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C58D1" w14:textId="2C32FD78" w:rsidR="00022130" w:rsidRDefault="007911ED" w:rsidP="00022130">
      <w:pPr>
        <w:spacing w:after="0"/>
        <w:rPr>
          <w:b/>
          <w:sz w:val="28"/>
          <w:szCs w:val="28"/>
        </w:rPr>
      </w:pPr>
      <w:r w:rsidRPr="007560FC">
        <w:rPr>
          <w:b/>
          <w:sz w:val="28"/>
          <w:szCs w:val="28"/>
        </w:rPr>
        <w:t xml:space="preserve">Recomendações sobre </w:t>
      </w:r>
      <w:r w:rsidR="008F771E">
        <w:rPr>
          <w:b/>
          <w:sz w:val="28"/>
          <w:szCs w:val="28"/>
        </w:rPr>
        <w:t xml:space="preserve">a abordagem </w:t>
      </w:r>
      <w:r w:rsidR="00A41CB3">
        <w:rPr>
          <w:b/>
          <w:sz w:val="28"/>
          <w:szCs w:val="28"/>
        </w:rPr>
        <w:t xml:space="preserve">da </w:t>
      </w:r>
      <w:r w:rsidRPr="007560FC">
        <w:rPr>
          <w:b/>
          <w:sz w:val="28"/>
          <w:szCs w:val="28"/>
        </w:rPr>
        <w:t xml:space="preserve">Esclerose Múltipla </w:t>
      </w:r>
      <w:r w:rsidRPr="00F30719">
        <w:rPr>
          <w:b/>
          <w:sz w:val="28"/>
          <w:szCs w:val="28"/>
        </w:rPr>
        <w:t>na gravidez</w:t>
      </w:r>
      <w:r w:rsidR="003B4F14" w:rsidRPr="00F30719">
        <w:rPr>
          <w:b/>
          <w:sz w:val="28"/>
          <w:szCs w:val="28"/>
        </w:rPr>
        <w:t>, parto</w:t>
      </w:r>
      <w:r w:rsidRPr="00F30719">
        <w:rPr>
          <w:b/>
          <w:sz w:val="28"/>
          <w:szCs w:val="28"/>
        </w:rPr>
        <w:t xml:space="preserve"> e pós-parto</w:t>
      </w:r>
    </w:p>
    <w:p w14:paraId="62C6337B" w14:textId="71711255" w:rsidR="00AD493B" w:rsidRPr="00022130" w:rsidRDefault="00AD493B" w:rsidP="00022130">
      <w:pPr>
        <w:spacing w:after="0"/>
        <w:rPr>
          <w:b/>
          <w:sz w:val="28"/>
          <w:szCs w:val="28"/>
        </w:rPr>
      </w:pPr>
      <w:r w:rsidRPr="00FB4918">
        <w:rPr>
          <w:i/>
          <w:sz w:val="24"/>
        </w:rPr>
        <w:t>Posição de consenso do Grupo de Estudos de Esclerose Múltipla</w:t>
      </w:r>
      <w:r>
        <w:rPr>
          <w:i/>
          <w:sz w:val="24"/>
        </w:rPr>
        <w:t xml:space="preserve"> </w:t>
      </w:r>
    </w:p>
    <w:p w14:paraId="2E81519E" w14:textId="3224F237" w:rsidR="00EE6E0F" w:rsidRDefault="00EE6E0F" w:rsidP="00AD493B">
      <w:pPr>
        <w:spacing w:after="0"/>
        <w:jc w:val="center"/>
        <w:rPr>
          <w:i/>
          <w:sz w:val="24"/>
        </w:rPr>
      </w:pPr>
    </w:p>
    <w:p w14:paraId="5A272B92" w14:textId="530EFC45" w:rsidR="00A41CB3" w:rsidRPr="00022130" w:rsidRDefault="00EE6E0F" w:rsidP="00022130">
      <w:pPr>
        <w:spacing w:after="0"/>
        <w:rPr>
          <w:b/>
          <w:sz w:val="28"/>
          <w:lang w:val="en-GB"/>
        </w:rPr>
      </w:pPr>
      <w:r w:rsidRPr="00022130">
        <w:rPr>
          <w:b/>
          <w:sz w:val="28"/>
          <w:lang w:val="en-GB"/>
        </w:rPr>
        <w:t xml:space="preserve">Recommendations </w:t>
      </w:r>
      <w:r w:rsidR="00A41CB3" w:rsidRPr="00022130">
        <w:rPr>
          <w:b/>
          <w:sz w:val="28"/>
          <w:lang w:val="en-GB"/>
        </w:rPr>
        <w:t xml:space="preserve">about Multiple </w:t>
      </w:r>
      <w:r w:rsidR="00022130" w:rsidRPr="00022130">
        <w:rPr>
          <w:b/>
          <w:sz w:val="28"/>
          <w:lang w:val="en-GB"/>
        </w:rPr>
        <w:t>S</w:t>
      </w:r>
      <w:r w:rsidR="00A41CB3" w:rsidRPr="00022130">
        <w:rPr>
          <w:b/>
          <w:sz w:val="28"/>
          <w:lang w:val="en-GB"/>
        </w:rPr>
        <w:t xml:space="preserve">clerosis management during </w:t>
      </w:r>
      <w:r w:rsidR="00A41CB3" w:rsidRPr="00F30719">
        <w:rPr>
          <w:b/>
          <w:sz w:val="28"/>
          <w:lang w:val="en-GB"/>
        </w:rPr>
        <w:t>pregnancy</w:t>
      </w:r>
      <w:r w:rsidR="003B4F14" w:rsidRPr="00F30719">
        <w:rPr>
          <w:b/>
          <w:sz w:val="28"/>
          <w:lang w:val="en-GB"/>
        </w:rPr>
        <w:t>, partum</w:t>
      </w:r>
      <w:r w:rsidR="00A41CB3" w:rsidRPr="00F30719">
        <w:rPr>
          <w:b/>
          <w:sz w:val="28"/>
          <w:lang w:val="en-GB"/>
        </w:rPr>
        <w:t xml:space="preserve"> and post-partum</w:t>
      </w:r>
    </w:p>
    <w:p w14:paraId="4E6CFD53" w14:textId="19D946A2" w:rsidR="00EE6E0F" w:rsidRPr="00EE6E0F" w:rsidRDefault="00022130" w:rsidP="00022130">
      <w:pPr>
        <w:spacing w:after="0"/>
        <w:rPr>
          <w:i/>
          <w:sz w:val="24"/>
          <w:lang w:val="en-GB"/>
        </w:rPr>
      </w:pPr>
      <w:r>
        <w:rPr>
          <w:lang w:val="en-GB"/>
        </w:rPr>
        <w:t>Consensus position of</w:t>
      </w:r>
      <w:r w:rsidR="00EE6E0F" w:rsidRPr="00F67B01">
        <w:rPr>
          <w:lang w:val="en-GB"/>
        </w:rPr>
        <w:t xml:space="preserve"> </w:t>
      </w:r>
      <w:r w:rsidR="00CD54FB">
        <w:rPr>
          <w:lang w:val="en-GB"/>
        </w:rPr>
        <w:t>P</w:t>
      </w:r>
      <w:r w:rsidR="00CE0370">
        <w:rPr>
          <w:lang w:val="en-GB"/>
        </w:rPr>
        <w:t xml:space="preserve">ortuguese </w:t>
      </w:r>
      <w:r w:rsidR="00EE6E0F" w:rsidRPr="00F67B01">
        <w:rPr>
          <w:lang w:val="en-GB"/>
        </w:rPr>
        <w:t xml:space="preserve">Multiple Sclerosis Study Group </w:t>
      </w:r>
    </w:p>
    <w:p w14:paraId="31F5B713" w14:textId="77777777" w:rsidR="00C033D8" w:rsidRPr="00EE6E0F" w:rsidRDefault="00C033D8" w:rsidP="00AD493B">
      <w:pPr>
        <w:spacing w:after="0"/>
        <w:jc w:val="center"/>
        <w:rPr>
          <w:i/>
          <w:sz w:val="24"/>
          <w:lang w:val="en-GB"/>
        </w:rPr>
      </w:pPr>
    </w:p>
    <w:p w14:paraId="6D15F799" w14:textId="080E92BE" w:rsidR="004B3733" w:rsidRPr="00EE6E0F" w:rsidRDefault="004B3733" w:rsidP="00AD493B">
      <w:pPr>
        <w:spacing w:after="0"/>
        <w:jc w:val="center"/>
        <w:rPr>
          <w:i/>
          <w:sz w:val="24"/>
          <w:lang w:val="en-GB"/>
        </w:rPr>
      </w:pPr>
    </w:p>
    <w:p w14:paraId="32202917" w14:textId="1A5BD6A5" w:rsidR="004B3733" w:rsidRDefault="00022130" w:rsidP="00A5598E">
      <w:pPr>
        <w:spacing w:after="0" w:line="360" w:lineRule="auto"/>
      </w:pPr>
      <w:r w:rsidRPr="00E938B6">
        <w:rPr>
          <w:b/>
        </w:rPr>
        <w:t>Autores:</w:t>
      </w:r>
      <w:r w:rsidRPr="00983D7B">
        <w:t xml:space="preserve"> </w:t>
      </w:r>
      <w:r w:rsidR="00FD6E2A" w:rsidRPr="00983D7B">
        <w:t>Sónia Batista MD PhD</w:t>
      </w:r>
      <w:r w:rsidRPr="00983D7B">
        <w:t>*</w:t>
      </w:r>
      <w:r w:rsidR="00D97B78">
        <w:rPr>
          <w:vertAlign w:val="superscript"/>
        </w:rPr>
        <w:t>1,2</w:t>
      </w:r>
      <w:r w:rsidR="00FD6E2A" w:rsidRPr="00983D7B">
        <w:t>; Ana Martins da Silva MD PhD</w:t>
      </w:r>
      <w:r w:rsidRPr="00983D7B">
        <w:t>*</w:t>
      </w:r>
      <w:r w:rsidR="00D97B78">
        <w:rPr>
          <w:vertAlign w:val="superscript"/>
        </w:rPr>
        <w:t>3,4</w:t>
      </w:r>
      <w:r w:rsidR="00FD6E2A" w:rsidRPr="00983D7B">
        <w:t xml:space="preserve">; </w:t>
      </w:r>
      <w:r w:rsidR="00FA4FD7" w:rsidRPr="00983D7B">
        <w:t>Maria José Sá MD PhD</w:t>
      </w:r>
      <w:r w:rsidR="00A978AB">
        <w:rPr>
          <w:vertAlign w:val="superscript"/>
        </w:rPr>
        <w:t>5,6</w:t>
      </w:r>
      <w:r w:rsidR="00FA4FD7" w:rsidRPr="00983D7B">
        <w:t>; Lívia Sousa MD</w:t>
      </w:r>
      <w:r w:rsidR="00D97B78">
        <w:rPr>
          <w:vertAlign w:val="superscript"/>
        </w:rPr>
        <w:t>1,2</w:t>
      </w:r>
      <w:r w:rsidR="00FA4FD7" w:rsidRPr="00983D7B">
        <w:t xml:space="preserve">; João </w:t>
      </w:r>
      <w:r w:rsidRPr="00983D7B">
        <w:t xml:space="preserve">de </w:t>
      </w:r>
      <w:r w:rsidR="00FA4FD7" w:rsidRPr="00983D7B">
        <w:t>Sá MD PhD</w:t>
      </w:r>
      <w:r w:rsidR="00A978AB">
        <w:rPr>
          <w:vertAlign w:val="superscript"/>
        </w:rPr>
        <w:t>7</w:t>
      </w:r>
      <w:r w:rsidR="00140E9E">
        <w:rPr>
          <w:vertAlign w:val="superscript"/>
        </w:rPr>
        <w:t>,</w:t>
      </w:r>
      <w:r w:rsidR="00A978AB">
        <w:rPr>
          <w:vertAlign w:val="superscript"/>
        </w:rPr>
        <w:t>8</w:t>
      </w:r>
      <w:r w:rsidR="00FA4FD7" w:rsidRPr="00983D7B">
        <w:t>;  Rui Pedrosa MD</w:t>
      </w:r>
      <w:r w:rsidR="00A978AB">
        <w:rPr>
          <w:vertAlign w:val="superscript"/>
        </w:rPr>
        <w:t>9</w:t>
      </w:r>
      <w:r w:rsidR="00FA4FD7" w:rsidRPr="00983D7B">
        <w:t>; João Cerqueira MD PhD</w:t>
      </w:r>
      <w:r w:rsidR="00A978AB">
        <w:rPr>
          <w:vertAlign w:val="superscript"/>
        </w:rPr>
        <w:t>10</w:t>
      </w:r>
      <w:r w:rsidR="00140E9E">
        <w:rPr>
          <w:vertAlign w:val="superscript"/>
        </w:rPr>
        <w:t>,1</w:t>
      </w:r>
      <w:r w:rsidR="00A978AB">
        <w:rPr>
          <w:vertAlign w:val="superscript"/>
        </w:rPr>
        <w:t>1</w:t>
      </w:r>
      <w:r w:rsidR="00FA4FD7" w:rsidRPr="00983D7B">
        <w:t>; Joaquim Pinheiro MD</w:t>
      </w:r>
      <w:r w:rsidR="00140E9E">
        <w:rPr>
          <w:vertAlign w:val="superscript"/>
        </w:rPr>
        <w:t>1</w:t>
      </w:r>
      <w:r w:rsidR="00A978AB">
        <w:rPr>
          <w:vertAlign w:val="superscript"/>
        </w:rPr>
        <w:t>2</w:t>
      </w:r>
      <w:r w:rsidR="00FA4FD7" w:rsidRPr="00983D7B">
        <w:t>; Pedro Abreu MD</w:t>
      </w:r>
      <w:r w:rsidR="00A978AB">
        <w:rPr>
          <w:vertAlign w:val="superscript"/>
        </w:rPr>
        <w:t>5</w:t>
      </w:r>
      <w:r w:rsidR="00140E9E">
        <w:rPr>
          <w:vertAlign w:val="superscript"/>
        </w:rPr>
        <w:t>,1</w:t>
      </w:r>
      <w:r w:rsidR="00A978AB">
        <w:rPr>
          <w:vertAlign w:val="superscript"/>
        </w:rPr>
        <w:t>3</w:t>
      </w:r>
      <w:r w:rsidR="00FA4FD7" w:rsidRPr="00983D7B">
        <w:t xml:space="preserve">; Rita </w:t>
      </w:r>
      <w:proofErr w:type="spellStart"/>
      <w:r w:rsidR="00FA4FD7" w:rsidRPr="00983D7B">
        <w:t>Moiron</w:t>
      </w:r>
      <w:proofErr w:type="spellEnd"/>
      <w:r w:rsidR="00FA4FD7" w:rsidRPr="00983D7B">
        <w:t xml:space="preserve"> Simões MD</w:t>
      </w:r>
      <w:r w:rsidR="00140E9E">
        <w:rPr>
          <w:vertAlign w:val="superscript"/>
        </w:rPr>
        <w:t>1</w:t>
      </w:r>
      <w:r w:rsidR="00A978AB">
        <w:rPr>
          <w:vertAlign w:val="superscript"/>
        </w:rPr>
        <w:t>4</w:t>
      </w:r>
      <w:r w:rsidR="00FA4FD7" w:rsidRPr="00983D7B">
        <w:t xml:space="preserve">; </w:t>
      </w:r>
      <w:r w:rsidR="00FD6E2A" w:rsidRPr="00983D7B">
        <w:t>José Vale MD</w:t>
      </w:r>
      <w:r w:rsidR="00A978AB">
        <w:rPr>
          <w:vertAlign w:val="superscript"/>
        </w:rPr>
        <w:t>14</w:t>
      </w:r>
      <w:r w:rsidR="00E938B6">
        <w:t>.</w:t>
      </w:r>
    </w:p>
    <w:p w14:paraId="567B67EB" w14:textId="5B0F99DE" w:rsidR="00A5598E" w:rsidRDefault="00A5598E" w:rsidP="00A5598E">
      <w:pPr>
        <w:spacing w:after="0" w:line="360" w:lineRule="auto"/>
      </w:pPr>
      <w:r>
        <w:t xml:space="preserve">* </w:t>
      </w:r>
      <w:r w:rsidR="00D97B78">
        <w:t>Ambos os</w:t>
      </w:r>
      <w:r>
        <w:t xml:space="preserve"> autores contribuíram igualmente para este artigo </w:t>
      </w:r>
    </w:p>
    <w:p w14:paraId="008ECE8A" w14:textId="51373385" w:rsidR="00D97B78" w:rsidRDefault="00D97B78" w:rsidP="00593D1E">
      <w:pPr>
        <w:spacing w:after="0" w:line="360" w:lineRule="auto"/>
      </w:pPr>
      <w:r>
        <w:t>1- Serviço de Neurologia do Centro Hospitalar e Universitário de Coimbra</w:t>
      </w:r>
      <w:r w:rsidR="00593D1E">
        <w:t>, Coimbra, Portugal</w:t>
      </w:r>
    </w:p>
    <w:p w14:paraId="1D39BACF" w14:textId="2073F1B3" w:rsidR="00D97B78" w:rsidRDefault="00D97B78" w:rsidP="00593D1E">
      <w:pPr>
        <w:spacing w:after="0" w:line="360" w:lineRule="auto"/>
      </w:pPr>
      <w:r>
        <w:t>2- Faculdade de Medicina da Universidade De Coimbra</w:t>
      </w:r>
      <w:r w:rsidR="00593D1E">
        <w:t>, Coimbra, Portugal</w:t>
      </w:r>
    </w:p>
    <w:p w14:paraId="780F2B2A" w14:textId="21C36FB6" w:rsidR="00D97B78" w:rsidRDefault="00D97B78" w:rsidP="00593D1E">
      <w:pPr>
        <w:spacing w:after="0" w:line="360" w:lineRule="auto"/>
      </w:pPr>
      <w:r>
        <w:t>3-</w:t>
      </w:r>
      <w:r w:rsidR="00593D1E">
        <w:t xml:space="preserve"> </w:t>
      </w:r>
      <w:r w:rsidR="00593D1E" w:rsidRPr="003E5BE4">
        <w:t>Serviço de Neurologia do Centro Hospitalar do Porto</w:t>
      </w:r>
      <w:r w:rsidR="00593D1E">
        <w:t>, Porto, Portugal</w:t>
      </w:r>
    </w:p>
    <w:p w14:paraId="088135F3" w14:textId="6302825C" w:rsidR="00593D1E" w:rsidRDefault="00593D1E" w:rsidP="00593D1E">
      <w:pPr>
        <w:spacing w:after="0" w:line="360" w:lineRule="auto"/>
      </w:pPr>
      <w:r>
        <w:t xml:space="preserve">4- </w:t>
      </w:r>
      <w:r w:rsidRPr="003E5BE4">
        <w:t>Instituto Ciências Biomédicas Abel Salazar da Universidade do Porto, Porto, Portugal</w:t>
      </w:r>
    </w:p>
    <w:p w14:paraId="4199B8A2" w14:textId="2FA7A4A6" w:rsidR="00B74C87" w:rsidRDefault="00593D1E" w:rsidP="00A978AB">
      <w:pPr>
        <w:spacing w:after="0" w:line="360" w:lineRule="auto"/>
      </w:pPr>
      <w:r>
        <w:t>5</w:t>
      </w:r>
      <w:r w:rsidR="00B74C87">
        <w:t xml:space="preserve">- </w:t>
      </w:r>
      <w:r w:rsidR="00B74C87" w:rsidRPr="003E5BE4">
        <w:t>Serviço de Neurologia do Centro Hospitalar de São João</w:t>
      </w:r>
      <w:r>
        <w:t>, Porto, Portugal</w:t>
      </w:r>
    </w:p>
    <w:p w14:paraId="4D643977" w14:textId="1DC4617F" w:rsidR="00A978AB" w:rsidRDefault="00A978AB" w:rsidP="00A978AB">
      <w:pPr>
        <w:spacing w:after="0" w:line="360" w:lineRule="auto"/>
      </w:pPr>
      <w:r>
        <w:t xml:space="preserve">6- </w:t>
      </w:r>
      <w:r w:rsidRPr="003E5BE4">
        <w:t>Faculdade das Ciências da Saúde da Universidade Fernando Pessoa, Porto, Portugal</w:t>
      </w:r>
    </w:p>
    <w:p w14:paraId="5EEB5921" w14:textId="244D40B7" w:rsidR="00140E9E" w:rsidRDefault="00A978AB" w:rsidP="00A978AB">
      <w:pPr>
        <w:spacing w:after="0" w:line="360" w:lineRule="auto"/>
      </w:pPr>
      <w:r>
        <w:t>7</w:t>
      </w:r>
      <w:r w:rsidR="00140E9E">
        <w:t>- Serviço de Neurologia do Hospital de Santa Maria, Centro Hospitalar de Lisboa Norte, Lisboa, Portugal</w:t>
      </w:r>
    </w:p>
    <w:p w14:paraId="22356711" w14:textId="37CA1A38" w:rsidR="00140E9E" w:rsidRDefault="00A978AB" w:rsidP="00A978AB">
      <w:pPr>
        <w:spacing w:after="0" w:line="360" w:lineRule="auto"/>
      </w:pPr>
      <w:r>
        <w:t>8</w:t>
      </w:r>
      <w:r w:rsidR="00140E9E">
        <w:t>- Faculdade de Medicina da Universidade de Lisboa, Lisboa, Portugal</w:t>
      </w:r>
    </w:p>
    <w:p w14:paraId="65BC9BE2" w14:textId="7EEBCEC1" w:rsidR="00140E9E" w:rsidRDefault="00A978AB" w:rsidP="00A978AB">
      <w:pPr>
        <w:spacing w:after="0" w:line="360" w:lineRule="auto"/>
      </w:pPr>
      <w:r>
        <w:t>9</w:t>
      </w:r>
      <w:r w:rsidR="00140E9E">
        <w:t xml:space="preserve">-  </w:t>
      </w:r>
      <w:r w:rsidR="00140E9E" w:rsidRPr="003E5BE4">
        <w:t>Serviço de Neurologia do Hospital dos Capuchos do Centro Hospitalar Lisboa Central, Lisboa, Portugal</w:t>
      </w:r>
    </w:p>
    <w:p w14:paraId="35865AA0" w14:textId="7C0B8BC3" w:rsidR="00140E9E" w:rsidRPr="00140E9E" w:rsidRDefault="00A978AB" w:rsidP="00A978AB">
      <w:pPr>
        <w:spacing w:after="0" w:line="360" w:lineRule="auto"/>
      </w:pPr>
      <w:r>
        <w:t>10</w:t>
      </w:r>
      <w:r w:rsidR="00140E9E">
        <w:t xml:space="preserve">- </w:t>
      </w:r>
      <w:r w:rsidR="00140E9E" w:rsidRPr="003E5BE4">
        <w:rPr>
          <w:rFonts w:eastAsia="Times New Roman" w:cs="Tahoma"/>
          <w:color w:val="212121"/>
          <w:shd w:val="clear" w:color="auto" w:fill="FFFFFF"/>
        </w:rPr>
        <w:t>Serviço de Neurologia do Hospital de Braga, Braga, Portugal</w:t>
      </w:r>
    </w:p>
    <w:p w14:paraId="7FD65C00" w14:textId="5BB8A4B1" w:rsidR="00140E9E" w:rsidRDefault="00140E9E" w:rsidP="00A978AB">
      <w:pPr>
        <w:spacing w:after="0" w:line="360" w:lineRule="auto"/>
        <w:rPr>
          <w:rFonts w:eastAsia="Times New Roman" w:cs="Tahoma"/>
          <w:color w:val="212121"/>
          <w:shd w:val="clear" w:color="auto" w:fill="FFFFFF"/>
        </w:rPr>
      </w:pPr>
      <w:r>
        <w:rPr>
          <w:rFonts w:eastAsia="Times New Roman" w:cs="Tahoma"/>
          <w:color w:val="212121"/>
          <w:shd w:val="clear" w:color="auto" w:fill="FFFFFF"/>
        </w:rPr>
        <w:t>1</w:t>
      </w:r>
      <w:r w:rsidR="00A978AB">
        <w:rPr>
          <w:rFonts w:eastAsia="Times New Roman" w:cs="Tahoma"/>
          <w:color w:val="212121"/>
          <w:shd w:val="clear" w:color="auto" w:fill="FFFFFF"/>
        </w:rPr>
        <w:t>1</w:t>
      </w:r>
      <w:r>
        <w:rPr>
          <w:rFonts w:eastAsia="Times New Roman" w:cs="Tahoma"/>
          <w:color w:val="212121"/>
          <w:shd w:val="clear" w:color="auto" w:fill="FFFFFF"/>
        </w:rPr>
        <w:t xml:space="preserve">- </w:t>
      </w:r>
      <w:r w:rsidRPr="003E5BE4">
        <w:rPr>
          <w:rFonts w:eastAsia="Times New Roman" w:cs="Tahoma"/>
          <w:color w:val="212121"/>
          <w:shd w:val="clear" w:color="auto" w:fill="FFFFFF"/>
        </w:rPr>
        <w:t>Escola de Medicina da Universidade do Minho, Braga, Portugal</w:t>
      </w:r>
    </w:p>
    <w:p w14:paraId="434CA052" w14:textId="04F714DD" w:rsidR="00140E9E" w:rsidRDefault="00140E9E" w:rsidP="00A978AB">
      <w:pPr>
        <w:spacing w:after="0" w:line="360" w:lineRule="auto"/>
      </w:pPr>
      <w:r>
        <w:t>1</w:t>
      </w:r>
      <w:r w:rsidR="00A978AB">
        <w:t>2</w:t>
      </w:r>
      <w:r>
        <w:t xml:space="preserve">- </w:t>
      </w:r>
      <w:r w:rsidRPr="003E5BE4">
        <w:t>Serviço de Neurologia do Hospital de Vila Nova de Gaia do Centro Hospitalar Vila Nova de Gaia/Espinho, Vila Nova de Gaia, Portugal</w:t>
      </w:r>
    </w:p>
    <w:p w14:paraId="7FE7DA44" w14:textId="00CBEBB8" w:rsidR="00140E9E" w:rsidRDefault="00140E9E" w:rsidP="00A978AB">
      <w:pPr>
        <w:spacing w:after="0" w:line="360" w:lineRule="auto"/>
      </w:pPr>
      <w:r>
        <w:t>1</w:t>
      </w:r>
      <w:r w:rsidR="00A978AB">
        <w:t>3</w:t>
      </w:r>
      <w:r>
        <w:t>- Faculdade de Medicina da Universidade do Porto, Departamento de Neurociências Clínicas e Saúde Mental, Porto, Portugal</w:t>
      </w:r>
    </w:p>
    <w:p w14:paraId="7DD97AC4" w14:textId="1779C1C0" w:rsidR="00F30719" w:rsidRDefault="00140E9E" w:rsidP="00A978AB">
      <w:pPr>
        <w:spacing w:after="0" w:line="360" w:lineRule="auto"/>
      </w:pPr>
      <w:r>
        <w:t>1</w:t>
      </w:r>
      <w:r w:rsidR="00A978AB">
        <w:t>4</w:t>
      </w:r>
      <w:r>
        <w:t xml:space="preserve">- </w:t>
      </w:r>
      <w:r w:rsidRPr="003E5BE4">
        <w:t>Serviço de Neurologia do Hospital Beatriz Ângelo, Loures, Portugal</w:t>
      </w:r>
    </w:p>
    <w:p w14:paraId="350AA42A" w14:textId="77777777" w:rsidR="00F77736" w:rsidRDefault="00F77736" w:rsidP="00A978AB">
      <w:pPr>
        <w:spacing w:after="0" w:line="360" w:lineRule="auto"/>
      </w:pPr>
    </w:p>
    <w:p w14:paraId="255A17F7" w14:textId="77777777" w:rsidR="00F30719" w:rsidRDefault="00F30719" w:rsidP="00A978AB">
      <w:pPr>
        <w:spacing w:after="0" w:line="360" w:lineRule="auto"/>
      </w:pPr>
    </w:p>
    <w:p w14:paraId="268C3D5A" w14:textId="54D1F312" w:rsidR="00D84615" w:rsidRPr="00E938B6" w:rsidRDefault="00E938B6" w:rsidP="00A978AB">
      <w:pPr>
        <w:spacing w:after="0" w:line="360" w:lineRule="auto"/>
        <w:rPr>
          <w:b/>
        </w:rPr>
      </w:pPr>
      <w:r w:rsidRPr="00E938B6">
        <w:rPr>
          <w:b/>
        </w:rPr>
        <w:t>AUTOR CORRESPONDENTE</w:t>
      </w:r>
    </w:p>
    <w:p w14:paraId="1CC367D8" w14:textId="77649623" w:rsidR="00D84615" w:rsidRDefault="00D84615" w:rsidP="00D97B78">
      <w:pPr>
        <w:spacing w:after="0" w:line="360" w:lineRule="auto"/>
      </w:pPr>
      <w:r>
        <w:t>Sónia Batista</w:t>
      </w:r>
    </w:p>
    <w:p w14:paraId="68E0B3EC" w14:textId="0175E4DA" w:rsidR="00D84615" w:rsidRDefault="00D84615" w:rsidP="00D97B78">
      <w:pPr>
        <w:spacing w:after="0" w:line="360" w:lineRule="auto"/>
      </w:pPr>
      <w:r>
        <w:t xml:space="preserve">Serviço de Neurologia </w:t>
      </w:r>
      <w:r w:rsidR="00E938B6">
        <w:t>do Centro Hospitalar e Universitário de Coimbra</w:t>
      </w:r>
    </w:p>
    <w:p w14:paraId="22D92244" w14:textId="68AA00B1" w:rsidR="00E938B6" w:rsidRDefault="00E938B6" w:rsidP="00D97B78">
      <w:pPr>
        <w:spacing w:after="0" w:line="360" w:lineRule="auto"/>
      </w:pPr>
      <w:r>
        <w:lastRenderedPageBreak/>
        <w:t>Morada: Praceta Mota Pinto, 3000-075 Coimbra</w:t>
      </w:r>
    </w:p>
    <w:p w14:paraId="4A692AB4" w14:textId="2D09B679" w:rsidR="00E938B6" w:rsidRPr="008E6CA9" w:rsidRDefault="00E938B6" w:rsidP="00D97B78">
      <w:pPr>
        <w:spacing w:after="0" w:line="360" w:lineRule="auto"/>
      </w:pPr>
      <w:r w:rsidRPr="008E6CA9">
        <w:t xml:space="preserve">Email: </w:t>
      </w:r>
      <w:hyperlink r:id="rId8" w:history="1">
        <w:r w:rsidRPr="008E6CA9">
          <w:rPr>
            <w:rStyle w:val="Hiperligao"/>
          </w:rPr>
          <w:t>soniarmbatista@huc.min-saude.pt</w:t>
        </w:r>
      </w:hyperlink>
    </w:p>
    <w:p w14:paraId="35555E31" w14:textId="77777777" w:rsidR="00E938B6" w:rsidRPr="008E6CA9" w:rsidRDefault="00E938B6" w:rsidP="00D97B78">
      <w:pPr>
        <w:spacing w:after="0" w:line="360" w:lineRule="auto"/>
      </w:pPr>
    </w:p>
    <w:p w14:paraId="5C8573F5" w14:textId="754603C9" w:rsidR="00D97B78" w:rsidRPr="008E6CA9" w:rsidRDefault="00D97B78" w:rsidP="00A5598E">
      <w:pPr>
        <w:spacing w:after="0" w:line="360" w:lineRule="auto"/>
      </w:pPr>
    </w:p>
    <w:p w14:paraId="68B1E3FA" w14:textId="24550716" w:rsidR="00A847EB" w:rsidRPr="008E6CA9" w:rsidRDefault="00A847EB" w:rsidP="00B0375E">
      <w:pPr>
        <w:spacing w:after="0"/>
        <w:jc w:val="both"/>
        <w:rPr>
          <w:b/>
          <w:sz w:val="24"/>
        </w:rPr>
      </w:pPr>
    </w:p>
    <w:p w14:paraId="6CFD9568" w14:textId="57599C62" w:rsidR="00992CE4" w:rsidRPr="008E6CA9" w:rsidRDefault="00992CE4" w:rsidP="00B0375E">
      <w:pPr>
        <w:spacing w:after="0"/>
        <w:jc w:val="both"/>
        <w:rPr>
          <w:b/>
          <w:sz w:val="24"/>
        </w:rPr>
      </w:pPr>
    </w:p>
    <w:p w14:paraId="23D14122" w14:textId="2DBC6D8D" w:rsidR="00992CE4" w:rsidRPr="008E6CA9" w:rsidRDefault="00992CE4" w:rsidP="00B0375E">
      <w:pPr>
        <w:spacing w:after="0"/>
        <w:jc w:val="both"/>
        <w:rPr>
          <w:b/>
          <w:sz w:val="24"/>
        </w:rPr>
      </w:pPr>
    </w:p>
    <w:p w14:paraId="30C3768B" w14:textId="55A76E70" w:rsidR="00992CE4" w:rsidRPr="008E6CA9" w:rsidRDefault="00992CE4" w:rsidP="00B0375E">
      <w:pPr>
        <w:spacing w:after="0"/>
        <w:jc w:val="both"/>
        <w:rPr>
          <w:b/>
          <w:sz w:val="24"/>
        </w:rPr>
      </w:pPr>
    </w:p>
    <w:p w14:paraId="1344A485" w14:textId="4B683006" w:rsidR="00992CE4" w:rsidRPr="008E6CA9" w:rsidRDefault="00992CE4" w:rsidP="00B0375E">
      <w:pPr>
        <w:spacing w:after="0"/>
        <w:jc w:val="both"/>
        <w:rPr>
          <w:b/>
          <w:sz w:val="24"/>
        </w:rPr>
      </w:pPr>
    </w:p>
    <w:p w14:paraId="7707285F" w14:textId="68A4CEAD" w:rsidR="00992CE4" w:rsidRPr="008E6CA9" w:rsidRDefault="00992CE4" w:rsidP="00B0375E">
      <w:pPr>
        <w:spacing w:after="0"/>
        <w:jc w:val="both"/>
        <w:rPr>
          <w:b/>
          <w:sz w:val="24"/>
        </w:rPr>
      </w:pPr>
    </w:p>
    <w:p w14:paraId="1599C0F4" w14:textId="468C1F04" w:rsidR="00992CE4" w:rsidRPr="008E6CA9" w:rsidRDefault="00992CE4" w:rsidP="00B0375E">
      <w:pPr>
        <w:spacing w:after="0"/>
        <w:jc w:val="both"/>
        <w:rPr>
          <w:b/>
          <w:sz w:val="24"/>
        </w:rPr>
      </w:pPr>
    </w:p>
    <w:p w14:paraId="088EB625" w14:textId="65EE6D2D" w:rsidR="00992CE4" w:rsidRPr="008E6CA9" w:rsidRDefault="00992CE4" w:rsidP="00B0375E">
      <w:pPr>
        <w:spacing w:after="0"/>
        <w:jc w:val="both"/>
        <w:rPr>
          <w:b/>
          <w:sz w:val="24"/>
        </w:rPr>
      </w:pPr>
    </w:p>
    <w:p w14:paraId="06DF38FC" w14:textId="3C99C2A9" w:rsidR="00992CE4" w:rsidRPr="008E6CA9" w:rsidRDefault="00992CE4" w:rsidP="00B0375E">
      <w:pPr>
        <w:spacing w:after="0"/>
        <w:jc w:val="both"/>
        <w:rPr>
          <w:b/>
          <w:sz w:val="24"/>
        </w:rPr>
      </w:pPr>
    </w:p>
    <w:p w14:paraId="71CDA030" w14:textId="77777777" w:rsidR="00992CE4" w:rsidRPr="008E6CA9" w:rsidRDefault="00992CE4" w:rsidP="00B0375E">
      <w:pPr>
        <w:spacing w:after="0"/>
        <w:jc w:val="both"/>
        <w:rPr>
          <w:b/>
          <w:sz w:val="24"/>
        </w:rPr>
      </w:pPr>
    </w:p>
    <w:p w14:paraId="0B83D60D" w14:textId="77777777" w:rsidR="00A847EB" w:rsidRPr="008E6CA9" w:rsidRDefault="00A847EB" w:rsidP="00B0375E">
      <w:pPr>
        <w:spacing w:after="0"/>
        <w:jc w:val="both"/>
        <w:rPr>
          <w:b/>
          <w:sz w:val="24"/>
        </w:rPr>
      </w:pPr>
    </w:p>
    <w:p w14:paraId="78AD4542" w14:textId="77777777" w:rsidR="00992CE4" w:rsidRDefault="00992CE4" w:rsidP="00E938B6">
      <w:pPr>
        <w:spacing w:after="0"/>
        <w:rPr>
          <w:b/>
          <w:sz w:val="28"/>
          <w:szCs w:val="28"/>
        </w:rPr>
      </w:pPr>
    </w:p>
    <w:p w14:paraId="7DF6C5F0" w14:textId="77777777" w:rsidR="00992CE4" w:rsidRDefault="00992CE4" w:rsidP="00E938B6">
      <w:pPr>
        <w:spacing w:after="0"/>
        <w:rPr>
          <w:b/>
          <w:sz w:val="28"/>
          <w:szCs w:val="28"/>
        </w:rPr>
      </w:pPr>
    </w:p>
    <w:p w14:paraId="52E948D4" w14:textId="77777777" w:rsidR="00992CE4" w:rsidRDefault="00992CE4" w:rsidP="00E938B6">
      <w:pPr>
        <w:spacing w:after="0"/>
        <w:rPr>
          <w:b/>
          <w:sz w:val="28"/>
          <w:szCs w:val="28"/>
        </w:rPr>
      </w:pPr>
    </w:p>
    <w:p w14:paraId="26D1FE18" w14:textId="77777777" w:rsidR="00992CE4" w:rsidRDefault="00992CE4" w:rsidP="00E938B6">
      <w:pPr>
        <w:spacing w:after="0"/>
        <w:rPr>
          <w:b/>
          <w:sz w:val="28"/>
          <w:szCs w:val="28"/>
        </w:rPr>
      </w:pPr>
    </w:p>
    <w:p w14:paraId="613293E3" w14:textId="77777777" w:rsidR="00992CE4" w:rsidRDefault="00992CE4" w:rsidP="00E938B6">
      <w:pPr>
        <w:spacing w:after="0"/>
        <w:rPr>
          <w:b/>
          <w:sz w:val="28"/>
          <w:szCs w:val="28"/>
        </w:rPr>
      </w:pPr>
    </w:p>
    <w:p w14:paraId="44948FE7" w14:textId="77777777" w:rsidR="00992CE4" w:rsidRDefault="00992CE4" w:rsidP="00E938B6">
      <w:pPr>
        <w:spacing w:after="0"/>
        <w:rPr>
          <w:b/>
          <w:sz w:val="28"/>
          <w:szCs w:val="28"/>
        </w:rPr>
      </w:pPr>
    </w:p>
    <w:p w14:paraId="40AACABB" w14:textId="77777777" w:rsidR="00992CE4" w:rsidRDefault="00992CE4" w:rsidP="00E938B6">
      <w:pPr>
        <w:spacing w:after="0"/>
        <w:rPr>
          <w:b/>
          <w:sz w:val="28"/>
          <w:szCs w:val="28"/>
        </w:rPr>
      </w:pPr>
    </w:p>
    <w:p w14:paraId="1E944C61" w14:textId="77777777" w:rsidR="00992CE4" w:rsidRDefault="00992CE4" w:rsidP="00E938B6">
      <w:pPr>
        <w:spacing w:after="0"/>
        <w:rPr>
          <w:b/>
          <w:sz w:val="28"/>
          <w:szCs w:val="28"/>
        </w:rPr>
      </w:pPr>
    </w:p>
    <w:p w14:paraId="327DAAC6" w14:textId="77777777" w:rsidR="00992CE4" w:rsidRDefault="00992CE4" w:rsidP="00E938B6">
      <w:pPr>
        <w:spacing w:after="0"/>
        <w:rPr>
          <w:b/>
          <w:sz w:val="28"/>
          <w:szCs w:val="28"/>
        </w:rPr>
      </w:pPr>
    </w:p>
    <w:p w14:paraId="07DB0106" w14:textId="77777777" w:rsidR="00992CE4" w:rsidRDefault="00992CE4" w:rsidP="00E938B6">
      <w:pPr>
        <w:spacing w:after="0"/>
        <w:rPr>
          <w:b/>
          <w:sz w:val="28"/>
          <w:szCs w:val="28"/>
        </w:rPr>
      </w:pPr>
    </w:p>
    <w:p w14:paraId="0AEDFA31" w14:textId="77777777" w:rsidR="00992CE4" w:rsidRDefault="00992CE4" w:rsidP="00E938B6">
      <w:pPr>
        <w:spacing w:after="0"/>
        <w:rPr>
          <w:b/>
          <w:sz w:val="28"/>
          <w:szCs w:val="28"/>
        </w:rPr>
      </w:pPr>
    </w:p>
    <w:p w14:paraId="3A359E65" w14:textId="77777777" w:rsidR="00992CE4" w:rsidRDefault="00992CE4" w:rsidP="00E938B6">
      <w:pPr>
        <w:spacing w:after="0"/>
        <w:rPr>
          <w:b/>
          <w:sz w:val="28"/>
          <w:szCs w:val="28"/>
        </w:rPr>
      </w:pPr>
    </w:p>
    <w:p w14:paraId="43B2B846" w14:textId="77777777" w:rsidR="00992CE4" w:rsidRDefault="00992CE4" w:rsidP="00E938B6">
      <w:pPr>
        <w:spacing w:after="0"/>
        <w:rPr>
          <w:b/>
          <w:sz w:val="28"/>
          <w:szCs w:val="28"/>
        </w:rPr>
      </w:pPr>
    </w:p>
    <w:p w14:paraId="49E2C488" w14:textId="77777777" w:rsidR="00992CE4" w:rsidRDefault="00992CE4" w:rsidP="00E938B6">
      <w:pPr>
        <w:spacing w:after="0"/>
        <w:rPr>
          <w:b/>
          <w:sz w:val="28"/>
          <w:szCs w:val="28"/>
        </w:rPr>
      </w:pPr>
    </w:p>
    <w:p w14:paraId="1059C22A" w14:textId="77777777" w:rsidR="00992CE4" w:rsidRDefault="00992CE4" w:rsidP="00E938B6">
      <w:pPr>
        <w:spacing w:after="0"/>
        <w:rPr>
          <w:b/>
          <w:sz w:val="28"/>
          <w:szCs w:val="28"/>
        </w:rPr>
      </w:pPr>
    </w:p>
    <w:p w14:paraId="1ABE9E40" w14:textId="77777777" w:rsidR="00992CE4" w:rsidRDefault="00992CE4" w:rsidP="00E938B6">
      <w:pPr>
        <w:spacing w:after="0"/>
        <w:rPr>
          <w:b/>
          <w:sz w:val="28"/>
          <w:szCs w:val="28"/>
        </w:rPr>
      </w:pPr>
    </w:p>
    <w:p w14:paraId="5CC46A4B" w14:textId="77777777" w:rsidR="00992CE4" w:rsidRDefault="00992CE4" w:rsidP="00E938B6">
      <w:pPr>
        <w:spacing w:after="0"/>
        <w:rPr>
          <w:b/>
          <w:sz w:val="28"/>
          <w:szCs w:val="28"/>
        </w:rPr>
      </w:pPr>
    </w:p>
    <w:p w14:paraId="779F1109" w14:textId="77777777" w:rsidR="00992CE4" w:rsidRDefault="00992CE4" w:rsidP="00E938B6">
      <w:pPr>
        <w:spacing w:after="0"/>
        <w:rPr>
          <w:b/>
          <w:sz w:val="28"/>
          <w:szCs w:val="28"/>
        </w:rPr>
      </w:pPr>
    </w:p>
    <w:p w14:paraId="1B589D91" w14:textId="7448A8AF" w:rsidR="00992CE4" w:rsidRDefault="00992CE4" w:rsidP="00E938B6">
      <w:pPr>
        <w:spacing w:after="0"/>
        <w:rPr>
          <w:b/>
          <w:sz w:val="28"/>
          <w:szCs w:val="28"/>
        </w:rPr>
      </w:pPr>
    </w:p>
    <w:p w14:paraId="227C4214" w14:textId="13FFC087" w:rsidR="00F77736" w:rsidRDefault="00F77736" w:rsidP="00E938B6">
      <w:pPr>
        <w:spacing w:after="0"/>
        <w:rPr>
          <w:b/>
          <w:sz w:val="28"/>
          <w:szCs w:val="28"/>
        </w:rPr>
      </w:pPr>
    </w:p>
    <w:p w14:paraId="5589A48D" w14:textId="77777777" w:rsidR="00F77736" w:rsidRDefault="00F77736" w:rsidP="00E938B6">
      <w:pPr>
        <w:spacing w:after="0"/>
        <w:rPr>
          <w:b/>
          <w:sz w:val="28"/>
          <w:szCs w:val="28"/>
        </w:rPr>
      </w:pPr>
    </w:p>
    <w:p w14:paraId="0A9FE7B0" w14:textId="136A08BA" w:rsidR="00E938B6" w:rsidRPr="00F30719" w:rsidRDefault="00E938B6" w:rsidP="00E938B6">
      <w:pPr>
        <w:spacing w:after="0"/>
        <w:rPr>
          <w:b/>
          <w:sz w:val="28"/>
          <w:szCs w:val="28"/>
        </w:rPr>
      </w:pPr>
      <w:r w:rsidRPr="00F30719">
        <w:rPr>
          <w:b/>
          <w:sz w:val="28"/>
          <w:szCs w:val="28"/>
        </w:rPr>
        <w:lastRenderedPageBreak/>
        <w:t>Recomendações sobre a abordagem da Esclerose Múltipla na gravidez</w:t>
      </w:r>
      <w:r w:rsidR="003B4F14" w:rsidRPr="00F30719">
        <w:rPr>
          <w:b/>
          <w:sz w:val="28"/>
          <w:szCs w:val="28"/>
        </w:rPr>
        <w:t>, parto</w:t>
      </w:r>
      <w:r w:rsidRPr="00F30719">
        <w:rPr>
          <w:b/>
          <w:sz w:val="28"/>
          <w:szCs w:val="28"/>
        </w:rPr>
        <w:t xml:space="preserve"> e pós-parto</w:t>
      </w:r>
    </w:p>
    <w:p w14:paraId="33880622" w14:textId="0C56295D" w:rsidR="00E938B6" w:rsidRPr="00F30719" w:rsidRDefault="00E938B6" w:rsidP="00E938B6">
      <w:pPr>
        <w:spacing w:after="0"/>
        <w:rPr>
          <w:b/>
          <w:sz w:val="28"/>
          <w:szCs w:val="28"/>
        </w:rPr>
      </w:pPr>
      <w:r w:rsidRPr="00F30719">
        <w:rPr>
          <w:i/>
          <w:sz w:val="24"/>
        </w:rPr>
        <w:t xml:space="preserve">Posição de consenso do Grupo de Estudos de Esclerose Múltipla </w:t>
      </w:r>
    </w:p>
    <w:p w14:paraId="73DA2AD6" w14:textId="77777777" w:rsidR="00E938B6" w:rsidRPr="00F30719" w:rsidRDefault="00E938B6" w:rsidP="00B0375E">
      <w:pPr>
        <w:spacing w:after="0"/>
        <w:jc w:val="both"/>
        <w:rPr>
          <w:b/>
        </w:rPr>
      </w:pPr>
    </w:p>
    <w:p w14:paraId="06AE5052" w14:textId="77777777" w:rsidR="00E938B6" w:rsidRPr="00F30719" w:rsidRDefault="00E938B6" w:rsidP="00B0375E">
      <w:pPr>
        <w:spacing w:after="0"/>
        <w:jc w:val="both"/>
        <w:rPr>
          <w:b/>
        </w:rPr>
      </w:pPr>
    </w:p>
    <w:p w14:paraId="5BB7573C" w14:textId="13AA488F" w:rsidR="00B0375E" w:rsidRPr="00F30719" w:rsidRDefault="00602BF0" w:rsidP="00B0375E">
      <w:pPr>
        <w:spacing w:after="0"/>
        <w:jc w:val="both"/>
        <w:rPr>
          <w:b/>
        </w:rPr>
      </w:pPr>
      <w:r w:rsidRPr="00F30719">
        <w:rPr>
          <w:b/>
        </w:rPr>
        <w:t xml:space="preserve">RESUMO </w:t>
      </w:r>
      <w:r w:rsidR="0015002A" w:rsidRPr="00F30719">
        <w:rPr>
          <w:b/>
        </w:rPr>
        <w:tab/>
      </w:r>
      <w:r w:rsidR="0015002A" w:rsidRPr="00F30719">
        <w:rPr>
          <w:b/>
        </w:rPr>
        <w:tab/>
      </w:r>
      <w:r w:rsidR="0015002A" w:rsidRPr="00F30719">
        <w:rPr>
          <w:b/>
        </w:rPr>
        <w:tab/>
      </w:r>
    </w:p>
    <w:p w14:paraId="76087061" w14:textId="63EBF39D" w:rsidR="002C79FC" w:rsidRPr="00F30719" w:rsidRDefault="00DD1896" w:rsidP="00DD1896">
      <w:pPr>
        <w:spacing w:after="0" w:line="360" w:lineRule="auto"/>
        <w:jc w:val="both"/>
      </w:pPr>
      <w:r w:rsidRPr="00F30719">
        <w:t xml:space="preserve">A esclerose múltipla  </w:t>
      </w:r>
      <w:proofErr w:type="spellStart"/>
      <w:r w:rsidRPr="00F30719">
        <w:t>afecta</w:t>
      </w:r>
      <w:proofErr w:type="spellEnd"/>
      <w:r w:rsidRPr="00F30719">
        <w:t xml:space="preserve"> tipicamente mulheres jovens em idade reprodutiva</w:t>
      </w:r>
      <w:r w:rsidRPr="00F30719">
        <w:rPr>
          <w:color w:val="0000FF"/>
        </w:rPr>
        <w:t xml:space="preserve">. </w:t>
      </w:r>
      <w:r w:rsidRPr="00F30719">
        <w:t>Desta forma,</w:t>
      </w:r>
      <w:r w:rsidRPr="00F30719">
        <w:rPr>
          <w:color w:val="0000FF"/>
        </w:rPr>
        <w:t xml:space="preserve"> </w:t>
      </w:r>
      <w:r w:rsidRPr="00F30719">
        <w:t xml:space="preserve">todo os profissionais de saúde  envolvidos no seguimento destes doentes deverão estar preparados para </w:t>
      </w:r>
      <w:r w:rsidR="002C79FC" w:rsidRPr="00F30719">
        <w:t xml:space="preserve">abordar </w:t>
      </w:r>
      <w:r w:rsidRPr="00F30719">
        <w:t>as questões relacionada</w:t>
      </w:r>
      <w:r w:rsidR="006348A8" w:rsidRPr="00F30719">
        <w:t>s</w:t>
      </w:r>
      <w:r w:rsidRPr="00F30719">
        <w:t xml:space="preserve"> com a gravidez e amamentação e </w:t>
      </w:r>
      <w:r w:rsidR="002C79FC" w:rsidRPr="00F30719">
        <w:t xml:space="preserve"> fornecer o melhor aconselhamento possível. No entanto, existem ainda muitas dúvidas e abordagens </w:t>
      </w:r>
      <w:r w:rsidR="008F771E" w:rsidRPr="00F30719">
        <w:t xml:space="preserve">clínicas </w:t>
      </w:r>
      <w:r w:rsidR="002C79FC" w:rsidRPr="00F30719">
        <w:t>heterogéneas em parte devido à ausência de consensos e normas orientadoras. No que concerne ao manuseamento das terapêuticas modificadoras de doença durante o</w:t>
      </w:r>
      <w:r w:rsidR="008F771E" w:rsidRPr="00F30719">
        <w:t>s</w:t>
      </w:r>
      <w:r w:rsidR="002C79FC" w:rsidRPr="00F30719">
        <w:t xml:space="preserve"> período</w:t>
      </w:r>
      <w:r w:rsidR="008F771E" w:rsidRPr="00F30719">
        <w:t>s</w:t>
      </w:r>
      <w:r w:rsidR="002C79FC" w:rsidRPr="00F30719">
        <w:t xml:space="preserve"> de gravidez e </w:t>
      </w:r>
      <w:r w:rsidR="00C033D8" w:rsidRPr="00F30719">
        <w:t>pós-parto</w:t>
      </w:r>
      <w:r w:rsidR="002C79FC" w:rsidRPr="00F30719">
        <w:t xml:space="preserve">, as incertezas têm sido agravadas devido ao aumento do número de fármacos disponíveis nos últimos anos.  </w:t>
      </w:r>
    </w:p>
    <w:p w14:paraId="794350D4" w14:textId="0432C597" w:rsidR="00364653" w:rsidRPr="00F30719" w:rsidRDefault="00C033D8" w:rsidP="00CB23F8">
      <w:pPr>
        <w:spacing w:after="0" w:line="360" w:lineRule="auto"/>
        <w:jc w:val="both"/>
      </w:pPr>
      <w:r w:rsidRPr="00F30719">
        <w:t>Este artigo visa apresentar a informação mais atual e fornecer orientações baseadas no melhor nível de evidência disponível e na opinião de peritos relativamente ao</w:t>
      </w:r>
      <w:r w:rsidR="00A50AF2" w:rsidRPr="00F30719">
        <w:t xml:space="preserve"> seguimento d</w:t>
      </w:r>
      <w:r w:rsidR="00A431FB" w:rsidRPr="00F30719">
        <w:t xml:space="preserve">as doentes com </w:t>
      </w:r>
      <w:r w:rsidR="00952A46" w:rsidRPr="00F30719">
        <w:t>esclerose múltipla</w:t>
      </w:r>
      <w:r w:rsidR="00A431FB" w:rsidRPr="00F30719">
        <w:t xml:space="preserve"> em diferentes etapas</w:t>
      </w:r>
      <w:r w:rsidRPr="00F30719">
        <w:t>: planificação da gravidez</w:t>
      </w:r>
      <w:r w:rsidR="00A431FB" w:rsidRPr="00F30719">
        <w:t>,</w:t>
      </w:r>
      <w:r w:rsidRPr="00F30719">
        <w:t xml:space="preserve"> gravidez</w:t>
      </w:r>
      <w:r w:rsidR="008F3C90" w:rsidRPr="00F30719">
        <w:t>, parto</w:t>
      </w:r>
      <w:r w:rsidRPr="00F30719">
        <w:t xml:space="preserve"> e período pós-parto. </w:t>
      </w:r>
    </w:p>
    <w:p w14:paraId="6A43DF73" w14:textId="48E02ECB" w:rsidR="00A5598E" w:rsidRPr="00F30719" w:rsidRDefault="00A5598E" w:rsidP="00CB23F8">
      <w:pPr>
        <w:spacing w:after="0" w:line="360" w:lineRule="auto"/>
        <w:jc w:val="both"/>
      </w:pPr>
    </w:p>
    <w:p w14:paraId="5B7010CA" w14:textId="3EC78D2E" w:rsidR="00A5598E" w:rsidRPr="00F30719" w:rsidRDefault="00A5598E" w:rsidP="00CB23F8">
      <w:pPr>
        <w:spacing w:after="0" w:line="360" w:lineRule="auto"/>
        <w:jc w:val="both"/>
        <w:rPr>
          <w:b/>
        </w:rPr>
      </w:pPr>
      <w:r w:rsidRPr="00F30719">
        <w:rPr>
          <w:b/>
        </w:rPr>
        <w:t>PALAVRAS CHAVE</w:t>
      </w:r>
    </w:p>
    <w:p w14:paraId="087FEDBD" w14:textId="2B99B1F9" w:rsidR="00642D5B" w:rsidRPr="00F30719" w:rsidRDefault="00642D5B" w:rsidP="00CB23F8">
      <w:pPr>
        <w:spacing w:after="0" w:line="360" w:lineRule="auto"/>
        <w:jc w:val="both"/>
      </w:pPr>
      <w:r w:rsidRPr="00F30719">
        <w:t>Esclerose Múltipla, gravidez, pós-parto, amamentação</w:t>
      </w:r>
      <w:r w:rsidR="00E938B6" w:rsidRPr="00F30719">
        <w:t>.</w:t>
      </w:r>
    </w:p>
    <w:p w14:paraId="6A449E66" w14:textId="607D84F6" w:rsidR="00A41CB3" w:rsidRPr="00F30719" w:rsidRDefault="00A41CB3" w:rsidP="00CB23F8">
      <w:pPr>
        <w:spacing w:after="0" w:line="360" w:lineRule="auto"/>
        <w:jc w:val="both"/>
      </w:pPr>
    </w:p>
    <w:p w14:paraId="4A62C9B4" w14:textId="77777777" w:rsidR="00F30719" w:rsidRPr="00F30719" w:rsidRDefault="00F30719" w:rsidP="00CB23F8">
      <w:pPr>
        <w:spacing w:after="0" w:line="360" w:lineRule="auto"/>
        <w:jc w:val="both"/>
      </w:pPr>
    </w:p>
    <w:p w14:paraId="1E2A11A6" w14:textId="6C1DB75F" w:rsidR="00A41CB3" w:rsidRPr="00F30719" w:rsidRDefault="00A41CB3" w:rsidP="00CB23F8">
      <w:pPr>
        <w:spacing w:after="0" w:line="360" w:lineRule="auto"/>
        <w:jc w:val="both"/>
        <w:rPr>
          <w:b/>
          <w:lang w:val="en-GB"/>
        </w:rPr>
      </w:pPr>
      <w:r w:rsidRPr="00F30719">
        <w:rPr>
          <w:b/>
          <w:lang w:val="en-GB"/>
        </w:rPr>
        <w:t>ABSTRACT</w:t>
      </w:r>
    </w:p>
    <w:p w14:paraId="7E015676" w14:textId="57DAAEEB" w:rsidR="008F771E" w:rsidRPr="00F30719" w:rsidRDefault="008F771E" w:rsidP="008F771E">
      <w:pPr>
        <w:spacing w:after="0" w:line="360" w:lineRule="auto"/>
        <w:jc w:val="both"/>
        <w:rPr>
          <w:rFonts w:cstheme="minorHAnsi"/>
          <w:color w:val="222222"/>
          <w:lang w:val="en-GB"/>
        </w:rPr>
      </w:pPr>
      <w:r w:rsidRPr="00F30719">
        <w:rPr>
          <w:rFonts w:cstheme="minorHAnsi"/>
          <w:color w:val="222222"/>
          <w:lang w:val="en-GB"/>
        </w:rPr>
        <w:t>Multiple sclerosis typically affects young women of reproductive age. Therefore, all health</w:t>
      </w:r>
      <w:r w:rsidR="00983D7B" w:rsidRPr="00F30719">
        <w:rPr>
          <w:rFonts w:cstheme="minorHAnsi"/>
          <w:color w:val="222222"/>
          <w:lang w:val="en-GB"/>
        </w:rPr>
        <w:t xml:space="preserve">care providers  </w:t>
      </w:r>
      <w:r w:rsidRPr="00F30719">
        <w:rPr>
          <w:rFonts w:cstheme="minorHAnsi"/>
          <w:color w:val="222222"/>
          <w:lang w:val="en-GB"/>
        </w:rPr>
        <w:t xml:space="preserve">involved in the follow-up of </w:t>
      </w:r>
      <w:r w:rsidR="00983D7B" w:rsidRPr="00F30719">
        <w:rPr>
          <w:rFonts w:cstheme="minorHAnsi"/>
          <w:color w:val="222222"/>
          <w:lang w:val="en-GB"/>
        </w:rPr>
        <w:t>MS patients must</w:t>
      </w:r>
      <w:r w:rsidRPr="00F30719">
        <w:rPr>
          <w:rFonts w:cstheme="minorHAnsi"/>
          <w:color w:val="222222"/>
          <w:lang w:val="en-GB"/>
        </w:rPr>
        <w:t xml:space="preserve"> be prepared to </w:t>
      </w:r>
      <w:r w:rsidR="00983D7B" w:rsidRPr="00F30719">
        <w:rPr>
          <w:rFonts w:cstheme="minorHAnsi"/>
          <w:color w:val="222222"/>
          <w:lang w:val="en-GB"/>
        </w:rPr>
        <w:t>discuss pregnancy and breastfeeding issues,</w:t>
      </w:r>
      <w:r w:rsidRPr="00F30719">
        <w:rPr>
          <w:rFonts w:cstheme="minorHAnsi"/>
          <w:color w:val="222222"/>
          <w:lang w:val="en-GB"/>
        </w:rPr>
        <w:t xml:space="preserve"> and provide the best possible counselling. However, there are still many doubts and heterogeneous clinical approaches partly due to the lack of consensus and guidelines. Concerning the handling of disease modifying therapies during pregnancy and postpartum, uncertainties have been</w:t>
      </w:r>
      <w:r w:rsidR="00902993" w:rsidRPr="00F30719">
        <w:rPr>
          <w:rFonts w:cstheme="minorHAnsi"/>
          <w:color w:val="222222"/>
          <w:lang w:val="en-GB"/>
        </w:rPr>
        <w:t xml:space="preserve"> </w:t>
      </w:r>
      <w:r w:rsidR="00983D7B" w:rsidRPr="00F30719">
        <w:rPr>
          <w:rFonts w:cstheme="minorHAnsi"/>
          <w:color w:val="222222"/>
          <w:lang w:val="en-GB"/>
        </w:rPr>
        <w:t>complicate</w:t>
      </w:r>
      <w:r w:rsidR="00902993" w:rsidRPr="00F30719">
        <w:rPr>
          <w:rFonts w:cstheme="minorHAnsi"/>
          <w:color w:val="222222"/>
          <w:lang w:val="en-GB"/>
        </w:rPr>
        <w:t>d</w:t>
      </w:r>
      <w:r w:rsidRPr="00F30719">
        <w:rPr>
          <w:rFonts w:cstheme="minorHAnsi"/>
          <w:color w:val="222222"/>
          <w:lang w:val="en-GB"/>
        </w:rPr>
        <w:t xml:space="preserve"> by the increase</w:t>
      </w:r>
      <w:r w:rsidR="00902993" w:rsidRPr="00F30719">
        <w:rPr>
          <w:rFonts w:cstheme="minorHAnsi"/>
          <w:color w:val="222222"/>
          <w:lang w:val="en-GB"/>
        </w:rPr>
        <w:t xml:space="preserve"> of</w:t>
      </w:r>
      <w:r w:rsidRPr="00F30719">
        <w:rPr>
          <w:rFonts w:cstheme="minorHAnsi"/>
          <w:color w:val="222222"/>
          <w:lang w:val="en-GB"/>
        </w:rPr>
        <w:t xml:space="preserve"> </w:t>
      </w:r>
      <w:r w:rsidR="00E77D64" w:rsidRPr="00F30719">
        <w:rPr>
          <w:rFonts w:cstheme="minorHAnsi"/>
          <w:color w:val="222222"/>
          <w:lang w:val="en-GB"/>
        </w:rPr>
        <w:t>treatments</w:t>
      </w:r>
      <w:r w:rsidRPr="00F30719">
        <w:rPr>
          <w:rFonts w:cstheme="minorHAnsi"/>
          <w:color w:val="222222"/>
          <w:lang w:val="en-GB"/>
        </w:rPr>
        <w:t xml:space="preserve"> available in recent years.</w:t>
      </w:r>
    </w:p>
    <w:p w14:paraId="4B10B1A5" w14:textId="229CA8EF" w:rsidR="008F771E" w:rsidRPr="00F30719" w:rsidRDefault="008F771E" w:rsidP="008F771E">
      <w:pPr>
        <w:spacing w:after="0" w:line="360" w:lineRule="auto"/>
        <w:jc w:val="both"/>
        <w:rPr>
          <w:rFonts w:cstheme="minorHAnsi"/>
          <w:color w:val="222222"/>
          <w:lang w:val="en-GB"/>
        </w:rPr>
      </w:pPr>
      <w:r w:rsidRPr="00F30719">
        <w:rPr>
          <w:rFonts w:cstheme="minorHAnsi"/>
          <w:color w:val="222222"/>
          <w:lang w:val="en-GB"/>
        </w:rPr>
        <w:t xml:space="preserve">This article aims to present the </w:t>
      </w:r>
      <w:r w:rsidR="00E77D64" w:rsidRPr="00F30719">
        <w:rPr>
          <w:rFonts w:cstheme="minorHAnsi"/>
          <w:color w:val="222222"/>
          <w:lang w:val="en-GB"/>
        </w:rPr>
        <w:t xml:space="preserve">state-of-the-art </w:t>
      </w:r>
      <w:r w:rsidRPr="00F30719">
        <w:rPr>
          <w:rFonts w:cstheme="minorHAnsi"/>
          <w:color w:val="222222"/>
          <w:lang w:val="en-GB"/>
        </w:rPr>
        <w:t xml:space="preserve">and provide guidance based on the best level of available evidence and expert opinion regarding the </w:t>
      </w:r>
      <w:r w:rsidR="00E77D64" w:rsidRPr="00F30719">
        <w:rPr>
          <w:rFonts w:cstheme="minorHAnsi"/>
          <w:color w:val="222222"/>
          <w:lang w:val="en-GB"/>
        </w:rPr>
        <w:t>management</w:t>
      </w:r>
      <w:r w:rsidRPr="00F30719">
        <w:rPr>
          <w:rFonts w:cstheme="minorHAnsi"/>
          <w:color w:val="222222"/>
          <w:lang w:val="en-GB"/>
        </w:rPr>
        <w:t xml:space="preserve"> of</w:t>
      </w:r>
      <w:r w:rsidR="00952A46" w:rsidRPr="00F30719">
        <w:rPr>
          <w:rFonts w:cstheme="minorHAnsi"/>
          <w:color w:val="222222"/>
          <w:lang w:val="en-GB"/>
        </w:rPr>
        <w:t xml:space="preserve"> multiple sclerosis</w:t>
      </w:r>
      <w:r w:rsidRPr="00F30719">
        <w:rPr>
          <w:rFonts w:cstheme="minorHAnsi"/>
          <w:color w:val="222222"/>
          <w:lang w:val="en-GB"/>
        </w:rPr>
        <w:t xml:space="preserve"> patients at different stages: pregnancy planning, pregnancy</w:t>
      </w:r>
      <w:r w:rsidR="008F3C90" w:rsidRPr="00F30719">
        <w:rPr>
          <w:rFonts w:cstheme="minorHAnsi"/>
          <w:color w:val="222222"/>
          <w:lang w:val="en-GB"/>
        </w:rPr>
        <w:t>, partum,</w:t>
      </w:r>
      <w:r w:rsidRPr="00F30719">
        <w:rPr>
          <w:rFonts w:cstheme="minorHAnsi"/>
          <w:color w:val="222222"/>
          <w:lang w:val="en-GB"/>
        </w:rPr>
        <w:t xml:space="preserve"> and the postpartum period.</w:t>
      </w:r>
    </w:p>
    <w:p w14:paraId="2C706F4A" w14:textId="38373310" w:rsidR="00A5598E" w:rsidRPr="00F30719" w:rsidRDefault="00A5598E" w:rsidP="008F771E">
      <w:pPr>
        <w:spacing w:after="0" w:line="360" w:lineRule="auto"/>
        <w:jc w:val="both"/>
        <w:rPr>
          <w:rFonts w:cstheme="minorHAnsi"/>
          <w:color w:val="222222"/>
          <w:lang w:val="en-GB"/>
        </w:rPr>
      </w:pPr>
    </w:p>
    <w:p w14:paraId="38AECE38" w14:textId="77777777" w:rsidR="0042370D" w:rsidRPr="00F30719" w:rsidRDefault="0042370D" w:rsidP="008F771E">
      <w:pPr>
        <w:spacing w:after="0" w:line="360" w:lineRule="auto"/>
        <w:jc w:val="both"/>
        <w:rPr>
          <w:rFonts w:cstheme="minorHAnsi"/>
          <w:color w:val="222222"/>
          <w:lang w:val="en-GB"/>
        </w:rPr>
      </w:pPr>
    </w:p>
    <w:p w14:paraId="3798232C" w14:textId="7B61521F" w:rsidR="00A5598E" w:rsidRPr="00F30719" w:rsidRDefault="00A5598E" w:rsidP="008F771E">
      <w:pPr>
        <w:spacing w:after="0" w:line="360" w:lineRule="auto"/>
        <w:jc w:val="both"/>
        <w:rPr>
          <w:rFonts w:cstheme="minorHAnsi"/>
          <w:b/>
          <w:color w:val="222222"/>
          <w:lang w:val="en-GB"/>
        </w:rPr>
      </w:pPr>
      <w:r w:rsidRPr="00F30719">
        <w:rPr>
          <w:rFonts w:cstheme="minorHAnsi"/>
          <w:b/>
          <w:color w:val="222222"/>
          <w:lang w:val="en-GB"/>
        </w:rPr>
        <w:lastRenderedPageBreak/>
        <w:t>KEY WORDS</w:t>
      </w:r>
    </w:p>
    <w:p w14:paraId="2680D585" w14:textId="252A1948" w:rsidR="00A847EB" w:rsidRPr="00F30719" w:rsidRDefault="00642D5B" w:rsidP="00B0375E">
      <w:pPr>
        <w:spacing w:after="0" w:line="360" w:lineRule="auto"/>
        <w:jc w:val="both"/>
        <w:rPr>
          <w:rFonts w:cstheme="minorHAnsi"/>
          <w:color w:val="222222"/>
          <w:lang w:val="en-GB"/>
        </w:rPr>
      </w:pPr>
      <w:r w:rsidRPr="00F30719">
        <w:rPr>
          <w:rFonts w:cstheme="minorHAnsi"/>
          <w:color w:val="222222"/>
          <w:lang w:val="en-GB"/>
        </w:rPr>
        <w:t>Multiple Sclerosis, pregnancy, postpartum, breastfeeding</w:t>
      </w:r>
      <w:r w:rsidR="00E938B6" w:rsidRPr="00F30719">
        <w:rPr>
          <w:rFonts w:cstheme="minorHAnsi"/>
          <w:color w:val="222222"/>
          <w:lang w:val="en-GB"/>
        </w:rPr>
        <w:t>.</w:t>
      </w:r>
      <w:r w:rsidRPr="00F30719">
        <w:rPr>
          <w:rFonts w:cstheme="minorHAnsi"/>
          <w:color w:val="222222"/>
          <w:lang w:val="en-GB"/>
        </w:rPr>
        <w:t xml:space="preserve"> </w:t>
      </w:r>
    </w:p>
    <w:p w14:paraId="5B1897F3" w14:textId="77777777" w:rsidR="0042370D" w:rsidRPr="00F30719" w:rsidRDefault="0042370D" w:rsidP="00B0375E">
      <w:pPr>
        <w:spacing w:after="0" w:line="360" w:lineRule="auto"/>
        <w:jc w:val="both"/>
        <w:rPr>
          <w:rFonts w:cstheme="minorHAnsi"/>
          <w:color w:val="222222"/>
          <w:lang w:val="en-GB"/>
        </w:rPr>
      </w:pPr>
    </w:p>
    <w:p w14:paraId="7EE9EA4B" w14:textId="77777777" w:rsidR="00D42277" w:rsidRPr="00F30719" w:rsidRDefault="00D42277" w:rsidP="00B0375E">
      <w:pPr>
        <w:spacing w:after="0" w:line="360" w:lineRule="auto"/>
        <w:jc w:val="both"/>
        <w:rPr>
          <w:b/>
          <w:lang w:val="en-GB"/>
        </w:rPr>
      </w:pPr>
    </w:p>
    <w:p w14:paraId="378C1693" w14:textId="7F6C75A3" w:rsidR="00AF7504" w:rsidRPr="00F30719" w:rsidRDefault="00AF7504" w:rsidP="00B0375E">
      <w:pPr>
        <w:spacing w:after="0" w:line="360" w:lineRule="auto"/>
        <w:jc w:val="both"/>
        <w:rPr>
          <w:b/>
        </w:rPr>
      </w:pPr>
      <w:r w:rsidRPr="00F30719">
        <w:rPr>
          <w:b/>
        </w:rPr>
        <w:t>INTRODUÇ</w:t>
      </w:r>
      <w:r w:rsidR="005E35B3" w:rsidRPr="00F30719">
        <w:rPr>
          <w:b/>
        </w:rPr>
        <w:t>Ã</w:t>
      </w:r>
      <w:r w:rsidRPr="00F30719">
        <w:rPr>
          <w:b/>
        </w:rPr>
        <w:t>O</w:t>
      </w:r>
    </w:p>
    <w:p w14:paraId="144AD547" w14:textId="563072B3" w:rsidR="0015002A" w:rsidRPr="00F30719" w:rsidRDefault="0015002A" w:rsidP="00020A64">
      <w:pPr>
        <w:spacing w:after="0" w:line="360" w:lineRule="auto"/>
        <w:jc w:val="both"/>
      </w:pPr>
      <w:r w:rsidRPr="00F30719">
        <w:t xml:space="preserve">A influência negativa da gravidez no curso da EM foi defendida até finais do século XX, levando médicos a desaconselharem a gravidez às doentes com esta patologia. Em 1998 foi publicado o primeiro trabalho </w:t>
      </w:r>
      <w:proofErr w:type="spellStart"/>
      <w:r w:rsidRPr="00F30719">
        <w:t>prospectivo</w:t>
      </w:r>
      <w:proofErr w:type="spellEnd"/>
      <w:r w:rsidRPr="00F30719">
        <w:t xml:space="preserve"> de estudo da gravidez na EM - </w:t>
      </w:r>
      <w:proofErr w:type="spellStart"/>
      <w:r w:rsidRPr="00F30719">
        <w:rPr>
          <w:i/>
        </w:rPr>
        <w:t>Pregnancy</w:t>
      </w:r>
      <w:proofErr w:type="spellEnd"/>
      <w:r w:rsidRPr="00F30719">
        <w:rPr>
          <w:i/>
        </w:rPr>
        <w:t xml:space="preserve"> in </w:t>
      </w:r>
      <w:proofErr w:type="spellStart"/>
      <w:r w:rsidRPr="00F30719">
        <w:rPr>
          <w:i/>
        </w:rPr>
        <w:t>Multiple</w:t>
      </w:r>
      <w:proofErr w:type="spellEnd"/>
      <w:r w:rsidRPr="00F30719">
        <w:rPr>
          <w:i/>
        </w:rPr>
        <w:t xml:space="preserve"> </w:t>
      </w:r>
      <w:proofErr w:type="spellStart"/>
      <w:r w:rsidRPr="00F30719">
        <w:rPr>
          <w:i/>
        </w:rPr>
        <w:t>Sclerosis</w:t>
      </w:r>
      <w:proofErr w:type="spellEnd"/>
      <w:r w:rsidRPr="00F30719">
        <w:rPr>
          <w:i/>
        </w:rPr>
        <w:t xml:space="preserve"> </w:t>
      </w:r>
      <w:r w:rsidRPr="00F30719">
        <w:t>(PRIMS)</w:t>
      </w:r>
      <w:hyperlink w:anchor="_ENREF_1" w:tooltip="Vukusic, 2004 #2259" w:history="1">
        <w:r w:rsidR="00CA39F8" w:rsidRPr="00F30719">
          <w:fldChar w:fldCharType="begin"/>
        </w:r>
        <w:r w:rsidR="00CA39F8" w:rsidRPr="00F30719">
          <w:instrText xml:space="preserve"> ADDIN EN.CITE &lt;EndNote&gt;&lt;Cite&gt;&lt;Author&gt;Vukusic&lt;/Author&gt;&lt;Year&gt;2004&lt;/Year&gt;&lt;RecNum&gt;2259&lt;/RecNum&gt;&lt;DisplayText&gt;&lt;style face="superscript"&gt;1&lt;/style&gt;&lt;/DisplayText&gt;&lt;record&gt;&lt;rec-number&gt;2259&lt;/rec-number&gt;&lt;foreign-keys&gt;&lt;key app="EN" db-id="aapdax9x5zrtd0e9wwepxezp0pszdwtz5wtd" timestamp="1487494680"&gt;2259&lt;/key&gt;&lt;/foreign-keys&gt;&lt;ref-type name="Journal Article"&gt;17&lt;/ref-type&gt;&lt;contributors&gt;&lt;authors&gt;&lt;author&gt;Vukusic, S.&lt;/author&gt;&lt;author&gt;Hutchinson, M.&lt;/author&gt;&lt;author&gt;Hours, M.&lt;/author&gt;&lt;author&gt;Moreau, T.&lt;/author&gt;&lt;author&gt;Cortinovis-Tourniaire, P.&lt;/author&gt;&lt;author&gt;Adeleine, P.&lt;/author&gt;&lt;author&gt;Confavreux, C.&lt;/author&gt;&lt;author&gt;Pregnancy In Multiple Sclerosis, Group&lt;/author&gt;&lt;/authors&gt;&lt;/contributors&gt;&lt;auth-address&gt;Service de Neurologie A, Hopital Neurologique Pierre Wertheimer, 59 boulevard Pinel, 69394 Lyon cedex 03, France.&lt;/auth-address&gt;&lt;titles&gt;&lt;title&gt;Pregnancy and multiple sclerosis (the PRIMS study): clinical predictors of post-partum relapse&lt;/title&gt;&lt;secondary-title&gt;Brain&lt;/secondary-title&gt;&lt;/titles&gt;&lt;periodical&gt;&lt;full-title&gt;Brain&lt;/full-title&gt;&lt;/periodical&gt;&lt;pages&gt;1353-60&lt;/pages&gt;&lt;volume&gt;127&lt;/volume&gt;&lt;number&gt;Pt 6&lt;/number&gt;&lt;keywords&gt;&lt;keyword&gt;Adult&lt;/keyword&gt;&lt;keyword&gt;Disability Evaluation&lt;/keyword&gt;&lt;keyword&gt;Female&lt;/keyword&gt;&lt;keyword&gt;Follow-Up Studies&lt;/keyword&gt;&lt;keyword&gt;Humans&lt;/keyword&gt;&lt;keyword&gt;Multiple Sclerosis/*diagnosis&lt;/keyword&gt;&lt;keyword&gt;Pregnancy&lt;/keyword&gt;&lt;keyword&gt;Pregnancy Complications/*diagnosis&lt;/keyword&gt;&lt;keyword&gt;Prognosis&lt;/keyword&gt;&lt;keyword&gt;Puerperal Disorders/*diagnosis&lt;/keyword&gt;&lt;keyword&gt;Recurrence&lt;/keyword&gt;&lt;keyword&gt;Risk Factors&lt;/keyword&gt;&lt;keyword&gt;Time Factors&lt;/keyword&gt;&lt;/keywords&gt;&lt;dates&gt;&lt;year&gt;2004&lt;/year&gt;&lt;pub-dates&gt;&lt;date&gt;Jun&lt;/date&gt;&lt;/pub-dates&gt;&lt;/dates&gt;&lt;isbn&gt;1460-2156 (Electronic)&amp;#xD;0006-8950 (Linking)&lt;/isbn&gt;&lt;accession-num&gt;15130950&lt;/accession-num&gt;&lt;urls&gt;&lt;related-urls&gt;&lt;url&gt;https://www.ncbi.nlm.nih.gov/pubmed/15130950&lt;/url&gt;&lt;/related-urls&gt;&lt;/urls&gt;&lt;electronic-resource-num&gt;10.1093/brain/awh152&lt;/electronic-resource-num&gt;&lt;/record&gt;&lt;/Cite&gt;&lt;/EndNote&gt;</w:instrText>
        </w:r>
        <w:r w:rsidR="00CA39F8" w:rsidRPr="00F30719">
          <w:fldChar w:fldCharType="separate"/>
        </w:r>
        <w:r w:rsidR="00CA39F8" w:rsidRPr="00F30719">
          <w:rPr>
            <w:noProof/>
            <w:vertAlign w:val="superscript"/>
          </w:rPr>
          <w:t>1</w:t>
        </w:r>
        <w:r w:rsidR="00CA39F8" w:rsidRPr="00F30719">
          <w:fldChar w:fldCharType="end"/>
        </w:r>
      </w:hyperlink>
      <w:r w:rsidR="00E347A9" w:rsidRPr="00F30719">
        <w:t xml:space="preserve"> </w:t>
      </w:r>
      <w:r w:rsidRPr="00F30719">
        <w:t xml:space="preserve">que demonstrou uma diminuição da taxa de surtos durante a gravidez, particularmente durante o terceiro trimestre, onde se atingiu uma redução de aproximadamente 70% relativamente ao ano anterior à gravidez. </w:t>
      </w:r>
    </w:p>
    <w:p w14:paraId="061B9719" w14:textId="377B452A" w:rsidR="00A8765F" w:rsidRPr="00F30719" w:rsidRDefault="000019F5" w:rsidP="00020A64">
      <w:pPr>
        <w:spacing w:after="0" w:line="360" w:lineRule="auto"/>
        <w:jc w:val="both"/>
        <w:rPr>
          <w:b/>
        </w:rPr>
      </w:pPr>
      <w:r w:rsidRPr="00F30719">
        <w:t>A</w:t>
      </w:r>
      <w:r w:rsidR="00E45DB9" w:rsidRPr="00F30719">
        <w:t xml:space="preserve"> </w:t>
      </w:r>
      <w:r w:rsidR="001D642C" w:rsidRPr="00F30719">
        <w:t>gravidez</w:t>
      </w:r>
      <w:r w:rsidR="00864A02" w:rsidRPr="00F30719">
        <w:t xml:space="preserve"> </w:t>
      </w:r>
      <w:r w:rsidRPr="00F30719">
        <w:t xml:space="preserve">é um dos tópicos mais frequentemente abordados na </w:t>
      </w:r>
      <w:r w:rsidR="00864A02" w:rsidRPr="00F30719">
        <w:t>prestação dos cuidados de saúd</w:t>
      </w:r>
      <w:r w:rsidR="00E45DB9" w:rsidRPr="00F30719">
        <w:t xml:space="preserve">e nos doentes com EM. </w:t>
      </w:r>
      <w:r w:rsidR="00864A02" w:rsidRPr="00F30719">
        <w:t>A formação dos profissionais de saúde</w:t>
      </w:r>
      <w:r w:rsidR="00B0375E" w:rsidRPr="00F30719">
        <w:t xml:space="preserve"> nesta</w:t>
      </w:r>
      <w:r w:rsidRPr="00F30719">
        <w:t xml:space="preserve"> área </w:t>
      </w:r>
      <w:r w:rsidR="00A40C26" w:rsidRPr="00F30719">
        <w:t xml:space="preserve">é fundamental </w:t>
      </w:r>
      <w:r w:rsidR="00D836F8" w:rsidRPr="00F30719">
        <w:t>, s</w:t>
      </w:r>
      <w:r w:rsidR="002F1E4C" w:rsidRPr="00F30719">
        <w:t>endo o</w:t>
      </w:r>
      <w:r w:rsidR="00374EB5" w:rsidRPr="00F30719">
        <w:t>s motivos que justificam a importância de abordar esta temática múltiplo</w:t>
      </w:r>
      <w:r w:rsidR="0060381C" w:rsidRPr="00F30719">
        <w:t>s</w:t>
      </w:r>
      <w:r w:rsidR="001D670C" w:rsidRPr="00F30719">
        <w:t xml:space="preserve"> dos quais se destacam </w:t>
      </w:r>
      <w:hyperlink w:anchor="_ENREF_2" w:tooltip="Alwan, 2015 #1051" w:history="1">
        <w:r w:rsidR="00CA39F8" w:rsidRPr="00F30719">
          <w:fldChar w:fldCharType="begin">
            <w:fldData xml:space="preserve">PEVuZE5vdGU+PENpdGU+PEF1dGhvcj5BbHdhbjwvQXV0aG9yPjxZZWFyPjIwMTU8L1llYXI+PFJl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</w:fldData>
          </w:fldChar>
        </w:r>
        <w:r w:rsidR="00CA39F8" w:rsidRPr="00F30719">
          <w:instrText xml:space="preserve"> ADDIN EN.CITE </w:instrText>
        </w:r>
        <w:r w:rsidR="00CA39F8" w:rsidRPr="00F30719">
          <w:fldChar w:fldCharType="begin">
            <w:fldData xml:space="preserve">PEVuZE5vdGU+PENpdGU+PEF1dGhvcj5BbHdhbjwvQXV0aG9yPjxZZWFyPjIwMTU8L1llYXI+PFJl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2-4</w:t>
        </w:r>
        <w:r w:rsidR="00CA39F8" w:rsidRPr="00F30719">
          <w:fldChar w:fldCharType="end"/>
        </w:r>
      </w:hyperlink>
      <w:r w:rsidR="001D670C" w:rsidRPr="00F30719">
        <w:t xml:space="preserve">: </w:t>
      </w:r>
    </w:p>
    <w:p w14:paraId="6B805CD7" w14:textId="4CABE796" w:rsidR="00A8765F" w:rsidRPr="00F30719" w:rsidRDefault="00E35A01" w:rsidP="00B0375E">
      <w:pPr>
        <w:spacing w:after="0" w:line="360" w:lineRule="auto"/>
        <w:jc w:val="both"/>
      </w:pPr>
      <w:r w:rsidRPr="00F30719">
        <w:t xml:space="preserve">1. </w:t>
      </w:r>
      <w:r w:rsidR="00641B13" w:rsidRPr="00F30719">
        <w:t xml:space="preserve">Os doentes </w:t>
      </w:r>
      <w:r w:rsidR="00324707" w:rsidRPr="00F30719">
        <w:t>com EM</w:t>
      </w:r>
      <w:r w:rsidR="00B0375E" w:rsidRPr="00F30719">
        <w:t>,</w:t>
      </w:r>
      <w:r w:rsidR="00324707" w:rsidRPr="00F30719">
        <w:t xml:space="preserve"> </w:t>
      </w:r>
      <w:r w:rsidR="00864A02" w:rsidRPr="00F30719">
        <w:t>em idade fértil</w:t>
      </w:r>
      <w:r w:rsidR="00324707" w:rsidRPr="00F30719">
        <w:t>, especialmente as</w:t>
      </w:r>
      <w:r w:rsidR="00864A02" w:rsidRPr="00F30719">
        <w:t xml:space="preserve"> </w:t>
      </w:r>
      <w:r w:rsidR="00641B13" w:rsidRPr="00F30719">
        <w:t xml:space="preserve">mulheres </w:t>
      </w:r>
      <w:r w:rsidR="00B0375E" w:rsidRPr="00F30719">
        <w:t>nulíparas</w:t>
      </w:r>
      <w:r w:rsidR="00864A02" w:rsidRPr="00F30719">
        <w:t xml:space="preserve"> constitu</w:t>
      </w:r>
      <w:r w:rsidR="00324707" w:rsidRPr="00F30719">
        <w:t xml:space="preserve">em </w:t>
      </w:r>
      <w:r w:rsidR="00864A02" w:rsidRPr="00F30719">
        <w:t xml:space="preserve">uma grande parcela </w:t>
      </w:r>
      <w:r w:rsidR="00641B13" w:rsidRPr="00F30719">
        <w:t xml:space="preserve">da população seguida nas consultas de EM. </w:t>
      </w:r>
      <w:r w:rsidR="00324707" w:rsidRPr="00F30719">
        <w:t xml:space="preserve">Nas </w:t>
      </w:r>
      <w:r w:rsidR="00B0375E" w:rsidRPr="00F30719">
        <w:t>últimas duas</w:t>
      </w:r>
      <w:r w:rsidR="00324707" w:rsidRPr="00F30719">
        <w:t xml:space="preserve"> décadas, a diminuição da i</w:t>
      </w:r>
      <w:r w:rsidR="00864A02" w:rsidRPr="00F30719">
        <w:t xml:space="preserve">dade </w:t>
      </w:r>
      <w:r w:rsidR="00324707" w:rsidRPr="00F30719">
        <w:t xml:space="preserve">à data do </w:t>
      </w:r>
      <w:r w:rsidR="00B0375E" w:rsidRPr="00F30719">
        <w:t>diagnóstico</w:t>
      </w:r>
      <w:r w:rsidR="00864A02" w:rsidRPr="00F30719">
        <w:t xml:space="preserve"> (</w:t>
      </w:r>
      <w:r w:rsidR="00324707" w:rsidRPr="00F30719">
        <w:t xml:space="preserve">seja </w:t>
      </w:r>
      <w:r w:rsidR="00864A02" w:rsidRPr="00F30719">
        <w:t xml:space="preserve">pela maior acessibilidade aos </w:t>
      </w:r>
      <w:r w:rsidR="00324707" w:rsidRPr="00F30719">
        <w:t xml:space="preserve">cuidados de </w:t>
      </w:r>
      <w:r w:rsidR="00B0375E" w:rsidRPr="00F30719">
        <w:t>saúde</w:t>
      </w:r>
      <w:r w:rsidR="00864A02" w:rsidRPr="00F30719">
        <w:t xml:space="preserve"> e exames</w:t>
      </w:r>
      <w:r w:rsidR="00B0375E" w:rsidRPr="00F30719">
        <w:t xml:space="preserve"> ou pela</w:t>
      </w:r>
      <w:r w:rsidR="00864A02" w:rsidRPr="00F30719">
        <w:t xml:space="preserve"> evolução dos </w:t>
      </w:r>
      <w:r w:rsidRPr="00F30719">
        <w:t>c</w:t>
      </w:r>
      <w:r w:rsidR="00374EB5" w:rsidRPr="00F30719">
        <w:t>ritérios de diagnostico</w:t>
      </w:r>
      <w:r w:rsidR="00B0375E" w:rsidRPr="00F30719">
        <w:t xml:space="preserve">) </w:t>
      </w:r>
      <w:r w:rsidR="00324707" w:rsidRPr="00F30719">
        <w:t xml:space="preserve">e o </w:t>
      </w:r>
      <w:r w:rsidR="00B0375E" w:rsidRPr="00F30719">
        <w:t>aumento da idade à</w:t>
      </w:r>
      <w:r w:rsidR="00641B13" w:rsidRPr="00F30719">
        <w:t xml:space="preserve"> primeira gravidez </w:t>
      </w:r>
      <w:r w:rsidR="00324707" w:rsidRPr="00F30719">
        <w:t>t</w:t>
      </w:r>
      <w:r w:rsidR="00157890" w:rsidRPr="00F30719">
        <w:t>ê</w:t>
      </w:r>
      <w:r w:rsidR="00324707" w:rsidRPr="00F30719">
        <w:t xml:space="preserve">m contribuído para o aumento do </w:t>
      </w:r>
      <w:r w:rsidR="00B0375E" w:rsidRPr="00F30719">
        <w:t>número</w:t>
      </w:r>
      <w:r w:rsidR="00324707" w:rsidRPr="00F30719">
        <w:t xml:space="preserve"> </w:t>
      </w:r>
      <w:r w:rsidR="00B0375E" w:rsidRPr="00F30719">
        <w:t>de</w:t>
      </w:r>
      <w:r w:rsidR="00602BF0" w:rsidRPr="00F30719">
        <w:t xml:space="preserve"> doentes c</w:t>
      </w:r>
      <w:r w:rsidR="00B0375E" w:rsidRPr="00F30719">
        <w:t>om estas características</w:t>
      </w:r>
      <w:r w:rsidR="00364653" w:rsidRPr="00F30719">
        <w:t>;</w:t>
      </w:r>
    </w:p>
    <w:p w14:paraId="36769E3D" w14:textId="24A64338" w:rsidR="00374EB5" w:rsidRPr="00F30719" w:rsidRDefault="00E35A01" w:rsidP="00B0375E">
      <w:pPr>
        <w:spacing w:after="0" w:line="360" w:lineRule="auto"/>
        <w:jc w:val="both"/>
      </w:pPr>
      <w:r w:rsidRPr="00F30719">
        <w:t xml:space="preserve">2. </w:t>
      </w:r>
      <w:r w:rsidR="00374EB5" w:rsidRPr="00F30719">
        <w:t xml:space="preserve"> </w:t>
      </w:r>
      <w:r w:rsidR="00D836F8" w:rsidRPr="00F30719">
        <w:t xml:space="preserve">A </w:t>
      </w:r>
      <w:r w:rsidR="00374EB5" w:rsidRPr="00F30719">
        <w:t>ausência de influê</w:t>
      </w:r>
      <w:r w:rsidR="00B0375E" w:rsidRPr="00F30719">
        <w:t>ncia negativa da gravidez na EM</w:t>
      </w:r>
      <w:r w:rsidR="0060381C" w:rsidRPr="00F30719">
        <w:t>, ao contrário do que foi defendido até finais do século X</w:t>
      </w:r>
      <w:r w:rsidR="002F1E4C" w:rsidRPr="00F30719">
        <w:t xml:space="preserve">X – é atualmente aceite que a gravidez não interfere de forma negativa no curso da EM, com base no estudo PRIMS e outros que o corroboraram </w:t>
      </w:r>
      <w:hyperlink w:anchor="_ENREF_5" w:tooltip="D'Hooghe M, 2014 #2123" w:history="1">
        <w:r w:rsidR="00CA39F8" w:rsidRPr="00F30719">
          <w:fldChar w:fldCharType="begin"/>
        </w:r>
        <w:r w:rsidR="00CA39F8" w:rsidRPr="00F30719">
          <w:instrText xml:space="preserve"> ADDIN EN.CITE &lt;EndNote&gt;&lt;Cite&gt;&lt;Author&gt;D&amp;apos;Hooghe M&lt;/Author&gt;&lt;Year&gt;2014&lt;/Year&gt;&lt;RecNum&gt;2123&lt;/RecNum&gt;&lt;DisplayText&gt;&lt;style face="superscript"&gt;5&lt;/style&gt;&lt;/DisplayText&gt;&lt;record&gt;&lt;rec-number&gt;2123&lt;/rec-number&gt;&lt;foreign-keys&gt;&lt;key app="EN" db-id="aapdax9x5zrtd0e9wwepxezp0pszdwtz5wtd" timestamp="1486990971"&gt;2123&lt;/key&gt;&lt;/foreign-keys&gt;&lt;ref-type name="Journal Article"&gt;17&lt;/ref-type&gt;&lt;contributors&gt;&lt;authors&gt;&lt;author&gt;D&amp;apos;Hooghe M, B.&lt;/author&gt;&lt;author&gt;De Keyser, J.&lt;/author&gt;&lt;/authors&gt;&lt;/contributors&gt;&lt;auth-address&gt;National MS Center, Melsbroek, Belgium/ University Hospital Brussel, Vrije Universiteit Brussel, Brussels, Belgium marie.dhooghe@mscenter.be.&amp;#xD;University Hospital Brussel, Vrije Universiteit Brussel, Brussels, Belgium.&lt;/auth-address&gt;&lt;titles&gt;&lt;title&gt;Multiparity in women with multiple sclerosis causes less long-term disability: yes&lt;/title&gt;&lt;secondary-title&gt;Mult Scler&lt;/secondary-title&gt;&lt;/titles&gt;&lt;periodical&gt;&lt;full-title&gt;Mult Scler&lt;/full-title&gt;&lt;/periodical&gt;&lt;pages&gt;1432-4&lt;/pages&gt;&lt;volume&gt;20&lt;/volume&gt;&lt;number&gt;11&lt;/number&gt;&lt;keywords&gt;&lt;keyword&gt;Animals&lt;/keyword&gt;&lt;keyword&gt;*Disabled Persons&lt;/keyword&gt;&lt;keyword&gt;Female&lt;/keyword&gt;&lt;keyword&gt;Humans&lt;/keyword&gt;&lt;keyword&gt;Multiple Sclerosis/*physiopathology&lt;/keyword&gt;&lt;keyword&gt;Parity/*physiology&lt;/keyword&gt;&lt;keyword&gt;Pregnancy&lt;/keyword&gt;&lt;keyword&gt;Sex Factors&lt;/keyword&gt;&lt;keyword&gt;*Time&lt;/keyword&gt;&lt;/keywords&gt;&lt;dates&gt;&lt;year&gt;2014&lt;/year&gt;&lt;pub-dates&gt;&lt;date&gt;Oct&lt;/date&gt;&lt;/pub-dates&gt;&lt;/dates&gt;&lt;isbn&gt;1477-0970 (Electronic)&amp;#xD;1352-4585 (Linking)&lt;/isbn&gt;&lt;accession-num&gt;25344546&lt;/accession-num&gt;&lt;urls&gt;&lt;related-urls&gt;&lt;url&gt;https://www.ncbi.nlm.nih.gov/pubmed/25344546&lt;/url&gt;&lt;/related-urls&gt;&lt;/urls&gt;&lt;electronic-resource-num&gt;10.1177/1352458514534105&lt;/electronic-resource-num&gt;&lt;/record&gt;&lt;/Cite&gt;&lt;/EndNote&gt;</w:instrText>
        </w:r>
        <w:r w:rsidR="00CA39F8" w:rsidRPr="00F30719">
          <w:fldChar w:fldCharType="separate"/>
        </w:r>
        <w:r w:rsidR="00CA39F8" w:rsidRPr="00F30719">
          <w:rPr>
            <w:noProof/>
            <w:vertAlign w:val="superscript"/>
          </w:rPr>
          <w:t>5</w:t>
        </w:r>
        <w:r w:rsidR="00CA39F8" w:rsidRPr="00F30719">
          <w:fldChar w:fldCharType="end"/>
        </w:r>
      </w:hyperlink>
      <w:r w:rsidR="002F1E4C" w:rsidRPr="00F30719">
        <w:t>.</w:t>
      </w:r>
    </w:p>
    <w:p w14:paraId="7FA166FE" w14:textId="355CB392" w:rsidR="00A8765F" w:rsidRPr="00F30719" w:rsidRDefault="00374EB5" w:rsidP="00B0375E">
      <w:pPr>
        <w:spacing w:after="0" w:line="360" w:lineRule="auto"/>
        <w:jc w:val="both"/>
      </w:pPr>
      <w:r w:rsidRPr="00F30719">
        <w:t xml:space="preserve">3. </w:t>
      </w:r>
      <w:r w:rsidR="00D836F8" w:rsidRPr="00F30719">
        <w:t xml:space="preserve">O </w:t>
      </w:r>
      <w:r w:rsidR="002F1E4C" w:rsidRPr="00F30719">
        <w:t xml:space="preserve">beneficio do tratamento precoce dos doentes com EM na modificação da evolução da doença a longo prazo e a existência </w:t>
      </w:r>
      <w:r w:rsidR="00FD6E2A" w:rsidRPr="00F30719">
        <w:t>catorze</w:t>
      </w:r>
      <w:r w:rsidR="002F1E4C" w:rsidRPr="00F30719">
        <w:t xml:space="preserve"> moléculas aprovadas como terapêuticas modificadoras de doença (TMD), com diferentes perfis de eficácia e segurança incluindo na fase de </w:t>
      </w:r>
      <w:r w:rsidR="00023359" w:rsidRPr="00F30719">
        <w:t>pré-</w:t>
      </w:r>
      <w:r w:rsidR="002F1E4C" w:rsidRPr="00F30719">
        <w:t xml:space="preserve">concepção, gravidez, pós-parto e amamentação justificam a necessidade de elaboração de documentos que auxiliem na orientação dos doentes com EM que desejam ter filhos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Pr="00F30719">
        <w:t xml:space="preserve"> </w:t>
      </w:r>
    </w:p>
    <w:p w14:paraId="6DF9207F" w14:textId="42269BA9" w:rsidR="005F585D" w:rsidRPr="00F30719" w:rsidRDefault="00374EB5" w:rsidP="00FF2D7B">
      <w:pPr>
        <w:spacing w:after="0" w:line="360" w:lineRule="auto"/>
        <w:jc w:val="both"/>
      </w:pPr>
      <w:r w:rsidRPr="00F30719">
        <w:t xml:space="preserve">4. </w:t>
      </w:r>
      <w:r w:rsidR="00E55AD6" w:rsidRPr="00F30719">
        <w:t xml:space="preserve">A reconhecida escassez da </w:t>
      </w:r>
      <w:r w:rsidR="000E7F3B" w:rsidRPr="00F30719">
        <w:t>informação fornecida aos</w:t>
      </w:r>
      <w:r w:rsidR="0060381C" w:rsidRPr="00F30719">
        <w:t xml:space="preserve"> doentes com EM sobre este tema</w:t>
      </w:r>
      <w:r w:rsidR="00B0375E" w:rsidRPr="00F30719">
        <w:t>,</w:t>
      </w:r>
      <w:r w:rsidR="00E55AD6" w:rsidRPr="00F30719">
        <w:t xml:space="preserve"> sendo considerado uma necessidade não </w:t>
      </w:r>
      <w:r w:rsidR="005F585D" w:rsidRPr="00F30719">
        <w:t>preenchida</w:t>
      </w:r>
      <w:r w:rsidR="00E736C3" w:rsidRPr="00F30719">
        <w:t>. U</w:t>
      </w:r>
      <w:r w:rsidR="002F1E4C" w:rsidRPr="00F30719">
        <w:t xml:space="preserve">m estudo recente em mulheres portuguesas com EM, verificou que o diagnóstico da doença tinha impacto no planeamento da família e 43% dos casos pensavam que a gravidez podia agravar a EM, o que alertou para a necessidade de melhorar a informação </w:t>
      </w:r>
      <w:hyperlink w:anchor="_ENREF_7" w:tooltip="Thompson, 2018 #1539" w:history="1">
        <w:r w:rsidR="00CA39F8" w:rsidRPr="00F30719">
          <w:fldChar w:fldCharType="begin"/>
        </w:r>
        <w:r w:rsidR="00CA39F8" w:rsidRPr="00F30719">
          <w:instrText xml:space="preserve"> ADDIN EN.CITE &lt;EndNote&gt;&lt;Cite&gt;&lt;Author&gt;Thompson&lt;/Author&gt;&lt;Year&gt;2018&lt;/Year&gt;&lt;RecNum&gt;1539&lt;/RecNum&gt;&lt;DisplayText&gt;&lt;style face="superscript"&gt;7&lt;/style&gt;&lt;/DisplayText&gt;&lt;record&gt;&lt;rec-number&gt;1539&lt;/rec-number&gt;&lt;foreign-keys&gt;&lt;key app="EN" db-id="ezz5rzdt02s5vrefssrptp51xwwsst9rxw22"&gt;1539&lt;/key&gt;&lt;/foreign-keys&gt;&lt;ref-type name="Journal Article"&gt;17&lt;/ref-type&gt;&lt;contributors&gt;&lt;authors&gt;&lt;author&gt;Thompson, A. J.&lt;/author&gt;&lt;author&gt;Reingold, S. C.&lt;/author&gt;&lt;author&gt;Cohen, J. A.&lt;/author&gt;&lt;author&gt;International Panel on Diagnosis of Multiple, Sclerosis&lt;/author&gt;&lt;/authors&gt;&lt;/contributors&gt;&lt;auth-address&gt;Faculty of Brain Sciences, University College London, London, UK.&amp;#xD;Scientific &amp;amp; Clinical Review Associates, Salisbury, CT, USA.&amp;#xD;Neurologic Institute, Cleveland Clinic, Cleveland, OH, USA. Electronic address: cohenj@ccf.org.&lt;/auth-address&gt;&lt;titles&gt;&lt;title&gt;Applying the 2017 McDonald diagnostic criteria for multiple sclerosis - Authors&amp;apos; reply&lt;/title&gt;&lt;secondary-title&gt;Lancet Neurol&lt;/secondary-title&gt;&lt;alt-title&gt;The Lancet. Neurology&lt;/alt-title&gt;&lt;/titles&gt;&lt;periodical&gt;&lt;full-title&gt;Lancet Neurol&lt;/full-title&gt;&lt;/periodical&gt;&lt;pages&gt;499-500&lt;/pages&gt;&lt;volume&gt;17&lt;/volume&gt;&lt;number&gt;6&lt;/number&gt;&lt;dates&gt;&lt;year&gt;2018&lt;/year&gt;&lt;pub-dates&gt;&lt;date&gt;Jun&lt;/date&gt;&lt;/pub-dates&gt;&lt;/dates&gt;&lt;isbn&gt;1474-4465 (Electronic)&amp;#xD;1474-4422 (Linking)&lt;/isbn&gt;&lt;accession-num&gt;29778360&lt;/accession-num&gt;&lt;urls&gt;&lt;related-urls&gt;&lt;url&gt;http://www.ncbi.nlm.nih.gov/pubmed/29778360&lt;/url&gt;&lt;/related-urls&gt;&lt;/urls&gt;&lt;electronic-resource-num&gt;10.1016/S1474-4422(18)30168-6&lt;/electronic-resource-num&gt;&lt;/record&gt;&lt;/Cite&gt;&lt;/EndNote&gt;</w:instrText>
        </w:r>
        <w:r w:rsidR="00CA39F8" w:rsidRPr="00F30719">
          <w:fldChar w:fldCharType="separate"/>
        </w:r>
        <w:r w:rsidR="00CA39F8" w:rsidRPr="00F30719">
          <w:rPr>
            <w:noProof/>
            <w:vertAlign w:val="superscript"/>
          </w:rPr>
          <w:t>7</w:t>
        </w:r>
        <w:r w:rsidR="00CA39F8" w:rsidRPr="00F30719">
          <w:fldChar w:fldCharType="end"/>
        </w:r>
      </w:hyperlink>
      <w:r w:rsidR="002F1E4C" w:rsidRPr="00F30719">
        <w:t>.</w:t>
      </w:r>
    </w:p>
    <w:p w14:paraId="09609CA7" w14:textId="77777777" w:rsidR="00602BF0" w:rsidRPr="00F30719" w:rsidRDefault="00602BF0" w:rsidP="00FF2D7B">
      <w:pPr>
        <w:spacing w:after="0" w:line="360" w:lineRule="auto"/>
        <w:jc w:val="both"/>
      </w:pPr>
    </w:p>
    <w:p w14:paraId="315237A1" w14:textId="77777777" w:rsidR="00D42277" w:rsidRPr="00F30719" w:rsidRDefault="00D42277" w:rsidP="00FF2D7B">
      <w:pPr>
        <w:spacing w:after="0" w:line="360" w:lineRule="auto"/>
        <w:jc w:val="both"/>
        <w:rPr>
          <w:b/>
        </w:rPr>
      </w:pPr>
    </w:p>
    <w:p w14:paraId="5F38A0CA" w14:textId="3A2CF6D4" w:rsidR="004F518D" w:rsidRPr="00F30719" w:rsidRDefault="004F518D" w:rsidP="00FF2D7B">
      <w:pPr>
        <w:spacing w:after="0" w:line="360" w:lineRule="auto"/>
        <w:jc w:val="both"/>
        <w:rPr>
          <w:b/>
        </w:rPr>
      </w:pPr>
      <w:r w:rsidRPr="00F30719">
        <w:rPr>
          <w:b/>
        </w:rPr>
        <w:lastRenderedPageBreak/>
        <w:t>METODOLOGIA</w:t>
      </w:r>
    </w:p>
    <w:p w14:paraId="5A667787" w14:textId="467FB2EE" w:rsidR="00CC2BFD" w:rsidRPr="00F30719" w:rsidRDefault="005F585D" w:rsidP="00FF2D7B">
      <w:pPr>
        <w:spacing w:after="0" w:line="360" w:lineRule="auto"/>
        <w:jc w:val="both"/>
      </w:pPr>
      <w:r w:rsidRPr="00F30719">
        <w:t>O presente docume</w:t>
      </w:r>
      <w:r w:rsidR="006F35BE" w:rsidRPr="00F30719">
        <w:t>nto foi</w:t>
      </w:r>
      <w:r w:rsidRPr="00F30719">
        <w:t xml:space="preserve"> elaborado com base </w:t>
      </w:r>
      <w:r w:rsidR="00AC58B8" w:rsidRPr="00F30719">
        <w:t xml:space="preserve">numa </w:t>
      </w:r>
      <w:r w:rsidR="00244176" w:rsidRPr="00F30719">
        <w:t xml:space="preserve">extensa </w:t>
      </w:r>
      <w:r w:rsidR="00880678" w:rsidRPr="00F30719">
        <w:t>pesquisa</w:t>
      </w:r>
      <w:r w:rsidR="00F80F25" w:rsidRPr="00F30719">
        <w:t xml:space="preserve"> bibliográfica </w:t>
      </w:r>
      <w:r w:rsidR="00AC58B8" w:rsidRPr="00F30719">
        <w:t xml:space="preserve">feita na </w:t>
      </w:r>
      <w:proofErr w:type="spellStart"/>
      <w:r w:rsidR="00244176" w:rsidRPr="00F30719">
        <w:t>Medline</w:t>
      </w:r>
      <w:proofErr w:type="spellEnd"/>
      <w:r w:rsidR="00F80F25" w:rsidRPr="00F30719">
        <w:t xml:space="preserve"> </w:t>
      </w:r>
      <w:r w:rsidR="00AC58B8" w:rsidRPr="00F30719">
        <w:t xml:space="preserve">com </w:t>
      </w:r>
      <w:r w:rsidR="00F80F25" w:rsidRPr="00F30719">
        <w:t xml:space="preserve">as </w:t>
      </w:r>
      <w:r w:rsidR="00AC58B8" w:rsidRPr="00F30719">
        <w:t>palavras chaves “</w:t>
      </w:r>
      <w:proofErr w:type="spellStart"/>
      <w:r w:rsidR="00AC58B8" w:rsidRPr="00F30719">
        <w:t>pregnancy</w:t>
      </w:r>
      <w:proofErr w:type="spellEnd"/>
      <w:r w:rsidR="00AC58B8" w:rsidRPr="00F30719">
        <w:t>”, “</w:t>
      </w:r>
      <w:proofErr w:type="spellStart"/>
      <w:r w:rsidR="00AC58B8" w:rsidRPr="00F30719">
        <w:t>Multiple</w:t>
      </w:r>
      <w:proofErr w:type="spellEnd"/>
      <w:r w:rsidR="00AC58B8" w:rsidRPr="00F30719">
        <w:t xml:space="preserve"> </w:t>
      </w:r>
      <w:proofErr w:type="spellStart"/>
      <w:r w:rsidR="00AC58B8" w:rsidRPr="00F30719">
        <w:t>Sclerosis</w:t>
      </w:r>
      <w:proofErr w:type="spellEnd"/>
      <w:r w:rsidR="00AC58B8" w:rsidRPr="00F30719">
        <w:t>”</w:t>
      </w:r>
      <w:r w:rsidR="00244176" w:rsidRPr="00F30719">
        <w:t xml:space="preserve"> até </w:t>
      </w:r>
      <w:r w:rsidR="002F1E4C" w:rsidRPr="00F30719">
        <w:t>Abril de 2018</w:t>
      </w:r>
      <w:r w:rsidR="00880678" w:rsidRPr="00F30719">
        <w:t xml:space="preserve"> e e</w:t>
      </w:r>
      <w:r w:rsidR="00F323CE" w:rsidRPr="00F30719">
        <w:t>ncontra-se organizado em 3 partes correspondendo a diferentes etapas: Primei</w:t>
      </w:r>
      <w:r w:rsidR="006F35BE" w:rsidRPr="00F30719">
        <w:t>ra – planificação da gravidez; Segunda – gravidez e T</w:t>
      </w:r>
      <w:r w:rsidR="00F323CE" w:rsidRPr="00F30719">
        <w:t xml:space="preserve">erceira e </w:t>
      </w:r>
      <w:r w:rsidR="006F35BE" w:rsidRPr="00F30719">
        <w:t>última</w:t>
      </w:r>
      <w:r w:rsidR="00F323CE" w:rsidRPr="00F30719">
        <w:t xml:space="preserve"> – </w:t>
      </w:r>
      <w:r w:rsidR="00AF7504" w:rsidRPr="00F30719">
        <w:t xml:space="preserve"> período </w:t>
      </w:r>
      <w:r w:rsidR="00F323CE" w:rsidRPr="00F30719">
        <w:t xml:space="preserve">pós-parto. </w:t>
      </w:r>
    </w:p>
    <w:p w14:paraId="09EFC9FD" w14:textId="7B603AB5" w:rsidR="004F518D" w:rsidRPr="00F30719" w:rsidRDefault="004F518D" w:rsidP="00FF2D7B">
      <w:pPr>
        <w:spacing w:after="0" w:line="360" w:lineRule="auto"/>
        <w:jc w:val="both"/>
      </w:pPr>
      <w:r w:rsidRPr="00F30719">
        <w:t xml:space="preserve">Em cada um dos tópicos das 3 partes faz-se uma pequena nota introdutória </w:t>
      </w:r>
      <w:r w:rsidR="00B92953" w:rsidRPr="00F30719">
        <w:t>(</w:t>
      </w:r>
      <w:r w:rsidRPr="00F30719">
        <w:t>Mensagem</w:t>
      </w:r>
      <w:r w:rsidR="00B92953" w:rsidRPr="00F30719">
        <w:t xml:space="preserve">), </w:t>
      </w:r>
      <w:r w:rsidR="00C033D8" w:rsidRPr="00F30719">
        <w:t xml:space="preserve">a </w:t>
      </w:r>
      <w:r w:rsidRPr="00F30719">
        <w:t>que se segue</w:t>
      </w:r>
      <w:r w:rsidR="00C033D8" w:rsidRPr="00F30719">
        <w:t>m</w:t>
      </w:r>
      <w:r w:rsidRPr="00F30719">
        <w:t xml:space="preserve">  o Suporte científico e as Recomendações.</w:t>
      </w:r>
    </w:p>
    <w:p w14:paraId="0ED22C9D" w14:textId="1F88EDF8" w:rsidR="00C033D8" w:rsidRPr="00F30719" w:rsidRDefault="00C033D8" w:rsidP="00FF2D7B">
      <w:pPr>
        <w:spacing w:after="0" w:line="360" w:lineRule="auto"/>
        <w:jc w:val="both"/>
      </w:pPr>
    </w:p>
    <w:p w14:paraId="76AB4DEB" w14:textId="77777777" w:rsidR="002F1E4C" w:rsidRPr="00F30719" w:rsidRDefault="002F1E4C" w:rsidP="00FF2D7B">
      <w:pPr>
        <w:spacing w:after="0" w:line="360" w:lineRule="auto"/>
        <w:jc w:val="both"/>
      </w:pPr>
    </w:p>
    <w:p w14:paraId="0B54D401" w14:textId="36741FF4" w:rsidR="004F518D" w:rsidRPr="00F30719" w:rsidRDefault="004F518D" w:rsidP="00FF2D7B">
      <w:pPr>
        <w:spacing w:after="0" w:line="360" w:lineRule="auto"/>
        <w:jc w:val="both"/>
        <w:rPr>
          <w:b/>
        </w:rPr>
      </w:pPr>
      <w:r w:rsidRPr="00F30719">
        <w:rPr>
          <w:b/>
        </w:rPr>
        <w:t>RESULTADOS E RECOMENDAÇÕES</w:t>
      </w:r>
    </w:p>
    <w:p w14:paraId="58C2D098" w14:textId="77777777" w:rsidR="00560F05" w:rsidRPr="00F30719" w:rsidRDefault="00560F05" w:rsidP="00FF2D7B">
      <w:pPr>
        <w:spacing w:after="0" w:line="360" w:lineRule="auto"/>
        <w:jc w:val="both"/>
        <w:rPr>
          <w:b/>
        </w:rPr>
      </w:pPr>
    </w:p>
    <w:p w14:paraId="03A1D15E" w14:textId="36B65D4B" w:rsidR="001D292B" w:rsidRPr="00F30719" w:rsidRDefault="006F35BE" w:rsidP="001D292B">
      <w:pPr>
        <w:spacing w:after="0" w:line="360" w:lineRule="auto"/>
        <w:jc w:val="both"/>
        <w:rPr>
          <w:b/>
        </w:rPr>
      </w:pPr>
      <w:r w:rsidRPr="00F30719">
        <w:rPr>
          <w:b/>
        </w:rPr>
        <w:t>1. PLANIFICAÇÃ</w:t>
      </w:r>
      <w:r w:rsidR="00B70727" w:rsidRPr="00F30719">
        <w:rPr>
          <w:b/>
        </w:rPr>
        <w:t>O DA GRAVIDEZ</w:t>
      </w:r>
    </w:p>
    <w:p w14:paraId="77EA0168" w14:textId="77777777" w:rsidR="00560F05" w:rsidRPr="00F30719" w:rsidRDefault="00560F05" w:rsidP="001D292B">
      <w:pPr>
        <w:spacing w:after="0" w:line="360" w:lineRule="auto"/>
        <w:jc w:val="both"/>
        <w:rPr>
          <w:b/>
          <w:u w:val="single"/>
        </w:rPr>
      </w:pPr>
    </w:p>
    <w:p w14:paraId="71E9C382" w14:textId="77777777" w:rsidR="001D292B" w:rsidRPr="00F30719" w:rsidRDefault="001D292B" w:rsidP="001D292B">
      <w:pPr>
        <w:spacing w:after="0" w:line="360" w:lineRule="auto"/>
        <w:jc w:val="both"/>
        <w:rPr>
          <w:b/>
          <w:u w:val="single"/>
        </w:rPr>
      </w:pPr>
      <w:r w:rsidRPr="00F30719">
        <w:rPr>
          <w:b/>
          <w:u w:val="single"/>
        </w:rPr>
        <w:t xml:space="preserve">Considerações gerais </w:t>
      </w:r>
    </w:p>
    <w:p w14:paraId="2FFE538E" w14:textId="26AE65E0" w:rsidR="00F72C7A" w:rsidRPr="00F30719" w:rsidRDefault="0021706C" w:rsidP="00020A64">
      <w:pPr>
        <w:spacing w:after="0" w:line="360" w:lineRule="auto"/>
        <w:jc w:val="both"/>
      </w:pPr>
      <w:r w:rsidRPr="00F30719">
        <w:t>A planificação da gravidez é um dos pontos abordados precocemente após um diagn</w:t>
      </w:r>
      <w:r w:rsidR="00CA12CE" w:rsidRPr="00F30719">
        <w:t>ó</w:t>
      </w:r>
      <w:r w:rsidRPr="00F30719">
        <w:t xml:space="preserve">stico de EM </w:t>
      </w:r>
      <w:proofErr w:type="spellStart"/>
      <w:r w:rsidRPr="00F30719">
        <w:t>em</w:t>
      </w:r>
      <w:proofErr w:type="spellEnd"/>
      <w:r w:rsidRPr="00F30719">
        <w:t xml:space="preserve"> </w:t>
      </w:r>
      <w:r w:rsidR="00741596" w:rsidRPr="00F30719">
        <w:t xml:space="preserve">doentes jovens. Os desejos de constituir uma família são muitas vezes modificados pelas dúvidas relacionadas com o receio das </w:t>
      </w:r>
      <w:r w:rsidR="00112DDB" w:rsidRPr="00F30719">
        <w:t>repercussões físicas, moto</w:t>
      </w:r>
      <w:r w:rsidR="00741596" w:rsidRPr="00F30719">
        <w:t xml:space="preserve">ras  e cognitivas </w:t>
      </w:r>
      <w:r w:rsidR="00CA12CE" w:rsidRPr="00F30719">
        <w:t xml:space="preserve">que podem interferir </w:t>
      </w:r>
      <w:r w:rsidR="00741596" w:rsidRPr="00F30719">
        <w:t xml:space="preserve">com a </w:t>
      </w:r>
      <w:r w:rsidR="004F518D" w:rsidRPr="00F30719">
        <w:t>capacidade de tratar dos filhos</w:t>
      </w:r>
      <w:r w:rsidR="00144272" w:rsidRPr="00F30719">
        <w:t xml:space="preserve"> </w:t>
      </w:r>
      <w:hyperlink w:anchor="_ENREF_7" w:tooltip="Thompson, 2018 #1539" w:history="1">
        <w:r w:rsidR="00CA39F8" w:rsidRPr="00F30719">
          <w:fldChar w:fldCharType="begin"/>
        </w:r>
        <w:r w:rsidR="00CA39F8" w:rsidRPr="00F30719">
          <w:instrText xml:space="preserve"> ADDIN EN.CITE &lt;EndNote&gt;&lt;Cite&gt;&lt;Author&gt;Thompson&lt;/Author&gt;&lt;Year&gt;2018&lt;/Year&gt;&lt;RecNum&gt;1539&lt;/RecNum&gt;&lt;DisplayText&gt;&lt;style face="superscript"&gt;7&lt;/style&gt;&lt;/DisplayText&gt;&lt;record&gt;&lt;rec-number&gt;1539&lt;/rec-number&gt;&lt;foreign-keys&gt;&lt;key app="EN" db-id="ezz5rzdt02s5vrefssrptp51xwwsst9rxw22"&gt;1539&lt;/key&gt;&lt;/foreign-keys&gt;&lt;ref-type name="Journal Article"&gt;17&lt;/ref-type&gt;&lt;contributors&gt;&lt;authors&gt;&lt;author&gt;Thompson, A. J.&lt;/author&gt;&lt;author&gt;Reingold, S. C.&lt;/author&gt;&lt;author&gt;Cohen, J. A.&lt;/author&gt;&lt;author&gt;International Panel on Diagnosis of Multiple, Sclerosis&lt;/author&gt;&lt;/authors&gt;&lt;/contributors&gt;&lt;auth-address&gt;Faculty of Brain Sciences, University College London, London, UK.&amp;#xD;Scientific &amp;amp; Clinical Review Associates, Salisbury, CT, USA.&amp;#xD;Neurologic Institute, Cleveland Clinic, Cleveland, OH, USA. Electronic address: cohenj@ccf.org.&lt;/auth-address&gt;&lt;titles&gt;&lt;title&gt;Applying the 2017 McDonald diagnostic criteria for multiple sclerosis - Authors&amp;apos; reply&lt;/title&gt;&lt;secondary-title&gt;Lancet Neurol&lt;/secondary-title&gt;&lt;alt-title&gt;The Lancet. Neurology&lt;/alt-title&gt;&lt;/titles&gt;&lt;periodical&gt;&lt;full-title&gt;Lancet Neurol&lt;/full-title&gt;&lt;/periodical&gt;&lt;pages&gt;499-500&lt;/pages&gt;&lt;volume&gt;17&lt;/volume&gt;&lt;number&gt;6&lt;/number&gt;&lt;dates&gt;&lt;year&gt;2018&lt;/year&gt;&lt;pub-dates&gt;&lt;date&gt;Jun&lt;/date&gt;&lt;/pub-dates&gt;&lt;/dates&gt;&lt;isbn&gt;1474-4465 (Electronic)&amp;#xD;1474-4422 (Linking)&lt;/isbn&gt;&lt;accession-num&gt;29778360&lt;/accession-num&gt;&lt;urls&gt;&lt;related-urls&gt;&lt;url&gt;http://www.ncbi.nlm.nih.gov/pubmed/29778360&lt;/url&gt;&lt;/related-urls&gt;&lt;/urls&gt;&lt;electronic-resource-num&gt;10.1016/S1474-4422(18)30168-6&lt;/electronic-resource-num&gt;&lt;/record&gt;&lt;/Cite&gt;&lt;/EndNote&gt;</w:instrText>
        </w:r>
        <w:r w:rsidR="00CA39F8" w:rsidRPr="00F30719">
          <w:fldChar w:fldCharType="separate"/>
        </w:r>
        <w:r w:rsidR="00CA39F8" w:rsidRPr="00F30719">
          <w:rPr>
            <w:noProof/>
            <w:vertAlign w:val="superscript"/>
          </w:rPr>
          <w:t>7</w:t>
        </w:r>
        <w:r w:rsidR="00CA39F8" w:rsidRPr="00F30719">
          <w:fldChar w:fldCharType="end"/>
        </w:r>
      </w:hyperlink>
      <w:r w:rsidR="00741596" w:rsidRPr="00F30719">
        <w:t>; o risco de os filhos virem a ter EM ou</w:t>
      </w:r>
      <w:r w:rsidR="00E736C3" w:rsidRPr="00F30719">
        <w:t xml:space="preserve"> risco de aparecimento de </w:t>
      </w:r>
      <w:r w:rsidR="00741596" w:rsidRPr="00F30719">
        <w:t>outra doença</w:t>
      </w:r>
      <w:r w:rsidR="00E736C3" w:rsidRPr="00F30719">
        <w:t xml:space="preserve"> ou complicações</w:t>
      </w:r>
      <w:r w:rsidR="00741596" w:rsidRPr="00F30719">
        <w:t xml:space="preserve"> relacionada com os fármacos usados </w:t>
      </w:r>
      <w:r w:rsidR="00E736C3" w:rsidRPr="00F30719">
        <w:t>no tratamento da EM</w:t>
      </w:r>
      <w:r w:rsidR="00741596" w:rsidRPr="00F30719">
        <w:t xml:space="preserve">.  </w:t>
      </w:r>
      <w:r w:rsidR="00E736C3" w:rsidRPr="00F30719">
        <w:t>Assim , o</w:t>
      </w:r>
      <w:r w:rsidR="00D950EA" w:rsidRPr="00F30719">
        <w:t>s</w:t>
      </w:r>
      <w:r w:rsidR="008C632A" w:rsidRPr="00F30719">
        <w:t xml:space="preserve"> </w:t>
      </w:r>
      <w:r w:rsidR="00144272" w:rsidRPr="00F30719">
        <w:t>tópicos</w:t>
      </w:r>
      <w:r w:rsidR="00741596" w:rsidRPr="00F30719">
        <w:t xml:space="preserve"> importantes</w:t>
      </w:r>
      <w:r w:rsidR="008C632A" w:rsidRPr="00F30719">
        <w:t xml:space="preserve"> </w:t>
      </w:r>
      <w:r w:rsidR="00F72C7A" w:rsidRPr="00F30719">
        <w:t xml:space="preserve">a </w:t>
      </w:r>
      <w:r w:rsidR="00E736C3" w:rsidRPr="00F30719">
        <w:t xml:space="preserve">abordar  </w:t>
      </w:r>
      <w:r w:rsidR="00F72C7A" w:rsidRPr="00F30719">
        <w:t>nesta fase</w:t>
      </w:r>
      <w:r w:rsidR="00741596" w:rsidRPr="00F30719">
        <w:t xml:space="preserve"> são</w:t>
      </w:r>
      <w:r w:rsidR="00F72C7A" w:rsidRPr="00F30719">
        <w:t xml:space="preserve">: </w:t>
      </w:r>
    </w:p>
    <w:p w14:paraId="4AD835D8" w14:textId="4BC72949" w:rsidR="00E64E05" w:rsidRPr="00F30719" w:rsidRDefault="00126D45" w:rsidP="00E64E05">
      <w:pPr>
        <w:pStyle w:val="PargrafodaLista"/>
        <w:numPr>
          <w:ilvl w:val="0"/>
          <w:numId w:val="13"/>
        </w:numPr>
        <w:spacing w:after="0" w:line="360" w:lineRule="auto"/>
        <w:jc w:val="both"/>
      </w:pPr>
      <w:proofErr w:type="spellStart"/>
      <w:r w:rsidRPr="00F30719">
        <w:t>Aspectos</w:t>
      </w:r>
      <w:proofErr w:type="spellEnd"/>
      <w:r w:rsidRPr="00F30719">
        <w:t xml:space="preserve"> gerais </w:t>
      </w:r>
      <w:r w:rsidR="00E736C3" w:rsidRPr="00F30719">
        <w:t xml:space="preserve">e suplementos vitamínicos </w:t>
      </w:r>
    </w:p>
    <w:p w14:paraId="63966F57" w14:textId="77777777" w:rsidR="00F72C7A" w:rsidRPr="00F30719" w:rsidRDefault="00F72C7A" w:rsidP="00E64E05">
      <w:pPr>
        <w:pStyle w:val="PargrafodaLista"/>
        <w:numPr>
          <w:ilvl w:val="0"/>
          <w:numId w:val="13"/>
        </w:numPr>
        <w:spacing w:after="0" w:line="360" w:lineRule="auto"/>
        <w:jc w:val="both"/>
      </w:pPr>
      <w:r w:rsidRPr="00F30719">
        <w:t>Fert</w:t>
      </w:r>
      <w:r w:rsidR="00E447E0" w:rsidRPr="00F30719">
        <w:t>i</w:t>
      </w:r>
      <w:r w:rsidRPr="00F30719">
        <w:t xml:space="preserve">lidade e desenvolvimento fetal </w:t>
      </w:r>
    </w:p>
    <w:p w14:paraId="1D3A4E93" w14:textId="77777777" w:rsidR="00F72C7A" w:rsidRPr="00F30719" w:rsidRDefault="00F72C7A" w:rsidP="00E64E05">
      <w:pPr>
        <w:pStyle w:val="PargrafodaLista"/>
        <w:numPr>
          <w:ilvl w:val="0"/>
          <w:numId w:val="13"/>
        </w:numPr>
        <w:spacing w:after="0" w:line="360" w:lineRule="auto"/>
        <w:jc w:val="both"/>
      </w:pPr>
      <w:r w:rsidRPr="00F30719">
        <w:t xml:space="preserve">Risco genético </w:t>
      </w:r>
    </w:p>
    <w:p w14:paraId="60E51B71" w14:textId="77777777" w:rsidR="006E4854" w:rsidRPr="00F30719" w:rsidRDefault="006E4854" w:rsidP="00AF7504">
      <w:pPr>
        <w:pStyle w:val="PargrafodaLista"/>
        <w:numPr>
          <w:ilvl w:val="0"/>
          <w:numId w:val="13"/>
        </w:numPr>
        <w:spacing w:after="0" w:line="360" w:lineRule="auto"/>
        <w:jc w:val="both"/>
      </w:pPr>
      <w:r w:rsidRPr="00F30719">
        <w:t xml:space="preserve">Impacto da gravidez no risco e prognóstico da EM </w:t>
      </w:r>
    </w:p>
    <w:p w14:paraId="505AA72D" w14:textId="77777777" w:rsidR="006E4854" w:rsidRPr="00F30719" w:rsidRDefault="006E4854" w:rsidP="006E4854">
      <w:pPr>
        <w:pStyle w:val="PargrafodaLista"/>
        <w:numPr>
          <w:ilvl w:val="0"/>
          <w:numId w:val="13"/>
        </w:numPr>
        <w:spacing w:after="0" w:line="360" w:lineRule="auto"/>
        <w:jc w:val="both"/>
      </w:pPr>
      <w:r w:rsidRPr="00F30719">
        <w:t xml:space="preserve">Impacto da TMD pré-gravidez na EM </w:t>
      </w:r>
    </w:p>
    <w:p w14:paraId="40CC3D1E" w14:textId="77777777" w:rsidR="00F72C7A" w:rsidRPr="00F30719" w:rsidRDefault="00F72C7A" w:rsidP="00E64E05">
      <w:pPr>
        <w:pStyle w:val="PargrafodaLista"/>
        <w:numPr>
          <w:ilvl w:val="0"/>
          <w:numId w:val="13"/>
        </w:numPr>
        <w:spacing w:after="0" w:line="360" w:lineRule="auto"/>
        <w:jc w:val="both"/>
      </w:pPr>
      <w:r w:rsidRPr="00F30719">
        <w:t xml:space="preserve">Escolha do método </w:t>
      </w:r>
      <w:proofErr w:type="spellStart"/>
      <w:r w:rsidRPr="00F30719">
        <w:t>anticoncepcional</w:t>
      </w:r>
      <w:proofErr w:type="spellEnd"/>
    </w:p>
    <w:p w14:paraId="243CF231" w14:textId="6D40E5A1" w:rsidR="00AC474E" w:rsidRPr="00F30719" w:rsidRDefault="00AC474E" w:rsidP="00BA3572">
      <w:pPr>
        <w:pStyle w:val="PargrafodaLista"/>
        <w:numPr>
          <w:ilvl w:val="0"/>
          <w:numId w:val="13"/>
        </w:numPr>
        <w:spacing w:after="0" w:line="360" w:lineRule="auto"/>
        <w:jc w:val="both"/>
      </w:pPr>
      <w:r w:rsidRPr="00F30719">
        <w:rPr>
          <w:rFonts w:eastAsia="Times New Roman"/>
        </w:rPr>
        <w:t xml:space="preserve">Técnicas de procriação medicamente assistida </w:t>
      </w:r>
    </w:p>
    <w:p w14:paraId="4412AB1D" w14:textId="55C93D2E" w:rsidR="00BA3572" w:rsidRPr="00F30719" w:rsidRDefault="00AC474E" w:rsidP="00AC474E">
      <w:pPr>
        <w:pStyle w:val="PargrafodaLista"/>
        <w:spacing w:after="0" w:line="360" w:lineRule="auto"/>
        <w:ind w:left="1004"/>
        <w:jc w:val="both"/>
      </w:pPr>
      <w:r w:rsidRPr="00F30719">
        <w:rPr>
          <w:rFonts w:eastAsia="Times New Roman"/>
        </w:rPr>
        <w:br/>
      </w:r>
    </w:p>
    <w:p w14:paraId="6744F860" w14:textId="77777777" w:rsidR="00560F05" w:rsidRPr="00F30719" w:rsidRDefault="00560F05" w:rsidP="00560F05">
      <w:pPr>
        <w:pStyle w:val="PargrafodaLista"/>
        <w:spacing w:after="0" w:line="360" w:lineRule="auto"/>
        <w:ind w:left="1004"/>
        <w:jc w:val="both"/>
      </w:pPr>
    </w:p>
    <w:p w14:paraId="1B3B5400" w14:textId="602BBD0C" w:rsidR="0037201A" w:rsidRPr="00F30719" w:rsidRDefault="00E64E05" w:rsidP="0037201A">
      <w:pPr>
        <w:spacing w:after="0" w:line="360" w:lineRule="auto"/>
        <w:jc w:val="both"/>
      </w:pPr>
      <w:r w:rsidRPr="00F30719">
        <w:rPr>
          <w:b/>
        </w:rPr>
        <w:t>I</w:t>
      </w:r>
      <w:r w:rsidR="0037201A" w:rsidRPr="00F30719">
        <w:rPr>
          <w:b/>
        </w:rPr>
        <w:t>.</w:t>
      </w:r>
      <w:r w:rsidR="00C17E32" w:rsidRPr="00F30719">
        <w:rPr>
          <w:b/>
        </w:rPr>
        <w:t xml:space="preserve"> </w:t>
      </w:r>
      <w:proofErr w:type="spellStart"/>
      <w:r w:rsidR="0037201A" w:rsidRPr="00F30719">
        <w:rPr>
          <w:b/>
        </w:rPr>
        <w:t>Aspectos</w:t>
      </w:r>
      <w:proofErr w:type="spellEnd"/>
      <w:r w:rsidR="0037201A" w:rsidRPr="00F30719">
        <w:rPr>
          <w:b/>
        </w:rPr>
        <w:t xml:space="preserve"> gerais </w:t>
      </w:r>
      <w:r w:rsidR="00E736C3" w:rsidRPr="00F30719">
        <w:rPr>
          <w:b/>
        </w:rPr>
        <w:t xml:space="preserve">e suplementos vitamínicos </w:t>
      </w:r>
    </w:p>
    <w:p w14:paraId="7C5940A9" w14:textId="77777777" w:rsidR="005D3C24" w:rsidRPr="00F30719" w:rsidRDefault="005D3C24" w:rsidP="0037201A">
      <w:pPr>
        <w:spacing w:after="0" w:line="360" w:lineRule="auto"/>
        <w:jc w:val="both"/>
      </w:pPr>
    </w:p>
    <w:p w14:paraId="4E123D05" w14:textId="77777777" w:rsidR="00E45DB9" w:rsidRPr="00F30719" w:rsidRDefault="0037201A" w:rsidP="0037201A">
      <w:pPr>
        <w:spacing w:after="0" w:line="360" w:lineRule="auto"/>
        <w:jc w:val="both"/>
      </w:pPr>
      <w:r w:rsidRPr="00F30719">
        <w:t xml:space="preserve">MENSAGEM: </w:t>
      </w:r>
    </w:p>
    <w:p w14:paraId="2CBBCB6C" w14:textId="77777777" w:rsidR="00AF7504" w:rsidRPr="00F30719" w:rsidRDefault="00DF4614" w:rsidP="00CB23F8">
      <w:pPr>
        <w:spacing w:after="0" w:line="360" w:lineRule="auto"/>
        <w:jc w:val="both"/>
      </w:pPr>
      <w:r w:rsidRPr="00F30719">
        <w:t>A gravid</w:t>
      </w:r>
      <w:r w:rsidR="00961887" w:rsidRPr="00F30719">
        <w:t>ez numa doente com EM é habitualmente segura.</w:t>
      </w:r>
      <w:r w:rsidRPr="00F30719">
        <w:t xml:space="preserve"> </w:t>
      </w:r>
      <w:r w:rsidR="00AF7504" w:rsidRPr="00F30719">
        <w:t xml:space="preserve"> O défice de vitamina D na mulher com EM deve ser </w:t>
      </w:r>
      <w:proofErr w:type="spellStart"/>
      <w:r w:rsidR="00AF7504" w:rsidRPr="00F30719">
        <w:t>detectada</w:t>
      </w:r>
      <w:proofErr w:type="spellEnd"/>
      <w:r w:rsidR="00AF7504" w:rsidRPr="00F30719">
        <w:t xml:space="preserve"> e tratada adequadamente antes da gravidez. </w:t>
      </w:r>
    </w:p>
    <w:p w14:paraId="3B77C993" w14:textId="77777777" w:rsidR="000019F5" w:rsidRPr="00F30719" w:rsidRDefault="000019F5" w:rsidP="0037201A">
      <w:pPr>
        <w:spacing w:after="0" w:line="360" w:lineRule="auto"/>
        <w:jc w:val="both"/>
      </w:pPr>
    </w:p>
    <w:p w14:paraId="7D7CCFFC" w14:textId="77777777" w:rsidR="006F35BE" w:rsidRPr="00F30719" w:rsidRDefault="006F35BE" w:rsidP="006F35BE">
      <w:pPr>
        <w:spacing w:after="0" w:line="360" w:lineRule="auto"/>
        <w:jc w:val="both"/>
      </w:pPr>
      <w:r w:rsidRPr="00F30719">
        <w:t>SUPORTE</w:t>
      </w:r>
    </w:p>
    <w:p w14:paraId="3843F09B" w14:textId="608042B3" w:rsidR="006F35BE" w:rsidRPr="00F30719" w:rsidRDefault="00163EF8" w:rsidP="00CB23F8">
      <w:pPr>
        <w:spacing w:after="0" w:line="360" w:lineRule="auto"/>
        <w:jc w:val="both"/>
      </w:pPr>
      <w:r w:rsidRPr="00F30719">
        <w:t>A resposta imune sofre alterações na g</w:t>
      </w:r>
      <w:r w:rsidR="00FB4324" w:rsidRPr="00F30719">
        <w:t>ravidez pelo que a evolução e a</w:t>
      </w:r>
      <w:r w:rsidR="006F35BE" w:rsidRPr="00F30719">
        <w:t xml:space="preserve">tividade das </w:t>
      </w:r>
      <w:r w:rsidRPr="00F30719">
        <w:t>doenças autoimunes neste período é e</w:t>
      </w:r>
      <w:r w:rsidR="00E54A21" w:rsidRPr="00F30719">
        <w:t>x</w:t>
      </w:r>
      <w:r w:rsidRPr="00F30719">
        <w:t>pectável</w:t>
      </w:r>
      <w:r w:rsidR="00961887" w:rsidRPr="00F30719">
        <w:t xml:space="preserve"> </w:t>
      </w:r>
      <w:hyperlink w:anchor="_ENREF_8" w:tooltip="Tavakolpour, 2016 #2540" w:history="1">
        <w:r w:rsidR="00CA39F8" w:rsidRPr="00F30719">
          <w:fldChar w:fldCharType="begin">
            <w:fldData xml:space="preserve">PEVuZE5vdGU+PENpdGU+PEF1dGhvcj5UYXZha29scG91cjwvQXV0aG9yPjxZZWFyPjIwMTY8L1ll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</w:fldData>
          </w:fldChar>
        </w:r>
        <w:r w:rsidR="00CA39F8" w:rsidRPr="00F30719">
          <w:instrText xml:space="preserve"> ADDIN EN.CITE </w:instrText>
        </w:r>
        <w:r w:rsidR="00CA39F8" w:rsidRPr="00F30719">
          <w:fldChar w:fldCharType="begin">
            <w:fldData xml:space="preserve">PEVuZE5vdGU+PENpdGU+PEF1dGhvcj5UYXZha29scG91cjwvQXV0aG9yPjxZZWFyPjIwMTY8L1ll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8</w:t>
        </w:r>
        <w:r w:rsidR="00CA39F8" w:rsidRPr="00F30719">
          <w:fldChar w:fldCharType="end"/>
        </w:r>
      </w:hyperlink>
      <w:r w:rsidRPr="00F30719">
        <w:t xml:space="preserve">. </w:t>
      </w:r>
      <w:r w:rsidR="00FB4324" w:rsidRPr="00F30719">
        <w:t>Um dos aspetos mais importantes dessa alteração é a disru</w:t>
      </w:r>
      <w:r w:rsidR="006F35BE" w:rsidRPr="00F30719">
        <w:t>pção do balanço Th1:Th2</w:t>
      </w:r>
      <w:r w:rsidR="006A1D81" w:rsidRPr="00F30719">
        <w:t>. Existe</w:t>
      </w:r>
      <w:r w:rsidR="00FB4324" w:rsidRPr="00F30719">
        <w:t xml:space="preserve"> um aumento da a</w:t>
      </w:r>
      <w:r w:rsidR="00B92953" w:rsidRPr="00F30719">
        <w:t>t</w:t>
      </w:r>
      <w:r w:rsidR="00FB4324" w:rsidRPr="00F30719">
        <w:t xml:space="preserve">ivação dos linfócitos TH </w:t>
      </w:r>
      <w:proofErr w:type="spellStart"/>
      <w:r w:rsidR="00FB4324" w:rsidRPr="00F30719">
        <w:rPr>
          <w:i/>
        </w:rPr>
        <w:t>helper</w:t>
      </w:r>
      <w:proofErr w:type="spellEnd"/>
      <w:r w:rsidR="00FB4324" w:rsidRPr="00F30719">
        <w:t xml:space="preserve"> e </w:t>
      </w:r>
      <w:r w:rsidR="006F35BE" w:rsidRPr="00F30719">
        <w:t xml:space="preserve">uma </w:t>
      </w:r>
      <w:r w:rsidR="00FB4324" w:rsidRPr="00F30719">
        <w:t>maior diferenciação de linfócitos CD4 e</w:t>
      </w:r>
      <w:r w:rsidR="006A1D81" w:rsidRPr="00F30719">
        <w:t>m</w:t>
      </w:r>
      <w:r w:rsidR="00FB4324" w:rsidRPr="00F30719">
        <w:t xml:space="preserve"> célu</w:t>
      </w:r>
      <w:r w:rsidR="006A1D81" w:rsidRPr="00F30719">
        <w:t xml:space="preserve">las </w:t>
      </w:r>
      <w:r w:rsidR="006F35BE" w:rsidRPr="00F30719">
        <w:t>Th2</w:t>
      </w:r>
      <w:r w:rsidR="006A1D81" w:rsidRPr="00F30719">
        <w:t>, send</w:t>
      </w:r>
      <w:r w:rsidR="00961887" w:rsidRPr="00F30719">
        <w:t xml:space="preserve">o este um ambiente que diminui </w:t>
      </w:r>
      <w:r w:rsidR="006A1D81" w:rsidRPr="00F30719">
        <w:t>ativida</w:t>
      </w:r>
      <w:r w:rsidR="006F35BE" w:rsidRPr="00F30719">
        <w:t>de de doenças predominantemente</w:t>
      </w:r>
      <w:r w:rsidR="006A1D81" w:rsidRPr="00F30719">
        <w:t xml:space="preserve"> mediadas por células Th1 (</w:t>
      </w:r>
      <w:proofErr w:type="spellStart"/>
      <w:r w:rsidR="006A1D81" w:rsidRPr="00F30719">
        <w:t>ex</w:t>
      </w:r>
      <w:proofErr w:type="spellEnd"/>
      <w:r w:rsidR="006A1D81" w:rsidRPr="00F30719">
        <w:t xml:space="preserve">: </w:t>
      </w:r>
      <w:r w:rsidR="00020A64" w:rsidRPr="00F30719">
        <w:t>EM</w:t>
      </w:r>
      <w:r w:rsidR="006A1D81" w:rsidRPr="00F30719">
        <w:t xml:space="preserve">, </w:t>
      </w:r>
      <w:r w:rsidR="006F35BE" w:rsidRPr="00F30719">
        <w:t>Psoríase</w:t>
      </w:r>
      <w:r w:rsidR="006A1D81" w:rsidRPr="00F30719">
        <w:t xml:space="preserve"> e Artrite </w:t>
      </w:r>
      <w:proofErr w:type="spellStart"/>
      <w:r w:rsidR="006F35BE" w:rsidRPr="00F30719">
        <w:t>Reumatóide</w:t>
      </w:r>
      <w:proofErr w:type="spellEnd"/>
      <w:r w:rsidR="006F35BE" w:rsidRPr="00F30719">
        <w:t xml:space="preserve">) </w:t>
      </w:r>
      <w:r w:rsidR="006A1D81" w:rsidRPr="00F30719">
        <w:t>e de forma oposta agrava as do</w:t>
      </w:r>
      <w:r w:rsidR="00AF7504" w:rsidRPr="00F30719">
        <w:t xml:space="preserve">enças autoimunes Th2 dominante </w:t>
      </w:r>
      <w:r w:rsidR="006A1D81" w:rsidRPr="00F30719">
        <w:t>(exe</w:t>
      </w:r>
      <w:r w:rsidR="00585C05" w:rsidRPr="00F30719">
        <w:t>mplo: Lupus</w:t>
      </w:r>
      <w:r w:rsidR="00616EC8" w:rsidRPr="00F30719">
        <w:t xml:space="preserve"> Eritematoso S</w:t>
      </w:r>
      <w:r w:rsidR="00AF7504" w:rsidRPr="00F30719">
        <w:t>istémico</w:t>
      </w:r>
      <w:r w:rsidR="00616EC8" w:rsidRPr="00F30719">
        <w:t xml:space="preserve">, Asma e </w:t>
      </w:r>
      <w:proofErr w:type="spellStart"/>
      <w:r w:rsidR="00616EC8" w:rsidRPr="00F30719">
        <w:t>P</w:t>
      </w:r>
      <w:r w:rsidR="00585C05" w:rsidRPr="00F30719">
        <w:t>enfigus</w:t>
      </w:r>
      <w:proofErr w:type="spellEnd"/>
      <w:r w:rsidR="00585C05" w:rsidRPr="00F30719">
        <w:t>)</w:t>
      </w:r>
      <w:r w:rsidR="00961887" w:rsidRPr="00F30719">
        <w:t xml:space="preserve"> </w:t>
      </w:r>
      <w:hyperlink w:anchor="_ENREF_8" w:tooltip="Tavakolpour, 2016 #2540" w:history="1">
        <w:r w:rsidR="00CA39F8" w:rsidRPr="00F30719">
          <w:fldChar w:fldCharType="begin">
            <w:fldData xml:space="preserve">PEVuZE5vdGU+PENpdGU+PEF1dGhvcj5UYXZha29scG91cjwvQXV0aG9yPjxZZWFyPjIwMTY8L1ll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</w:fldData>
          </w:fldChar>
        </w:r>
        <w:r w:rsidR="00CA39F8" w:rsidRPr="00F30719">
          <w:instrText xml:space="preserve"> ADDIN EN.CITE </w:instrText>
        </w:r>
        <w:r w:rsidR="00CA39F8" w:rsidRPr="00F30719">
          <w:fldChar w:fldCharType="begin">
            <w:fldData xml:space="preserve">PEVuZE5vdGU+PENpdGU+PEF1dGhvcj5UYXZha29scG91cjwvQXV0aG9yPjxZZWFyPjIwMTY8L1ll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8</w:t>
        </w:r>
        <w:r w:rsidR="00CA39F8" w:rsidRPr="00F30719">
          <w:fldChar w:fldCharType="end"/>
        </w:r>
      </w:hyperlink>
      <w:r w:rsidR="006F35BE" w:rsidRPr="00F30719">
        <w:t>.</w:t>
      </w:r>
      <w:r w:rsidR="00AF7504" w:rsidRPr="00F30719">
        <w:t xml:space="preserve"> Estes</w:t>
      </w:r>
      <w:r w:rsidR="006A1D81" w:rsidRPr="00F30719">
        <w:t xml:space="preserve"> conhecimentos fisiopatológicos e os dados epidemiológicos permitem concluir que a gravidez é segura na EM não devendo se</w:t>
      </w:r>
      <w:r w:rsidR="00B86AD0" w:rsidRPr="00F30719">
        <w:t>r</w:t>
      </w:r>
      <w:r w:rsidR="006A1D81" w:rsidRPr="00F30719">
        <w:t xml:space="preserve"> considerada de risco. </w:t>
      </w:r>
      <w:r w:rsidR="006F35BE" w:rsidRPr="00F30719">
        <w:t xml:space="preserve">Na mulher com </w:t>
      </w:r>
      <w:r w:rsidR="00585C05" w:rsidRPr="00F30719">
        <w:t xml:space="preserve">EM que deseja engravidar deverão </w:t>
      </w:r>
      <w:r w:rsidR="00281619" w:rsidRPr="00F30719">
        <w:t xml:space="preserve">assim </w:t>
      </w:r>
      <w:r w:rsidR="00585C05" w:rsidRPr="00F30719">
        <w:t xml:space="preserve">ser </w:t>
      </w:r>
      <w:r w:rsidR="00585C05" w:rsidRPr="00F30719">
        <w:rPr>
          <w:rFonts w:eastAsia="Times New Roman" w:cs="Times New Roman"/>
        </w:rPr>
        <w:t>realizadas as intervenções consagradas na Circular Normativa da DGS nº 2/DSMIA de 16/01/2006 no que diz respeito à Consulta Pré</w:t>
      </w:r>
      <w:r w:rsidR="00961887" w:rsidRPr="00F30719">
        <w:rPr>
          <w:rFonts w:eastAsia="Times New Roman" w:cs="Times New Roman"/>
        </w:rPr>
        <w:t>-</w:t>
      </w:r>
      <w:r w:rsidR="00585C05" w:rsidRPr="00F30719">
        <w:rPr>
          <w:rFonts w:eastAsia="Times New Roman" w:cs="Times New Roman"/>
        </w:rPr>
        <w:t>concecional</w:t>
      </w:r>
      <w:r w:rsidR="00324707" w:rsidRPr="00F30719">
        <w:rPr>
          <w:rFonts w:eastAsia="Times New Roman" w:cs="Times New Roman"/>
        </w:rPr>
        <w:t>.</w:t>
      </w:r>
    </w:p>
    <w:p w14:paraId="2172401B" w14:textId="776B5FFC" w:rsidR="00324707" w:rsidRPr="00F30719" w:rsidRDefault="005D3C24" w:rsidP="00CB23F8">
      <w:pPr>
        <w:spacing w:after="0" w:line="360" w:lineRule="auto"/>
        <w:jc w:val="both"/>
      </w:pPr>
      <w:r w:rsidRPr="00F30719">
        <w:t>A</w:t>
      </w:r>
      <w:r w:rsidR="0037201A" w:rsidRPr="00F30719">
        <w:t xml:space="preserve"> deficiência em Vitamina D está associada ao risco de desenvolvimento de doenças a</w:t>
      </w:r>
      <w:r w:rsidR="00860F30" w:rsidRPr="00F30719">
        <w:t>utoimunes, sendo na EM esta associação</w:t>
      </w:r>
      <w:r w:rsidR="007336EB" w:rsidRPr="00F30719">
        <w:t xml:space="preserve"> </w:t>
      </w:r>
      <w:r w:rsidR="00C5014D" w:rsidRPr="00F30719">
        <w:t>forte</w:t>
      </w:r>
      <w:r w:rsidR="007336EB" w:rsidRPr="00F30719">
        <w:t xml:space="preserve"> </w:t>
      </w:r>
      <w:r w:rsidR="00C1758C" w:rsidRPr="00F30719">
        <w:fldChar w:fldCharType="begin">
          <w:fldData xml:space="preserve">PEVuZE5vdGU+PENpdGU+PEF1dGhvcj5NdW5nZXI8L0F1dGhvcj48WWVhcj4yMDE2PC9ZZWFyPjxS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NTE1LTk8L3BhZ2VzPjx2b2x1bWU+NzM8L3ZvbHVtZT48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</w:fldData>
        </w:fldChar>
      </w:r>
      <w:r w:rsidR="00E347A9" w:rsidRPr="00F30719">
        <w:instrText xml:space="preserve"> ADDIN EN.CITE </w:instrText>
      </w:r>
      <w:r w:rsidR="00E347A9" w:rsidRPr="00F30719">
        <w:fldChar w:fldCharType="begin">
          <w:fldData xml:space="preserve">PEVuZE5vdGU+PENpdGU+PEF1dGhvcj5NdW5nZXI8L0F1dGhvcj48WWVhcj4yMDE2PC9ZZWFyPjxS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</w:fldData>
        </w:fldChar>
      </w:r>
      <w:r w:rsidR="00E347A9" w:rsidRPr="00F30719">
        <w:instrText xml:space="preserve"> ADDIN EN.CITE.DATA </w:instrText>
      </w:r>
      <w:r w:rsidR="00E347A9" w:rsidRPr="00F30719">
        <w:fldChar w:fldCharType="end"/>
      </w:r>
      <w:r w:rsidR="00C1758C" w:rsidRPr="00F30719">
        <w:fldChar w:fldCharType="separate"/>
      </w:r>
      <w:hyperlink w:anchor="_ENREF_9" w:tooltip="Munger, 2016 #910" w:history="1">
        <w:r w:rsidR="00CA39F8" w:rsidRPr="00F30719">
          <w:rPr>
            <w:noProof/>
            <w:vertAlign w:val="superscript"/>
          </w:rPr>
          <w:t>9</w:t>
        </w:r>
      </w:hyperlink>
      <w:r w:rsidR="00E347A9" w:rsidRPr="00F30719">
        <w:rPr>
          <w:noProof/>
          <w:vertAlign w:val="superscript"/>
        </w:rPr>
        <w:t xml:space="preserve">, </w:t>
      </w:r>
      <w:hyperlink w:anchor="_ENREF_10" w:tooltip="Ascherio, 2016 #1173" w:history="1">
        <w:r w:rsidR="00CA39F8" w:rsidRPr="00F30719">
          <w:rPr>
            <w:noProof/>
            <w:vertAlign w:val="superscript"/>
          </w:rPr>
          <w:t>10</w:t>
        </w:r>
      </w:hyperlink>
      <w:r w:rsidR="00C1758C" w:rsidRPr="00F30719">
        <w:fldChar w:fldCharType="end"/>
      </w:r>
      <w:r w:rsidR="00463F9C" w:rsidRPr="00F30719">
        <w:t xml:space="preserve">. </w:t>
      </w:r>
      <w:r w:rsidR="00E45DB9" w:rsidRPr="00F30719">
        <w:t xml:space="preserve">Esta deficiência é frequente nas mulheres com EM pré-gestação, na gestação e no período de amamentação </w:t>
      </w:r>
      <w:r w:rsidR="00C1758C" w:rsidRPr="00F30719">
        <w:fldChar w:fldCharType="begin">
          <w:fldData xml:space="preserve">PEVuZE5vdGU+PENpdGU+PEF1dGhvcj5KYWxrYW5lbjwvQXV0aG9yPjxZZWFyPjIwMTU8L1llYXI+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</w:fldData>
        </w:fldChar>
      </w:r>
      <w:r w:rsidR="00E347A9" w:rsidRPr="00F30719">
        <w:instrText xml:space="preserve"> ADDIN EN.CITE </w:instrText>
      </w:r>
      <w:r w:rsidR="00E347A9" w:rsidRPr="00F30719">
        <w:fldChar w:fldCharType="begin">
          <w:fldData xml:space="preserve">PEVuZE5vdGU+PENpdGU+PEF1dGhvcj5KYWxrYW5lbjwvQXV0aG9yPjxZZWFyPjIwMTU8L1llYXI+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</w:fldData>
        </w:fldChar>
      </w:r>
      <w:r w:rsidR="00E347A9" w:rsidRPr="00F30719">
        <w:instrText xml:space="preserve"> ADDIN EN.CITE.DATA </w:instrText>
      </w:r>
      <w:r w:rsidR="00E347A9" w:rsidRPr="00F30719">
        <w:fldChar w:fldCharType="end"/>
      </w:r>
      <w:r w:rsidR="00C1758C" w:rsidRPr="00F30719">
        <w:fldChar w:fldCharType="separate"/>
      </w:r>
      <w:hyperlink w:anchor="_ENREF_10" w:tooltip="Ascherio, 2016 #1173" w:history="1">
        <w:r w:rsidR="00CA39F8" w:rsidRPr="00F30719">
          <w:rPr>
            <w:noProof/>
            <w:vertAlign w:val="superscript"/>
          </w:rPr>
          <w:t>10</w:t>
        </w:r>
      </w:hyperlink>
      <w:r w:rsidR="00E347A9" w:rsidRPr="00F30719">
        <w:rPr>
          <w:noProof/>
          <w:vertAlign w:val="superscript"/>
        </w:rPr>
        <w:t xml:space="preserve">, </w:t>
      </w:r>
      <w:hyperlink w:anchor="_ENREF_11" w:tooltip="Jalkanen, 2015 #1166" w:history="1">
        <w:r w:rsidR="00CA39F8" w:rsidRPr="00F30719">
          <w:rPr>
            <w:noProof/>
            <w:vertAlign w:val="superscript"/>
          </w:rPr>
          <w:t>11</w:t>
        </w:r>
      </w:hyperlink>
      <w:r w:rsidR="00C1758C" w:rsidRPr="00F30719">
        <w:fldChar w:fldCharType="end"/>
      </w:r>
      <w:r w:rsidR="00DF4614" w:rsidRPr="00F30719">
        <w:t xml:space="preserve"> e </w:t>
      </w:r>
      <w:r w:rsidR="00C5014D" w:rsidRPr="00F30719">
        <w:t xml:space="preserve">está associada a um aumento do </w:t>
      </w:r>
      <w:r w:rsidR="00DF4614" w:rsidRPr="00F30719">
        <w:t xml:space="preserve">risco dos filhos desenvolverem EM </w:t>
      </w:r>
      <w:hyperlink w:anchor="_ENREF_9" w:tooltip="Munger, 2016 #910" w:history="1">
        <w:r w:rsidR="00CA39F8" w:rsidRPr="00F30719">
          <w:fldChar w:fldCharType="begin"/>
        </w:r>
        <w:r w:rsidR="00CA39F8" w:rsidRPr="00F30719">
          <w:instrText xml:space="preserve"> ADDIN EN.CITE &lt;EndNote&gt;&lt;Cite&gt;&lt;Author&gt;Munger&lt;/Author&gt;&lt;Year&gt;2016&lt;/Year&gt;&lt;RecNum&gt;910&lt;/RecNum&gt;&lt;DisplayText&gt;&lt;style face="superscript"&gt;9&lt;/style&gt;&lt;/DisplayText&gt;&lt;record&gt;&lt;rec-number&gt;910&lt;/rec-number&gt;&lt;foreign-keys&gt;&lt;key app="EN" db-id="ezz5rzdt02s5vrefssrptp51xwwsst9rxw22"&gt;910&lt;/key&gt;&lt;/foreign-keys&gt;&lt;ref-type name="Journal Article"&gt;17&lt;/ref-type&gt;&lt;contributors&gt;&lt;authors&gt;&lt;author&gt;Munger, K. L.&lt;/author&gt;&lt;author&gt;Aivo, J.&lt;/author&gt;&lt;author&gt;Hongell, K.&lt;/author&gt;&lt;author&gt;Soilu-Hanninen, M.&lt;/author&gt;&lt;author&gt;Surcel, H. M.&lt;/author&gt;&lt;author&gt;Ascherio, A.&lt;/author&gt;&lt;/authors&gt;&lt;/contributors&gt;&lt;auth-address&gt;Department of Nutrition, Harvard T. H. Chan School of Public Health, Boston, Massachusetts.&amp;#xD;Division of Clinical Neurosciences, Turku University Hospital and University of Turku, Finland.&amp;#xD;National Institute for Health and Welfare, Oulu, Finland.&amp;#xD;Department of Nutrition, Harvard T. H. Chan School of Public Health, Boston, Massachusetts4Department of Epidemiology, Harvard T. H. Chan School of Public Health, Boston, Massachusetts.&lt;/auth-address&gt;&lt;titles&gt;&lt;title&gt;Vitamin D Status During Pregnancy and Risk of Multiple Sclerosis in Offspring of Women in the Finnish Maternity Cohort&lt;/title&gt;&lt;secondary-title&gt;JAMA Neurol&lt;/secondary-title&gt;&lt;alt-title&gt;JAMA neurology&lt;/alt-title&gt;&lt;/titles&gt;&lt;periodical&gt;&lt;full-title&gt;JAMA Neurol&lt;/full-title&gt;&lt;abbr-1&gt;JAMA neurology&lt;/abbr-1&gt;&lt;/periodical&gt;&lt;alt-periodical&gt;&lt;full-title&gt;JAMA Neurol&lt;/full-title&gt;&lt;abbr-1&gt;JAMA neurology&lt;/abbr-1&gt;&lt;/alt-periodical&gt;&lt;pages&gt;515-9&lt;/pages&gt;&lt;volume&gt;73&lt;/volume&gt;&lt;number&gt;5&lt;/number&gt;&lt;dates&gt;&lt;year&gt;2016&lt;/year&gt;&lt;pub-dates&gt;&lt;date&gt;May 01&lt;/date&gt;&lt;/pub-dates&gt;&lt;/dates&gt;&lt;isbn&gt;2168-6157 (Electronic)&amp;#xD;2168-6149 (Linking)&lt;/isbn&gt;&lt;accession-num&gt;26953778&lt;/accession-num&gt;&lt;urls&gt;&lt;related-urls&gt;&lt;url&gt;http://www.ncbi.nlm.nih.gov/pubmed/26953778&lt;/url&gt;&lt;/related-urls&gt;&lt;/urls&gt;&lt;custom2&gt;4861670&lt;/custom2&gt;&lt;electronic-resource-num&gt;10.1001/jamaneurol.2015.4800&lt;/electronic-resource-num&gt;&lt;/record&gt;&lt;/Cite&gt;&lt;/EndNote&gt;</w:instrText>
        </w:r>
        <w:r w:rsidR="00CA39F8" w:rsidRPr="00F30719">
          <w:fldChar w:fldCharType="separate"/>
        </w:r>
        <w:r w:rsidR="00CA39F8" w:rsidRPr="00F30719">
          <w:rPr>
            <w:noProof/>
            <w:vertAlign w:val="superscript"/>
          </w:rPr>
          <w:t>9</w:t>
        </w:r>
        <w:r w:rsidR="00CA39F8" w:rsidRPr="00F30719">
          <w:fldChar w:fldCharType="end"/>
        </w:r>
      </w:hyperlink>
      <w:r w:rsidR="00324707" w:rsidRPr="00F30719">
        <w:t>. Assim</w:t>
      </w:r>
      <w:r w:rsidR="00C5014D" w:rsidRPr="00F30719">
        <w:t>,</w:t>
      </w:r>
      <w:r w:rsidR="00DF4614" w:rsidRPr="00F30719">
        <w:t xml:space="preserve"> </w:t>
      </w:r>
      <w:r w:rsidR="00324707" w:rsidRPr="00F30719">
        <w:t>a d</w:t>
      </w:r>
      <w:r w:rsidR="00DF4614" w:rsidRPr="00F30719">
        <w:t>eficiência</w:t>
      </w:r>
      <w:r w:rsidR="00324707" w:rsidRPr="00F30719">
        <w:t xml:space="preserve"> de vitamina D na mulher com EM</w:t>
      </w:r>
      <w:r w:rsidR="00DF4614" w:rsidRPr="00F30719">
        <w:t xml:space="preserve"> deve ser </w:t>
      </w:r>
      <w:proofErr w:type="spellStart"/>
      <w:r w:rsidR="00DF4614" w:rsidRPr="00F30719">
        <w:t>detectada</w:t>
      </w:r>
      <w:proofErr w:type="spellEnd"/>
      <w:r w:rsidR="00DF4614" w:rsidRPr="00F30719">
        <w:t xml:space="preserve"> e tratada adequadamente antes da gravidez. </w:t>
      </w:r>
    </w:p>
    <w:p w14:paraId="3711FE76" w14:textId="77777777" w:rsidR="00AF7504" w:rsidRPr="00F30719" w:rsidRDefault="00AF7504" w:rsidP="00AF7504">
      <w:pPr>
        <w:spacing w:after="0" w:line="360" w:lineRule="auto"/>
        <w:jc w:val="both"/>
      </w:pPr>
    </w:p>
    <w:p w14:paraId="485BC69D" w14:textId="77777777" w:rsidR="00814224" w:rsidRPr="00F30719" w:rsidRDefault="00AF7504" w:rsidP="00AF7504">
      <w:pPr>
        <w:spacing w:after="0" w:line="360" w:lineRule="auto"/>
        <w:jc w:val="both"/>
      </w:pPr>
      <w:r w:rsidRPr="00F30719">
        <w:t>ORIENTAÇÕES:</w:t>
      </w:r>
    </w:p>
    <w:p w14:paraId="39BF3B03" w14:textId="5307A367" w:rsidR="00914523" w:rsidRPr="00F30719" w:rsidRDefault="00914523" w:rsidP="00CB23F8">
      <w:pPr>
        <w:spacing w:line="360" w:lineRule="auto"/>
        <w:jc w:val="both"/>
      </w:pPr>
      <w:r w:rsidRPr="00F30719">
        <w:t xml:space="preserve">1. </w:t>
      </w:r>
      <w:r w:rsidR="00DF4614" w:rsidRPr="00F30719">
        <w:t>Orient</w:t>
      </w:r>
      <w:r w:rsidR="00C5014D" w:rsidRPr="00F30719">
        <w:t>ação</w:t>
      </w:r>
      <w:r w:rsidR="00E736C3" w:rsidRPr="00F30719">
        <w:t xml:space="preserve"> da doente com EM e desejo de engravidar</w:t>
      </w:r>
      <w:r w:rsidR="00C5014D" w:rsidRPr="00F30719">
        <w:t xml:space="preserve"> para consulta de </w:t>
      </w:r>
      <w:proofErr w:type="spellStart"/>
      <w:r w:rsidR="00C5014D" w:rsidRPr="00F30719">
        <w:t>pré-conceção</w:t>
      </w:r>
      <w:proofErr w:type="spellEnd"/>
      <w:r w:rsidR="00834DF0" w:rsidRPr="00F30719">
        <w:t>.</w:t>
      </w:r>
      <w:r w:rsidR="00DF4614" w:rsidRPr="00F30719">
        <w:t xml:space="preserve"> </w:t>
      </w:r>
    </w:p>
    <w:p w14:paraId="28CC0A97" w14:textId="7DCA7D37" w:rsidR="003537D1" w:rsidRPr="00F30719" w:rsidRDefault="00914523" w:rsidP="008250C9">
      <w:pPr>
        <w:spacing w:line="360" w:lineRule="auto"/>
        <w:rPr>
          <w:rFonts w:eastAsia="Times New Roman"/>
        </w:rPr>
      </w:pPr>
      <w:r w:rsidRPr="00F30719">
        <w:t>2.</w:t>
      </w:r>
      <w:r w:rsidR="003537D1" w:rsidRPr="00F30719">
        <w:t xml:space="preserve"> </w:t>
      </w:r>
      <w:r w:rsidR="003537D1" w:rsidRPr="00F30719">
        <w:rPr>
          <w:rFonts w:eastAsia="Times New Roman"/>
        </w:rPr>
        <w:t>Assegurar suplementos e ácido</w:t>
      </w:r>
      <w:r w:rsidR="008250C9" w:rsidRPr="00F30719">
        <w:rPr>
          <w:rFonts w:eastAsia="Times New Roman"/>
        </w:rPr>
        <w:t xml:space="preserve"> </w:t>
      </w:r>
      <w:r w:rsidR="003537D1" w:rsidRPr="00F30719">
        <w:rPr>
          <w:rFonts w:eastAsia="Times New Roman"/>
        </w:rPr>
        <w:t>fólico e ter atenção à correção do défice de vitamina D</w:t>
      </w:r>
      <w:r w:rsidR="008250C9" w:rsidRPr="00F30719">
        <w:rPr>
          <w:rFonts w:eastAsia="Times New Roman"/>
        </w:rPr>
        <w:t>.</w:t>
      </w:r>
    </w:p>
    <w:p w14:paraId="396D8796" w14:textId="77777777" w:rsidR="005D3C24" w:rsidRPr="00F30719" w:rsidRDefault="005D3C24" w:rsidP="0012392D">
      <w:pPr>
        <w:pStyle w:val="PargrafodaLista"/>
        <w:spacing w:after="0" w:line="360" w:lineRule="auto"/>
        <w:ind w:left="644"/>
        <w:jc w:val="both"/>
      </w:pPr>
    </w:p>
    <w:p w14:paraId="0808171E" w14:textId="69DB57FD" w:rsidR="00E45DB9" w:rsidRPr="00F30719" w:rsidRDefault="00E64E05" w:rsidP="00F364C4">
      <w:pPr>
        <w:spacing w:after="0" w:line="360" w:lineRule="auto"/>
        <w:jc w:val="both"/>
        <w:rPr>
          <w:b/>
        </w:rPr>
      </w:pPr>
      <w:r w:rsidRPr="00F30719">
        <w:rPr>
          <w:b/>
        </w:rPr>
        <w:t>II</w:t>
      </w:r>
      <w:r w:rsidR="0037201A" w:rsidRPr="00F30719">
        <w:rPr>
          <w:b/>
        </w:rPr>
        <w:t xml:space="preserve">. </w:t>
      </w:r>
      <w:r w:rsidR="004866C7" w:rsidRPr="00F30719">
        <w:rPr>
          <w:b/>
        </w:rPr>
        <w:t>Fert</w:t>
      </w:r>
      <w:r w:rsidR="0037201A" w:rsidRPr="00F30719">
        <w:rPr>
          <w:b/>
        </w:rPr>
        <w:t>i</w:t>
      </w:r>
      <w:r w:rsidR="004866C7" w:rsidRPr="00F30719">
        <w:rPr>
          <w:b/>
        </w:rPr>
        <w:t>lidade e desenvolvimento fetal</w:t>
      </w:r>
    </w:p>
    <w:p w14:paraId="1ECB7169" w14:textId="77777777" w:rsidR="008250C9" w:rsidRPr="00F30719" w:rsidRDefault="008250C9" w:rsidP="00F364C4">
      <w:pPr>
        <w:spacing w:after="0" w:line="360" w:lineRule="auto"/>
        <w:jc w:val="both"/>
        <w:rPr>
          <w:b/>
        </w:rPr>
      </w:pPr>
    </w:p>
    <w:p w14:paraId="396B7EF4" w14:textId="77777777" w:rsidR="00C5014D" w:rsidRPr="00F30719" w:rsidRDefault="00F364C4" w:rsidP="00C5014D">
      <w:pPr>
        <w:spacing w:after="0" w:line="360" w:lineRule="auto"/>
        <w:jc w:val="both"/>
      </w:pPr>
      <w:r w:rsidRPr="00F30719">
        <w:t xml:space="preserve">MENSAGEM: </w:t>
      </w:r>
    </w:p>
    <w:p w14:paraId="6BF21671" w14:textId="2AC49073" w:rsidR="0034681C" w:rsidRPr="00F30719" w:rsidRDefault="00E736C3" w:rsidP="00CB23F8">
      <w:pPr>
        <w:spacing w:after="0" w:line="360" w:lineRule="auto"/>
        <w:jc w:val="both"/>
      </w:pPr>
      <w:r w:rsidRPr="00F30719">
        <w:t>A</w:t>
      </w:r>
      <w:r w:rsidR="00EA0D2A" w:rsidRPr="00F30719">
        <w:t xml:space="preserve"> doença e a TMD em </w:t>
      </w:r>
      <w:r w:rsidR="0034681C" w:rsidRPr="00F30719">
        <w:t xml:space="preserve">doentes com EM, seja do sexo masculino ou feminino, não </w:t>
      </w:r>
      <w:r w:rsidR="00D6228D" w:rsidRPr="00F30719">
        <w:t>tem impacto significativo na capacidade de reprodução, concepção e levar a termo uma gravidez</w:t>
      </w:r>
      <w:r w:rsidR="001D41EB" w:rsidRPr="00F30719">
        <w:t xml:space="preserve"> </w:t>
      </w:r>
      <w:r w:rsidR="00C1758C" w:rsidRPr="00F30719">
        <w:fldChar w:fldCharType="begin">
          <w:fldData xml:space="preserve">PEVuZE5vdGU+PENpdGU+PEF1dGhvcj5BbHdhbjwvQXV0aG9yPjxZZWFyPjIwMTU8L1llYXI+PFJl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</w:fldData>
        </w:fldChar>
      </w:r>
      <w:r w:rsidR="00E347A9" w:rsidRPr="00F30719">
        <w:instrText xml:space="preserve"> ADDIN EN.CITE </w:instrText>
      </w:r>
      <w:r w:rsidR="00E347A9" w:rsidRPr="00F30719">
        <w:fldChar w:fldCharType="begin">
          <w:fldData xml:space="preserve">PEVuZE5vdGU+PENpdGU+PEF1dGhvcj5BbHdhbjwvQXV0aG9yPjxZZWFyPjIwMTU8L1llYXI+PFJl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</w:fldData>
        </w:fldChar>
      </w:r>
      <w:r w:rsidR="00E347A9" w:rsidRPr="00F30719">
        <w:instrText xml:space="preserve"> ADDIN EN.CITE.DATA </w:instrText>
      </w:r>
      <w:r w:rsidR="00E347A9" w:rsidRPr="00F30719">
        <w:fldChar w:fldCharType="end"/>
      </w:r>
      <w:r w:rsidR="00C1758C" w:rsidRPr="00F30719">
        <w:fldChar w:fldCharType="separate"/>
      </w:r>
      <w:hyperlink w:anchor="_ENREF_2" w:tooltip="Alwan, 2015 #1051" w:history="1">
        <w:r w:rsidR="00CA39F8" w:rsidRPr="00F30719">
          <w:rPr>
            <w:noProof/>
            <w:vertAlign w:val="superscript"/>
          </w:rPr>
          <w:t>2</w:t>
        </w:r>
      </w:hyperlink>
      <w:r w:rsidR="00E347A9" w:rsidRPr="00F30719">
        <w:rPr>
          <w:noProof/>
          <w:vertAlign w:val="superscript"/>
        </w:rPr>
        <w:t xml:space="preserve">, </w:t>
      </w:r>
      <w:hyperlink w:anchor="_ENREF_12" w:tooltip="Fong, 2017 #2538" w:history="1">
        <w:r w:rsidR="00CA39F8" w:rsidRPr="00F30719">
          <w:rPr>
            <w:noProof/>
            <w:vertAlign w:val="superscript"/>
          </w:rPr>
          <w:t>12</w:t>
        </w:r>
      </w:hyperlink>
      <w:r w:rsidR="00C1758C" w:rsidRPr="00F30719">
        <w:fldChar w:fldCharType="end"/>
      </w:r>
      <w:r w:rsidR="00F364C4" w:rsidRPr="00F30719">
        <w:t xml:space="preserve">. </w:t>
      </w:r>
    </w:p>
    <w:p w14:paraId="4153CD42" w14:textId="77777777" w:rsidR="00744DD3" w:rsidRPr="00F30719" w:rsidRDefault="00744DD3" w:rsidP="00744DD3">
      <w:pPr>
        <w:spacing w:after="0" w:line="360" w:lineRule="auto"/>
        <w:jc w:val="both"/>
      </w:pPr>
    </w:p>
    <w:p w14:paraId="46F63F82" w14:textId="77777777" w:rsidR="00C5014D" w:rsidRPr="00F30719" w:rsidRDefault="00C5014D" w:rsidP="00C5014D">
      <w:pPr>
        <w:spacing w:after="0" w:line="360" w:lineRule="auto"/>
        <w:jc w:val="both"/>
      </w:pPr>
      <w:r w:rsidRPr="00F30719">
        <w:t>SUPORTE</w:t>
      </w:r>
    </w:p>
    <w:p w14:paraId="6FEF3298" w14:textId="19706B44" w:rsidR="001D41EB" w:rsidRPr="00F30719" w:rsidRDefault="00685F77" w:rsidP="00020A64">
      <w:pPr>
        <w:spacing w:after="0" w:line="360" w:lineRule="auto"/>
        <w:jc w:val="both"/>
      </w:pPr>
      <w:r w:rsidRPr="00F30719">
        <w:t xml:space="preserve">A </w:t>
      </w:r>
      <w:r w:rsidR="00D6228D" w:rsidRPr="00F30719">
        <w:t>fertilidade</w:t>
      </w:r>
      <w:r w:rsidR="00463648" w:rsidRPr="00F30719">
        <w:t xml:space="preserve"> da</w:t>
      </w:r>
      <w:r w:rsidR="009651C5" w:rsidRPr="00F30719">
        <w:t>s doentes</w:t>
      </w:r>
      <w:r w:rsidR="005D3C24" w:rsidRPr="00F30719">
        <w:t xml:space="preserve"> com EM</w:t>
      </w:r>
      <w:r w:rsidR="009651C5" w:rsidRPr="00F30719">
        <w:t xml:space="preserve"> </w:t>
      </w:r>
      <w:r w:rsidR="00D6228D" w:rsidRPr="00F30719">
        <w:t xml:space="preserve">não parece estar </w:t>
      </w:r>
      <w:proofErr w:type="spellStart"/>
      <w:r w:rsidR="00D6228D" w:rsidRPr="00F30719">
        <w:t>afectada</w:t>
      </w:r>
      <w:proofErr w:type="spellEnd"/>
      <w:r w:rsidR="00D6228D" w:rsidRPr="00F30719">
        <w:t xml:space="preserve"> pela evolução</w:t>
      </w:r>
      <w:r w:rsidR="00EA0D2A" w:rsidRPr="00F30719">
        <w:t xml:space="preserve"> da </w:t>
      </w:r>
      <w:r w:rsidR="005D3C24" w:rsidRPr="00F30719">
        <w:t xml:space="preserve">doença </w:t>
      </w:r>
      <w:r w:rsidR="00EA0D2A" w:rsidRPr="00F30719">
        <w:t xml:space="preserve">ou tratamentos </w:t>
      </w:r>
      <w:r w:rsidR="00144272" w:rsidRPr="00F30719">
        <w:t>aprovados</w:t>
      </w:r>
      <w:r w:rsidR="008616C0" w:rsidRPr="00F30719">
        <w:t>,</w:t>
      </w:r>
      <w:r w:rsidR="00EA0D2A" w:rsidRPr="00F30719">
        <w:t xml:space="preserve"> </w:t>
      </w:r>
      <w:r w:rsidR="008616C0" w:rsidRPr="00F30719">
        <w:t xml:space="preserve">e não existe aumento de </w:t>
      </w:r>
      <w:r w:rsidR="00D6228D" w:rsidRPr="00F30719">
        <w:t>risco de abortos espontâ</w:t>
      </w:r>
      <w:r w:rsidR="00C86FAF" w:rsidRPr="00F30719">
        <w:t xml:space="preserve">neos, </w:t>
      </w:r>
      <w:r w:rsidR="00D6228D" w:rsidRPr="00F30719">
        <w:t xml:space="preserve">cesarianas, partos prematuros ou anomalias de desenvolvimento </w:t>
      </w:r>
      <w:r w:rsidR="00C1758C" w:rsidRPr="00F30719">
        <w:fldChar w:fldCharType="begin">
          <w:fldData xml:space="preserve">PEVuZE5vdGU+PENpdGU+PEF1dGhvcj5Sb3V4PC9BdXRob3I+PFllYXI+MjAxNTwvWWVhcj48UmVj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==
</w:fldData>
        </w:fldChar>
      </w:r>
      <w:r w:rsidR="00E347A9" w:rsidRPr="00F30719">
        <w:instrText xml:space="preserve"> ADDIN EN.CITE </w:instrText>
      </w:r>
      <w:r w:rsidR="00E347A9" w:rsidRPr="00F30719">
        <w:fldChar w:fldCharType="begin">
          <w:fldData xml:space="preserve">PEVuZE5vdGU+PENpdGU+PEF1dGhvcj5Sb3V4PC9BdXRob3I+PFllYXI+MjAxNTwvWWVhcj48UmVj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==
</w:fldData>
        </w:fldChar>
      </w:r>
      <w:r w:rsidR="00E347A9" w:rsidRPr="00F30719">
        <w:instrText xml:space="preserve"> ADDIN EN.CITE.DATA </w:instrText>
      </w:r>
      <w:r w:rsidR="00E347A9" w:rsidRPr="00F30719">
        <w:fldChar w:fldCharType="end"/>
      </w:r>
      <w:r w:rsidR="00C1758C" w:rsidRPr="00F30719">
        <w:fldChar w:fldCharType="separate"/>
      </w:r>
      <w:hyperlink w:anchor="_ENREF_13" w:tooltip="Roux, 2015 #1086" w:history="1">
        <w:r w:rsidR="00CA39F8" w:rsidRPr="00F30719">
          <w:rPr>
            <w:noProof/>
            <w:vertAlign w:val="superscript"/>
          </w:rPr>
          <w:t>13</w:t>
        </w:r>
      </w:hyperlink>
      <w:r w:rsidR="00E347A9" w:rsidRPr="00F30719">
        <w:rPr>
          <w:noProof/>
          <w:vertAlign w:val="superscript"/>
        </w:rPr>
        <w:t xml:space="preserve">, </w:t>
      </w:r>
      <w:hyperlink w:anchor="_ENREF_14" w:tooltip="Ramagopalan, 2010 #1090" w:history="1">
        <w:r w:rsidR="00CA39F8" w:rsidRPr="00F30719">
          <w:rPr>
            <w:noProof/>
            <w:vertAlign w:val="superscript"/>
          </w:rPr>
          <w:t>14</w:t>
        </w:r>
      </w:hyperlink>
      <w:r w:rsidR="00C1758C" w:rsidRPr="00F30719">
        <w:fldChar w:fldCharType="end"/>
      </w:r>
      <w:r w:rsidR="004B0E5A" w:rsidRPr="00F30719">
        <w:t>.</w:t>
      </w:r>
      <w:r w:rsidR="00D6228D" w:rsidRPr="00F30719">
        <w:t xml:space="preserve"> </w:t>
      </w:r>
      <w:r w:rsidR="0034681C" w:rsidRPr="00F30719">
        <w:t xml:space="preserve">Há contudo alguns </w:t>
      </w:r>
      <w:proofErr w:type="spellStart"/>
      <w:r w:rsidR="0034681C" w:rsidRPr="00F30719">
        <w:t>aspect</w:t>
      </w:r>
      <w:r w:rsidR="008616C0" w:rsidRPr="00F30719">
        <w:t>os</w:t>
      </w:r>
      <w:proofErr w:type="spellEnd"/>
      <w:r w:rsidR="008616C0" w:rsidRPr="00F30719">
        <w:t xml:space="preserve"> ainda não </w:t>
      </w:r>
      <w:r w:rsidR="00E54050" w:rsidRPr="00F30719">
        <w:t xml:space="preserve">completamente </w:t>
      </w:r>
      <w:r w:rsidR="00D6228D" w:rsidRPr="00F30719">
        <w:t>esclarecido</w:t>
      </w:r>
      <w:r w:rsidR="00D308BD" w:rsidRPr="00F30719">
        <w:t>s</w:t>
      </w:r>
      <w:r w:rsidR="007A652B" w:rsidRPr="00F30719">
        <w:t>,</w:t>
      </w:r>
      <w:r w:rsidR="00D6228D" w:rsidRPr="00F30719">
        <w:t xml:space="preserve"> </w:t>
      </w:r>
      <w:r w:rsidR="0034681C" w:rsidRPr="00F30719">
        <w:t>nomeadamente</w:t>
      </w:r>
      <w:r w:rsidR="001D41EB" w:rsidRPr="00F30719">
        <w:t xml:space="preserve">: </w:t>
      </w:r>
    </w:p>
    <w:p w14:paraId="6F38EB87" w14:textId="32A84213" w:rsidR="008616C0" w:rsidRPr="00F30719" w:rsidRDefault="00E54050" w:rsidP="00323C90">
      <w:pPr>
        <w:pStyle w:val="PargrafodaLista"/>
        <w:numPr>
          <w:ilvl w:val="0"/>
          <w:numId w:val="6"/>
        </w:numPr>
        <w:spacing w:after="0" w:line="360" w:lineRule="auto"/>
        <w:jc w:val="both"/>
      </w:pPr>
      <w:r w:rsidRPr="00F30719">
        <w:lastRenderedPageBreak/>
        <w:t>se existe uma menor reserva ovárica nas mulhe</w:t>
      </w:r>
      <w:r w:rsidR="004B0E5A" w:rsidRPr="00F30719">
        <w:t xml:space="preserve">res com EM </w:t>
      </w:r>
      <w:hyperlink w:anchor="_ENREF_15" w:tooltip="Thone, 2015 #1151" w:history="1">
        <w:r w:rsidR="00CA39F8" w:rsidRPr="00F30719">
          <w:fldChar w:fldCharType="begin"/>
        </w:r>
        <w:r w:rsidR="00CA39F8" w:rsidRPr="00F30719">
          <w:instrText xml:space="preserve"> ADDIN EN.CITE &lt;EndNote&gt;&lt;Cite&gt;&lt;Author&gt;Thone&lt;/Author&gt;&lt;Year&gt;2015&lt;/Year&gt;&lt;RecNum&gt;1151&lt;/RecNum&gt;&lt;DisplayText&gt;&lt;style face="superscript"&gt;15&lt;/style&gt;&lt;/DisplayText&gt;&lt;record&gt;&lt;rec-number&gt;1151&lt;/rec-number&gt;&lt;foreign-keys&gt;&lt;key app="EN" db-id="aapdax9x5zrtd0e9wwepxezp0pszdwtz5wtd" timestamp="1486227349"&gt;1151&lt;/key&gt;&lt;/foreign-keys&gt;&lt;ref-type name="Journal Article"&gt;17&lt;/ref-type&gt;&lt;contributors&gt;&lt;authors&gt;&lt;author&gt;Thone, J.&lt;/author&gt;&lt;author&gt;Kollar, S.&lt;/author&gt;&lt;author&gt;Nousome, D.&lt;/author&gt;&lt;author&gt;Ellrichmann, G.&lt;/author&gt;&lt;author&gt;Kleiter, I.&lt;/author&gt;&lt;author&gt;Gold, R.&lt;/author&gt;&lt;author&gt;Hellwig, K.&lt;/author&gt;&lt;/authors&gt;&lt;/contributors&gt;&lt;auth-address&gt;St. Josef Hospital, Ruhr-University Bochum, Germany.&amp;#xD;University of Southern California Los Angeles, USA.&amp;#xD;St. Josef Hospital, Ruhr-University Bochum, Germany k.hellwig@klinikum-bochum.de.&lt;/auth-address&gt;&lt;titles&gt;&lt;title&gt;Serum anti-Mullerian hormone levels in reproductive-age women with relapsing-remitting multiple sclerosis&lt;/title&gt;&lt;secondary-title&gt;Mult Scler&lt;/secondary-title&gt;&lt;/titles&gt;&lt;periodical&gt;&lt;full-title&gt;Mult Scler&lt;/full-title&gt;&lt;/periodical&gt;&lt;pages&gt;41-7&lt;/pages&gt;&lt;volume&gt;21&lt;/volume&gt;&lt;number&gt;1&lt;/number&gt;&lt;keywords&gt;&lt;keyword&gt;Adult&lt;/keyword&gt;&lt;keyword&gt;Anti-Mullerian Hormone/*blood&lt;/keyword&gt;&lt;keyword&gt;Female&lt;/keyword&gt;&lt;keyword&gt;Humans&lt;/keyword&gt;&lt;keyword&gt;Infertility, Female/*blood&lt;/keyword&gt;&lt;keyword&gt;Multiple Sclerosis, Relapsing-Remitting/*blood&lt;/keyword&gt;&lt;keyword&gt;Ovarian Reserve/*physiology&lt;/keyword&gt;&lt;keyword&gt;Fertility&lt;/keyword&gt;&lt;keyword&gt;anti-Mullerian hormone&lt;/keyword&gt;&lt;keyword&gt;autoimmune disease&lt;/keyword&gt;&lt;keyword&gt;childlessness&lt;/keyword&gt;&lt;keyword&gt;ovarian reserve&lt;/keyword&gt;&lt;keyword&gt;reproduction&lt;/keyword&gt;&lt;/keywords&gt;&lt;dates&gt;&lt;year&gt;2015&lt;/year&gt;&lt;pub-dates&gt;&lt;date&gt;Jan&lt;/date&gt;&lt;/pub-dates&gt;&lt;/dates&gt;&lt;isbn&gt;1477-0970 (Electronic)&amp;#xD;1352-4585 (Linking)&lt;/isbn&gt;&lt;accession-num&gt;25145691&lt;/accession-num&gt;&lt;urls&gt;&lt;related-urls&gt;&lt;url&gt;https://www.ncbi.nlm.nih.gov/pubmed/25145691&lt;/url&gt;&lt;/related-urls&gt;&lt;/urls&gt;&lt;electronic-resource-num&gt;10.1177/1352458514540843&lt;/electronic-resource-num&gt;&lt;/record&gt;&lt;/Cite&gt;&lt;/EndNote&gt;</w:instrText>
        </w:r>
        <w:r w:rsidR="00CA39F8" w:rsidRPr="00F30719">
          <w:fldChar w:fldCharType="separate"/>
        </w:r>
        <w:r w:rsidR="00CA39F8" w:rsidRPr="00F30719">
          <w:rPr>
            <w:noProof/>
            <w:vertAlign w:val="superscript"/>
          </w:rPr>
          <w:t>15</w:t>
        </w:r>
        <w:r w:rsidR="00CA39F8" w:rsidRPr="00F30719">
          <w:fldChar w:fldCharType="end"/>
        </w:r>
      </w:hyperlink>
      <w:r w:rsidR="00914523" w:rsidRPr="00F30719">
        <w:t xml:space="preserve">; </w:t>
      </w:r>
      <w:r w:rsidR="008616C0" w:rsidRPr="00F30719">
        <w:t>r</w:t>
      </w:r>
      <w:r w:rsidR="007867AD" w:rsidRPr="00F30719">
        <w:t xml:space="preserve">epercussões da </w:t>
      </w:r>
      <w:r w:rsidR="001D41EB" w:rsidRPr="00F30719">
        <w:t xml:space="preserve">disfunção sexual e redução da libido </w:t>
      </w:r>
      <w:r w:rsidR="007867AD" w:rsidRPr="00F30719">
        <w:t xml:space="preserve">na fertilidade dos doentes com EM, sabendo que </w:t>
      </w:r>
      <w:r w:rsidR="008616C0" w:rsidRPr="00F30719">
        <w:t>ocorrem em 50% a</w:t>
      </w:r>
      <w:r w:rsidR="001D41EB" w:rsidRPr="00F30719">
        <w:t xml:space="preserve"> 90% dos doentes </w:t>
      </w:r>
      <w:r w:rsidR="007A652B" w:rsidRPr="00F30719">
        <w:t xml:space="preserve">e </w:t>
      </w:r>
      <w:r w:rsidR="008616C0" w:rsidRPr="00F30719">
        <w:t>podem afetar a conce</w:t>
      </w:r>
      <w:r w:rsidR="001D41EB" w:rsidRPr="00F30719">
        <w:t xml:space="preserve">ção </w:t>
      </w:r>
      <w:hyperlink w:anchor="_ENREF_16" w:tooltip="Alwan, 2013 #1152" w:history="1">
        <w:r w:rsidR="00CA39F8" w:rsidRPr="00F30719">
          <w:fldChar w:fldCharType="begin"/>
        </w:r>
        <w:r w:rsidR="00CA39F8" w:rsidRPr="00F30719">
          <w:instrText xml:space="preserve"> ADDIN EN.CITE &lt;EndNote&gt;&lt;Cite&gt;&lt;Author&gt;Alwan&lt;/Author&gt;&lt;Year&gt;2013&lt;/Year&gt;&lt;RecNum&gt;1152&lt;/RecNum&gt;&lt;DisplayText&gt;&lt;style face="superscript"&gt;16&lt;/style&gt;&lt;/DisplayText&gt;&lt;record&gt;&lt;rec-number&gt;1152&lt;/rec-number&gt;&lt;foreign-keys&gt;&lt;key app="EN" db-id="aapdax9x5zrtd0e9wwepxezp0pszdwtz5wtd" timestamp="1486227624"&gt;1152&lt;/key&gt;&lt;/foreign-keys&gt;&lt;ref-type name="Journal Article"&gt;17&lt;/ref-type&gt;&lt;contributors&gt;&lt;authors&gt;&lt;author&gt;Alwan, S.&lt;/author&gt;&lt;author&gt;Yee, I. M.&lt;/author&gt;&lt;author&gt;Dybalski, M.&lt;/author&gt;&lt;author&gt;Guimond, C.&lt;/author&gt;&lt;author&gt;Dwosh, E.&lt;/author&gt;&lt;author&gt;Greenwood, T. M.&lt;/author&gt;&lt;author&gt;Butler, R.&lt;/author&gt;&lt;author&gt;Sadovnick, A. D.&lt;/author&gt;&lt;/authors&gt;&lt;/contributors&gt;&lt;auth-address&gt;Faculty of Medicine, Division of Neurology, University of British Columbia, Canada.&lt;/auth-address&gt;&lt;titles&gt;&lt;title&gt;Reproductive decision making after the diagnosis of multiple sclerosis (MS)&lt;/title&gt;&lt;secondary-title&gt;Mult Scler&lt;/secondary-title&gt;&lt;/titles&gt;&lt;periodical&gt;&lt;full-title&gt;Mult Scler&lt;/full-title&gt;&lt;/periodical&gt;&lt;pages&gt;351-8&lt;/pages&gt;&lt;volume&gt;19&lt;/volume&gt;&lt;number&gt;3&lt;/number&gt;&lt;keywords&gt;&lt;keyword&gt;Adult&lt;/keyword&gt;&lt;keyword&gt;Cohort Studies&lt;/keyword&gt;&lt;keyword&gt;*Decision Making&lt;/keyword&gt;&lt;keyword&gt;Female&lt;/keyword&gt;&lt;keyword&gt;*Health Knowledge, Attitudes, Practice&lt;/keyword&gt;&lt;keyword&gt;Health Surveys&lt;/keyword&gt;&lt;keyword&gt;Humans&lt;/keyword&gt;&lt;keyword&gt;Male&lt;/keyword&gt;&lt;keyword&gt;Middle Aged&lt;/keyword&gt;&lt;keyword&gt;Multiple Sclerosis/*psychology&lt;/keyword&gt;&lt;keyword&gt;North America&lt;/keyword&gt;&lt;keyword&gt;Pregnancy&lt;/keyword&gt;&lt;keyword&gt;*Registries&lt;/keyword&gt;&lt;keyword&gt;*Reproduction&lt;/keyword&gt;&lt;keyword&gt;Surveys and Questionnaires&lt;/keyword&gt;&lt;/keywords&gt;&lt;dates&gt;&lt;year&gt;2013&lt;/year&gt;&lt;pub-dates&gt;&lt;date&gt;Mar&lt;/date&gt;&lt;/pub-dates&gt;&lt;/dates&gt;&lt;isbn&gt;1477-0970 (Electronic)&amp;#xD;1352-4585 (Linking)&lt;/isbn&gt;&lt;accession-num&gt;22760102&lt;/accession-num&gt;&lt;urls&gt;&lt;related-urls&gt;&lt;url&gt;https://www.ncbi.nlm.nih.gov/pubmed/22760102&lt;/url&gt;&lt;/related-urls&gt;&lt;/urls&gt;&lt;electronic-resource-num&gt;10.1177/1352458512452920&lt;/electronic-resource-num&gt;&lt;/record&gt;&lt;/Cite&gt;&lt;/EndNote&gt;</w:instrText>
        </w:r>
        <w:r w:rsidR="00CA39F8" w:rsidRPr="00F30719">
          <w:fldChar w:fldCharType="separate"/>
        </w:r>
        <w:r w:rsidR="00CA39F8" w:rsidRPr="00F30719">
          <w:rPr>
            <w:noProof/>
            <w:vertAlign w:val="superscript"/>
          </w:rPr>
          <w:t>16</w:t>
        </w:r>
        <w:r w:rsidR="00CA39F8" w:rsidRPr="00F30719">
          <w:fldChar w:fldCharType="end"/>
        </w:r>
      </w:hyperlink>
      <w:r w:rsidR="00914523" w:rsidRPr="00F30719">
        <w:t>;</w:t>
      </w:r>
    </w:p>
    <w:p w14:paraId="606A2DB2" w14:textId="15457003" w:rsidR="005D3C24" w:rsidRPr="00F30719" w:rsidRDefault="005D3C24" w:rsidP="005D3C24">
      <w:pPr>
        <w:pStyle w:val="PargrafodaLista"/>
        <w:numPr>
          <w:ilvl w:val="0"/>
          <w:numId w:val="6"/>
        </w:numPr>
        <w:spacing w:after="0" w:line="360" w:lineRule="auto"/>
        <w:jc w:val="both"/>
      </w:pPr>
      <w:r w:rsidRPr="00F30719">
        <w:t xml:space="preserve">qual a relação entre a existência de EM e peso ao nascimento ou prematuridade; um estudo recente não encontrou qualquer relação </w:t>
      </w:r>
      <w:hyperlink w:anchor="_ENREF_17" w:tooltip="van der Kop, 2011 #905" w:history="1">
        <w:r w:rsidR="00CA39F8" w:rsidRPr="00F30719">
          <w:fldChar w:fldCharType="begin"/>
        </w:r>
        <w:r w:rsidR="00CA39F8" w:rsidRPr="00F30719">
          <w:instrText xml:space="preserve"> ADDIN EN.CITE &lt;EndNote&gt;&lt;Cite&gt;&lt;Author&gt;van der Kop&lt;/Author&gt;&lt;Year&gt;2011&lt;/Year&gt;&lt;RecNum&gt;905&lt;/RecNum&gt;&lt;DisplayText&gt;&lt;style face="superscript"&gt;17&lt;/style&gt;&lt;/DisplayText&gt;&lt;record&gt;&lt;rec-number&gt;905&lt;/rec-number&gt;&lt;foreign-keys&gt;&lt;key app="EN" db-id="ezz5rzdt02s5vrefssrptp51xwwsst9rxw22"&gt;905&lt;/key&gt;&lt;/foreign-keys&gt;&lt;ref-type name="Journal Article"&gt;17&lt;/ref-type&gt;&lt;contributors&gt;&lt;authors&gt;&lt;author&gt;van der Kop, M. L.&lt;/author&gt;&lt;author&gt;Pearce, M. S.&lt;/author&gt;&lt;author&gt;Dahlgren, L.&lt;/author&gt;&lt;author&gt;Synnes, A.&lt;/author&gt;&lt;author&gt;Sadovnick, D.&lt;/author&gt;&lt;author&gt;Sayao, A. L.&lt;/author&gt;&lt;author&gt;Tremlett, H.&lt;/author&gt;&lt;/authors&gt;&lt;/contributors&gt;&lt;auth-address&gt;Division of Neurology, University of British Columbia, Vancouver, British Columbia, Canada.&lt;/auth-address&gt;&lt;titles&gt;&lt;title&gt;Neonatal and delivery outcomes in women with multiple sclerosis&lt;/title&gt;&lt;secondary-title&gt;Ann Neurol&lt;/secondary-title&gt;&lt;alt-title&gt;Annals of neurology&lt;/alt-title&gt;&lt;/titles&gt;&lt;periodical&gt;&lt;full-title&gt;Ann Neurol&lt;/full-title&gt;&lt;/periodical&gt;&lt;pages&gt;41-50&lt;/pages&gt;&lt;volume&gt;70&lt;/volume&gt;&lt;number&gt;1&lt;/number&gt;&lt;keywords&gt;&lt;keyword&gt;Adolescent&lt;/keyword&gt;&lt;keyword&gt;Adult&lt;/keyword&gt;&lt;keyword&gt;Cohort Studies&lt;/keyword&gt;&lt;keyword&gt;Delivery, Obstetric/*trends&lt;/keyword&gt;&lt;keyword&gt;Female&lt;/keyword&gt;&lt;keyword&gt;Humans&lt;/keyword&gt;&lt;keyword&gt;Infant, Newborn&lt;/keyword&gt;&lt;keyword&gt;Live Birth/*epidemiology&lt;/keyword&gt;&lt;keyword&gt;Male&lt;/keyword&gt;&lt;keyword&gt;Multiple Sclerosis/complications/*epidemiology&lt;/keyword&gt;&lt;keyword&gt;Pregnancy&lt;/keyword&gt;&lt;keyword&gt;Pregnancy Complications/*epidemiology&lt;/keyword&gt;&lt;keyword&gt;Retrospective Studies&lt;/keyword&gt;&lt;keyword&gt;Young Adult&lt;/keyword&gt;&lt;/keywords&gt;&lt;dates&gt;&lt;year&gt;2011&lt;/year&gt;&lt;pub-dates&gt;&lt;date&gt;Jul&lt;/date&gt;&lt;/pub-dates&gt;&lt;/dates&gt;&lt;isbn&gt;1531-8249 (Electronic)&amp;#xD;0364-5134 (Linking)&lt;/isbn&gt;&lt;accession-num&gt;21710652&lt;/accession-num&gt;&lt;urls&gt;&lt;related-urls&gt;&lt;url&gt;http://www.ncbi.nlm.nih.gov/pubmed/21710652&lt;/url&gt;&lt;/related-urls&gt;&lt;/urls&gt;&lt;custom2&gt;3625744&lt;/custom2&gt;&lt;electronic-resource-num&gt;10.1002/ana.22483&lt;/electronic-resource-num&gt;&lt;/record&gt;&lt;/Cite&gt;&lt;/EndNote&gt;</w:instrText>
        </w:r>
        <w:r w:rsidR="00CA39F8" w:rsidRPr="00F30719">
          <w:fldChar w:fldCharType="separate"/>
        </w:r>
        <w:r w:rsidR="00CA39F8" w:rsidRPr="00F30719">
          <w:rPr>
            <w:noProof/>
            <w:vertAlign w:val="superscript"/>
          </w:rPr>
          <w:t>17</w:t>
        </w:r>
        <w:r w:rsidR="00CA39F8" w:rsidRPr="00F30719">
          <w:fldChar w:fldCharType="end"/>
        </w:r>
      </w:hyperlink>
      <w:r w:rsidRPr="00F30719">
        <w:t xml:space="preserve"> mas estudos prévios relatam que as crianças de mães com EM nasceram com menor peso e comprimento à nascença comparativamente à população em geral </w:t>
      </w:r>
      <w:r w:rsidRPr="00F30719">
        <w:fldChar w:fldCharType="begin">
          <w:fldData xml:space="preserve">PEVuZE5vdGU+PENpdGU+PEF1dGhvcj5EYWhsPC9BdXRob3I+PFllYXI+MjAwNjwvWWVhcj48UmVj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</w:fldData>
        </w:fldChar>
      </w:r>
      <w:r w:rsidR="00E347A9" w:rsidRPr="00F30719">
        <w:instrText xml:space="preserve"> ADDIN EN.CITE </w:instrText>
      </w:r>
      <w:r w:rsidR="00E347A9" w:rsidRPr="00F30719">
        <w:fldChar w:fldCharType="begin">
          <w:fldData xml:space="preserve">PEVuZE5vdGU+PENpdGU+PEF1dGhvcj5EYWhsPC9BdXRob3I+PFllYXI+MjAwNjwvWWVhcj48UmVj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</w:fldData>
        </w:fldChar>
      </w:r>
      <w:r w:rsidR="00E347A9" w:rsidRPr="00F30719">
        <w:instrText xml:space="preserve"> ADDIN EN.CITE.DATA </w:instrText>
      </w:r>
      <w:r w:rsidR="00E347A9" w:rsidRPr="00F30719">
        <w:fldChar w:fldCharType="end"/>
      </w:r>
      <w:r w:rsidRPr="00F30719">
        <w:fldChar w:fldCharType="separate"/>
      </w:r>
      <w:hyperlink w:anchor="_ENREF_18" w:tooltip="Dahl, 2006 #924" w:history="1">
        <w:r w:rsidR="00CA39F8" w:rsidRPr="00F30719">
          <w:rPr>
            <w:noProof/>
            <w:vertAlign w:val="superscript"/>
          </w:rPr>
          <w:t>18</w:t>
        </w:r>
      </w:hyperlink>
      <w:r w:rsidR="00E347A9" w:rsidRPr="00F30719">
        <w:rPr>
          <w:noProof/>
          <w:vertAlign w:val="superscript"/>
        </w:rPr>
        <w:t xml:space="preserve">, </w:t>
      </w:r>
      <w:hyperlink w:anchor="_ENREF_19" w:tooltip="Ebrahimi, 2015 #1084" w:history="1">
        <w:r w:rsidR="00CA39F8" w:rsidRPr="00F30719">
          <w:rPr>
            <w:noProof/>
            <w:vertAlign w:val="superscript"/>
          </w:rPr>
          <w:t>19</w:t>
        </w:r>
      </w:hyperlink>
      <w:r w:rsidRPr="00F30719">
        <w:fldChar w:fldCharType="end"/>
      </w:r>
      <w:r w:rsidR="00914523" w:rsidRPr="00F30719">
        <w:t>.</w:t>
      </w:r>
    </w:p>
    <w:p w14:paraId="61504B6B" w14:textId="77777777" w:rsidR="005D3C24" w:rsidRPr="00F30719" w:rsidRDefault="005D3C24" w:rsidP="0012392D">
      <w:pPr>
        <w:pStyle w:val="PargrafodaLista"/>
        <w:spacing w:after="0" w:line="360" w:lineRule="auto"/>
        <w:ind w:left="644"/>
        <w:jc w:val="both"/>
      </w:pPr>
    </w:p>
    <w:p w14:paraId="73845654" w14:textId="2B177113" w:rsidR="00E17B81" w:rsidRPr="00F30719" w:rsidRDefault="009651C5" w:rsidP="00CB23F8">
      <w:pPr>
        <w:pStyle w:val="PargrafodaLista"/>
        <w:spacing w:after="0" w:line="360" w:lineRule="auto"/>
        <w:ind w:left="0"/>
        <w:jc w:val="both"/>
      </w:pPr>
      <w:r w:rsidRPr="00F30719">
        <w:t>O impacto da EM paterna na fertilidade</w:t>
      </w:r>
      <w:r w:rsidR="00E13E49" w:rsidRPr="00F30719">
        <w:t xml:space="preserve"> e desenvolvimento fetal foi </w:t>
      </w:r>
      <w:r w:rsidR="00D308BD" w:rsidRPr="00F30719">
        <w:t xml:space="preserve">também </w:t>
      </w:r>
      <w:r w:rsidR="00E13E49" w:rsidRPr="00F30719">
        <w:t xml:space="preserve">estudada </w:t>
      </w:r>
      <w:r w:rsidR="00D308BD" w:rsidRPr="00F30719">
        <w:t xml:space="preserve">e não foram encontradas diferenças para o </w:t>
      </w:r>
      <w:r w:rsidR="00E13E49" w:rsidRPr="00F30719">
        <w:t>descr</w:t>
      </w:r>
      <w:r w:rsidR="00463F9C" w:rsidRPr="00F30719">
        <w:t>ito</w:t>
      </w:r>
      <w:r w:rsidR="004B0E5A" w:rsidRPr="00F30719">
        <w:t xml:space="preserve"> para a população feminina </w:t>
      </w:r>
      <w:hyperlink w:anchor="_ENREF_20" w:tooltip="Ramagopalan, 2010 #1112" w:history="1">
        <w:r w:rsidR="00CA39F8" w:rsidRPr="00F30719">
          <w:fldChar w:fldCharType="begin">
            <w:fldData xml:space="preserve">PEVuZE5vdGU+PENpdGU+PEF1dGhvcj5SYW1hZ29wYWxhbjwvQXV0aG9yPjxZZWFyPjIwMTA8L1ll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</w:fldData>
          </w:fldChar>
        </w:r>
        <w:r w:rsidR="00CA39F8" w:rsidRPr="00F30719">
          <w:instrText xml:space="preserve"> ADDIN EN.CITE </w:instrText>
        </w:r>
        <w:r w:rsidR="00CA39F8" w:rsidRPr="00F30719">
          <w:fldChar w:fldCharType="begin">
            <w:fldData xml:space="preserve">PEVuZE5vdGU+PENpdGU+PEF1dGhvcj5SYW1hZ29wYWxhbjwvQXV0aG9yPjxZZWFyPjIwMTA8L1ll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20-22</w:t>
        </w:r>
        <w:r w:rsidR="00CA39F8" w:rsidRPr="00F30719">
          <w:fldChar w:fldCharType="end"/>
        </w:r>
      </w:hyperlink>
      <w:r w:rsidR="00F43B11" w:rsidRPr="00F30719">
        <w:t>.</w:t>
      </w:r>
    </w:p>
    <w:p w14:paraId="0EB4AADF" w14:textId="77777777" w:rsidR="00E736C3" w:rsidRPr="00F30719" w:rsidRDefault="00E736C3" w:rsidP="004866C7">
      <w:pPr>
        <w:spacing w:after="0" w:line="360" w:lineRule="auto"/>
        <w:jc w:val="both"/>
        <w:rPr>
          <w:b/>
        </w:rPr>
      </w:pPr>
    </w:p>
    <w:p w14:paraId="6B944327" w14:textId="77777777" w:rsidR="00AF7504" w:rsidRPr="00F30719" w:rsidRDefault="00AF7504" w:rsidP="00CB23F8">
      <w:pPr>
        <w:pStyle w:val="PargrafodaLista"/>
        <w:spacing w:after="0" w:line="360" w:lineRule="auto"/>
        <w:ind w:left="0"/>
        <w:jc w:val="both"/>
      </w:pPr>
      <w:r w:rsidRPr="00F30719">
        <w:t>ORIENTAÇÕES:</w:t>
      </w:r>
    </w:p>
    <w:p w14:paraId="5DE6A486" w14:textId="4B7FA024" w:rsidR="00F22F3A" w:rsidRPr="00F30719" w:rsidRDefault="00F22F3A" w:rsidP="00020A64">
      <w:pPr>
        <w:pStyle w:val="PargrafodaLista"/>
        <w:numPr>
          <w:ilvl w:val="0"/>
          <w:numId w:val="28"/>
        </w:numPr>
        <w:spacing w:after="0" w:line="360" w:lineRule="auto"/>
        <w:jc w:val="both"/>
      </w:pPr>
      <w:r w:rsidRPr="00F30719">
        <w:t xml:space="preserve">Informar os doentes </w:t>
      </w:r>
      <w:r w:rsidR="00E736C3" w:rsidRPr="00F30719">
        <w:t xml:space="preserve">com EM </w:t>
      </w:r>
      <w:r w:rsidRPr="00F30719">
        <w:t>que a</w:t>
      </w:r>
      <w:r w:rsidR="00E736C3" w:rsidRPr="00F30719">
        <w:t xml:space="preserve"> </w:t>
      </w:r>
      <w:r w:rsidRPr="00F30719">
        <w:t xml:space="preserve">fertilidade  não está diminuída </w:t>
      </w:r>
      <w:r w:rsidR="00E736C3" w:rsidRPr="00F30719">
        <w:t>pela doença</w:t>
      </w:r>
    </w:p>
    <w:p w14:paraId="0BDE2B56" w14:textId="2EE202A3" w:rsidR="00463F9C" w:rsidRPr="00F30719" w:rsidRDefault="00F22F3A" w:rsidP="00020A64">
      <w:pPr>
        <w:pStyle w:val="PargrafodaLista"/>
        <w:numPr>
          <w:ilvl w:val="0"/>
          <w:numId w:val="28"/>
        </w:numPr>
        <w:spacing w:after="0" w:line="360" w:lineRule="auto"/>
        <w:jc w:val="both"/>
        <w:rPr>
          <w:b/>
        </w:rPr>
      </w:pPr>
      <w:r w:rsidRPr="00F30719">
        <w:t xml:space="preserve">Na presença de infertilidade no doente com EM, </w:t>
      </w:r>
      <w:r w:rsidR="00E736C3" w:rsidRPr="00F30719">
        <w:t xml:space="preserve">existem múltiplos </w:t>
      </w:r>
      <w:r w:rsidRPr="00F30719">
        <w:t xml:space="preserve">aspetos </w:t>
      </w:r>
      <w:r w:rsidR="00E736C3" w:rsidRPr="00F30719">
        <w:t xml:space="preserve">que </w:t>
      </w:r>
      <w:r w:rsidR="00D523CB" w:rsidRPr="00F30719">
        <w:t xml:space="preserve">devem ser </w:t>
      </w:r>
      <w:r w:rsidR="00E736C3" w:rsidRPr="00F30719">
        <w:t>abordados dos quais salientam:</w:t>
      </w:r>
      <w:r w:rsidR="00D523CB" w:rsidRPr="00F30719">
        <w:t xml:space="preserve"> sintomas ou sequelas da </w:t>
      </w:r>
      <w:r w:rsidR="00FD1BF6" w:rsidRPr="00F30719">
        <w:t>doença (exemplo: disfunção sexual e fadiga)</w:t>
      </w:r>
      <w:r w:rsidR="00E736C3" w:rsidRPr="00F30719">
        <w:t xml:space="preserve"> e alguns </w:t>
      </w:r>
      <w:r w:rsidR="00FD1BF6" w:rsidRPr="00F30719">
        <w:t xml:space="preserve">fármacos utilizados para tratamento </w:t>
      </w:r>
      <w:r w:rsidR="00E736C3" w:rsidRPr="00F30719">
        <w:t xml:space="preserve"> de sintomas emocionais ou psicológicos </w:t>
      </w:r>
      <w:r w:rsidR="00FD1BF6" w:rsidRPr="00F30719">
        <w:t xml:space="preserve">(por exemplo: </w:t>
      </w:r>
      <w:r w:rsidR="00E736C3" w:rsidRPr="00F30719">
        <w:t xml:space="preserve">antidepressivos) </w:t>
      </w:r>
    </w:p>
    <w:p w14:paraId="29CBD303" w14:textId="77777777" w:rsidR="00560F05" w:rsidRPr="00F30719" w:rsidRDefault="00560F05" w:rsidP="004866C7">
      <w:pPr>
        <w:spacing w:after="0" w:line="360" w:lineRule="auto"/>
        <w:jc w:val="both"/>
        <w:rPr>
          <w:b/>
        </w:rPr>
      </w:pPr>
    </w:p>
    <w:p w14:paraId="0B6AF535" w14:textId="3A23D0E2" w:rsidR="00560F05" w:rsidRPr="00F30719" w:rsidRDefault="00E64E05" w:rsidP="008616C0">
      <w:pPr>
        <w:spacing w:after="0" w:line="360" w:lineRule="auto"/>
        <w:jc w:val="both"/>
        <w:rPr>
          <w:b/>
        </w:rPr>
      </w:pPr>
      <w:r w:rsidRPr="00F30719">
        <w:rPr>
          <w:b/>
        </w:rPr>
        <w:t>III</w:t>
      </w:r>
      <w:r w:rsidR="006A1895" w:rsidRPr="00F30719">
        <w:rPr>
          <w:b/>
        </w:rPr>
        <w:t xml:space="preserve">. </w:t>
      </w:r>
      <w:r w:rsidR="00D17548" w:rsidRPr="00F30719">
        <w:rPr>
          <w:b/>
        </w:rPr>
        <w:t>Risco genético</w:t>
      </w:r>
    </w:p>
    <w:p w14:paraId="45769E81" w14:textId="77777777" w:rsidR="00E736C3" w:rsidRPr="00F30719" w:rsidRDefault="00E736C3" w:rsidP="008616C0">
      <w:pPr>
        <w:spacing w:after="0" w:line="360" w:lineRule="auto"/>
        <w:jc w:val="both"/>
      </w:pPr>
    </w:p>
    <w:p w14:paraId="2E6D686B" w14:textId="77777777" w:rsidR="008616C0" w:rsidRPr="00F30719" w:rsidRDefault="000716B0" w:rsidP="008616C0">
      <w:pPr>
        <w:spacing w:after="0" w:line="360" w:lineRule="auto"/>
        <w:jc w:val="both"/>
      </w:pPr>
      <w:r w:rsidRPr="00F30719">
        <w:t xml:space="preserve">MENSAGEM: </w:t>
      </w:r>
      <w:r w:rsidR="00D17548" w:rsidRPr="00F30719">
        <w:t xml:space="preserve"> </w:t>
      </w:r>
    </w:p>
    <w:p w14:paraId="0ED585D2" w14:textId="7B3A93C7" w:rsidR="00457BA3" w:rsidRPr="00F30719" w:rsidRDefault="00F4462B" w:rsidP="00CB23F8">
      <w:pPr>
        <w:spacing w:after="0" w:line="360" w:lineRule="auto"/>
        <w:jc w:val="both"/>
      </w:pPr>
      <w:r w:rsidRPr="00F30719">
        <w:t>Não existe nenhum teste pré-natal que permita d</w:t>
      </w:r>
      <w:r w:rsidR="00B944B0" w:rsidRPr="00F30719">
        <w:t>etermina</w:t>
      </w:r>
      <w:r w:rsidR="008616C0" w:rsidRPr="00F30719">
        <w:t>r</w:t>
      </w:r>
      <w:r w:rsidR="00B944B0" w:rsidRPr="00F30719">
        <w:t xml:space="preserve"> o risco de transmissão </w:t>
      </w:r>
      <w:r w:rsidR="00527084" w:rsidRPr="00F30719">
        <w:t xml:space="preserve">de EM </w:t>
      </w:r>
      <w:r w:rsidR="00AF7504" w:rsidRPr="00F30719">
        <w:t xml:space="preserve">e cerca de 80% </w:t>
      </w:r>
      <w:r w:rsidR="00B944B0" w:rsidRPr="00F30719">
        <w:t xml:space="preserve">dos doentes têm uma história familiar negativa </w:t>
      </w:r>
      <w:hyperlink w:anchor="_ENREF_23" w:tooltip="Ascherio, 2012 #129" w:history="1">
        <w:r w:rsidR="00CA39F8" w:rsidRPr="00F30719">
          <w:fldChar w:fldCharType="begin"/>
        </w:r>
        <w:r w:rsidR="00CA39F8" w:rsidRPr="00F30719">
          <w:instrText xml:space="preserve"> ADDIN EN.CITE &lt;EndNote&gt;&lt;Cite&gt;&lt;Author&gt;Ascherio&lt;/Author&gt;&lt;Year&gt;2012&lt;/Year&gt;&lt;RecNum&gt;129&lt;/RecNum&gt;&lt;DisplayText&gt;&lt;style face="superscript"&gt;23&lt;/style&gt;&lt;/DisplayText&gt;&lt;record&gt;&lt;rec-number&gt;129&lt;/rec-number&gt;&lt;foreign-keys&gt;&lt;key app="EN" db-id="aapdax9x5zrtd0e9wwepxezp0pszdwtz5wtd" timestamp="0"&gt;129&lt;/key&gt;&lt;/foreign-keys&gt;&lt;ref-type name="Journal Article"&gt;17&lt;/ref-type&gt;&lt;contributors&gt;&lt;authors&gt;&lt;author&gt;Ascherio, A.&lt;/author&gt;&lt;author&gt;Munger, K. L.&lt;/author&gt;&lt;author&gt;Lunemann, J. D.&lt;/author&gt;&lt;/authors&gt;&lt;/contributors&gt;&lt;auth-address&gt;Department of Nutrition, Harvard School of Public Health, Boston, MA 02115, USA. aascheri@hsph.harvard.edu&lt;/auth-address&gt;&lt;titles&gt;&lt;title&gt;The initiation and prevention of multiple sclerosis&lt;/title&gt;&lt;secondary-title&gt;Nat Rev Neurol&lt;/secondary-title&gt;&lt;alt-title&gt;Nature reviews. Neurology&lt;/alt-title&gt;&lt;/titles&gt;&lt;periodical&gt;&lt;full-title&gt;Nat Rev Neurol&lt;/full-title&gt;&lt;/periodical&gt;&lt;pages&gt;602-12&lt;/pages&gt;&lt;volume&gt;8&lt;/volume&gt;&lt;number&gt;11&lt;/number&gt;&lt;dates&gt;&lt;year&gt;2012&lt;/year&gt;&lt;pub-dates&gt;&lt;date&gt;Nov 5&lt;/date&gt;&lt;/pub-dates&gt;&lt;/dates&gt;&lt;isbn&gt;1759-4766 (Electronic)&amp;#xD;1759-4758 (Linking)&lt;/isbn&gt;&lt;accession-num&gt;23045241&lt;/accession-num&gt;&lt;urls&gt;&lt;related-urls&gt;&lt;url&gt;http://www.ncbi.nlm.nih.gov/pubmed/23045241&lt;/url&gt;&lt;/related-urls&gt;&lt;/urls&gt;&lt;electronic-resource-num&gt;10.1038/nrneurol.2012.198&lt;/electronic-resource-num&gt;&lt;/record&gt;&lt;/Cite&gt;&lt;/EndNote&gt;</w:instrText>
        </w:r>
        <w:r w:rsidR="00CA39F8" w:rsidRPr="00F30719">
          <w:fldChar w:fldCharType="separate"/>
        </w:r>
        <w:r w:rsidR="00CA39F8" w:rsidRPr="00F30719">
          <w:rPr>
            <w:noProof/>
            <w:vertAlign w:val="superscript"/>
          </w:rPr>
          <w:t>23</w:t>
        </w:r>
        <w:r w:rsidR="00CA39F8" w:rsidRPr="00F30719">
          <w:fldChar w:fldCharType="end"/>
        </w:r>
      </w:hyperlink>
      <w:r w:rsidR="00527084" w:rsidRPr="00F30719">
        <w:t>.</w:t>
      </w:r>
      <w:r w:rsidR="00B944B0" w:rsidRPr="00F30719">
        <w:t xml:space="preserve"> </w:t>
      </w:r>
      <w:r w:rsidR="005A2AB1" w:rsidRPr="00F30719">
        <w:t>No geral</w:t>
      </w:r>
      <w:r w:rsidR="006529F0" w:rsidRPr="00F30719">
        <w:t>,</w:t>
      </w:r>
      <w:r w:rsidR="005A2AB1" w:rsidRPr="00F30719">
        <w:t xml:space="preserve"> considera-se que o risco de um doente com EM ter um </w:t>
      </w:r>
      <w:r w:rsidR="00185226" w:rsidRPr="00F30719">
        <w:t>filho com a doença é de 2 a 3%</w:t>
      </w:r>
      <w:r w:rsidR="005A2AB1" w:rsidRPr="00F30719">
        <w:t xml:space="preserve">, correspondendo a </w:t>
      </w:r>
      <w:r w:rsidR="008616C0" w:rsidRPr="00F30719">
        <w:t xml:space="preserve">um </w:t>
      </w:r>
      <w:r w:rsidR="005A2AB1" w:rsidRPr="00F30719">
        <w:t xml:space="preserve">aumento de 20 vezes superior à população </w:t>
      </w:r>
      <w:r w:rsidR="00E736C3" w:rsidRPr="00F30719">
        <w:t>em</w:t>
      </w:r>
      <w:r w:rsidR="005A2AB1" w:rsidRPr="00F30719">
        <w:t xml:space="preserve"> geral em países Ocidentais </w:t>
      </w:r>
      <w:hyperlink w:anchor="_ENREF_24" w:tooltip="Compston, 2002 #96" w:history="1">
        <w:r w:rsidR="00CA39F8" w:rsidRPr="00F30719">
          <w:fldChar w:fldCharType="begin"/>
        </w:r>
        <w:r w:rsidR="00CA39F8" w:rsidRPr="00F30719">
          <w:instrText xml:space="preserve"> ADDIN EN.CITE &lt;EndNote&gt;&lt;Cite&gt;&lt;Author&gt;Compston&lt;/Author&gt;&lt;Year&gt;2002&lt;/Year&gt;&lt;RecNum&gt;96&lt;/RecNum&gt;&lt;DisplayText&gt;&lt;style face="superscript"&gt;24&lt;/style&gt;&lt;/DisplayText&gt;&lt;record&gt;&lt;rec-number&gt;96&lt;/rec-number&gt;&lt;foreign-keys&gt;&lt;key app="EN" db-id="vtaafvrvdrz9fkexdd459r5iprf9zsx5ve5f"&gt;96&lt;/key&gt;&lt;/foreign-keys&gt;&lt;ref-type name="Journal Article"&gt;17&lt;/ref-type&gt;&lt;contributors&gt;&lt;authors&gt;&lt;author&gt;Compston, A.&lt;/author&gt;&lt;author&gt;Coles, A.&lt;/author&gt;&lt;/authors&gt;&lt;/contributors&gt;&lt;auth-address&gt;Neurology Unit, University of Cambridge Clinical School, Addenbrooke&amp;apos;s Hospital, Cambridge CB2 2QQ, UK. alastair.compston@medschl.cam.ac.uk&lt;/auth-address&gt;&lt;titles&gt;&lt;title&gt;Multiple sclerosis&lt;/title&gt;&lt;secondary-title&gt;Lancet&lt;/secondary-title&gt;&lt;/titles&gt;&lt;periodical&gt;&lt;full-title&gt;Lancet&lt;/full-title&gt;&lt;/periodical&gt;&lt;pages&gt;1221-31&lt;/pages&gt;&lt;volume&gt;359&lt;/volume&gt;&lt;number&gt;9313&lt;/number&gt;&lt;keywords&gt;&lt;keyword&gt;Adult&lt;/keyword&gt;&lt;keyword&gt;Clinical Trials&lt;/keyword&gt;&lt;keyword&gt;Environment&lt;/keyword&gt;&lt;keyword&gt;Female&lt;/keyword&gt;&lt;keyword&gt;Genetic Predisposition to Disease&lt;/keyword&gt;&lt;keyword&gt;Humans&lt;/keyword&gt;&lt;keyword&gt;Male&lt;/keyword&gt;&lt;keyword&gt;*Multiple Sclerosis/diagnosis/drug therapy/physiopathology&lt;/keyword&gt;&lt;keyword&gt;Risk Factors&lt;/keyword&gt;&lt;/keywords&gt;&lt;dates&gt;&lt;year&gt;2002&lt;/year&gt;&lt;pub-dates&gt;&lt;date&gt;Apr 6&lt;/date&gt;&lt;/pub-dates&gt;&lt;/dates&gt;&lt;accession-num&gt;11955556&lt;/accession-num&gt;&lt;urls&gt;&lt;related-urls&gt;&lt;url&gt;http://www.ncbi.nlm.nih.gov/entrez/query.fcgi?cmd=Retrieve&amp;amp;db=PubMed&amp;amp;dopt=Citation&amp;amp;list_uids=11955556 &lt;/url&gt;&lt;/related-urls&gt;&lt;/urls&gt;&lt;/record&gt;&lt;/Cite&gt;&lt;/EndNote&gt;</w:instrText>
        </w:r>
        <w:r w:rsidR="00CA39F8" w:rsidRPr="00F30719">
          <w:fldChar w:fldCharType="separate"/>
        </w:r>
        <w:r w:rsidR="00CA39F8" w:rsidRPr="00F30719">
          <w:rPr>
            <w:noProof/>
            <w:vertAlign w:val="superscript"/>
          </w:rPr>
          <w:t>24</w:t>
        </w:r>
        <w:r w:rsidR="00CA39F8" w:rsidRPr="00F30719">
          <w:fldChar w:fldCharType="end"/>
        </w:r>
      </w:hyperlink>
      <w:r w:rsidR="005A2AB1" w:rsidRPr="00F30719">
        <w:t xml:space="preserve">.  </w:t>
      </w:r>
    </w:p>
    <w:p w14:paraId="214DA0F0" w14:textId="77777777" w:rsidR="00560F05" w:rsidRPr="00F30719" w:rsidRDefault="00560F05" w:rsidP="008616C0">
      <w:pPr>
        <w:spacing w:after="0" w:line="360" w:lineRule="auto"/>
        <w:jc w:val="both"/>
      </w:pPr>
    </w:p>
    <w:p w14:paraId="307B7BF1" w14:textId="77777777" w:rsidR="008616C0" w:rsidRPr="00F30719" w:rsidRDefault="008616C0" w:rsidP="008616C0">
      <w:pPr>
        <w:spacing w:after="0" w:line="360" w:lineRule="auto"/>
        <w:jc w:val="both"/>
      </w:pPr>
      <w:r w:rsidRPr="00F30719">
        <w:t>SUPORTE</w:t>
      </w:r>
    </w:p>
    <w:p w14:paraId="0C4E9E4D" w14:textId="355D749F" w:rsidR="007336EB" w:rsidRPr="00F30719" w:rsidRDefault="00B944B0" w:rsidP="00CB23F8">
      <w:pPr>
        <w:spacing w:after="0" w:line="360" w:lineRule="auto"/>
        <w:jc w:val="both"/>
      </w:pPr>
      <w:r w:rsidRPr="00F30719">
        <w:t xml:space="preserve">A EM é uma doença complexa e de natureza </w:t>
      </w:r>
      <w:proofErr w:type="spellStart"/>
      <w:r w:rsidRPr="00F30719">
        <w:t>multifactorial</w:t>
      </w:r>
      <w:proofErr w:type="spellEnd"/>
      <w:r w:rsidRPr="00F30719">
        <w:t xml:space="preserve"> na qual</w:t>
      </w:r>
      <w:r w:rsidR="008616C0" w:rsidRPr="00F30719">
        <w:t xml:space="preserve"> </w:t>
      </w:r>
      <w:proofErr w:type="spellStart"/>
      <w:r w:rsidR="008616C0" w:rsidRPr="00F30719">
        <w:t>factores</w:t>
      </w:r>
      <w:proofErr w:type="spellEnd"/>
      <w:r w:rsidR="008616C0" w:rsidRPr="00F30719">
        <w:t xml:space="preserve"> ambientais, genéticos</w:t>
      </w:r>
      <w:r w:rsidRPr="00F30719">
        <w:t xml:space="preserve"> e mecanismos epigenéticos con</w:t>
      </w:r>
      <w:r w:rsidR="008616C0" w:rsidRPr="00F30719">
        <w:t xml:space="preserve">tribuem para o seu aparecimento. </w:t>
      </w:r>
      <w:r w:rsidR="005D0A72" w:rsidRPr="00F30719">
        <w:t>O risco de EM, associada a hereditariedade, foi bem estudado</w:t>
      </w:r>
      <w:r w:rsidR="008616C0" w:rsidRPr="00F30719">
        <w:t xml:space="preserve"> em</w:t>
      </w:r>
      <w:r w:rsidR="006529F0" w:rsidRPr="00F30719">
        <w:t xml:space="preserve"> diferentes</w:t>
      </w:r>
      <w:r w:rsidR="008616C0" w:rsidRPr="00F30719">
        <w:t xml:space="preserve"> estudos familiares</w:t>
      </w:r>
      <w:r w:rsidR="005A2AB1" w:rsidRPr="00F30719">
        <w:t>, gémeos e filhos adotados, sendo a concordância máxima em gémeos monozi</w:t>
      </w:r>
      <w:r w:rsidR="00C86FAF" w:rsidRPr="00F30719">
        <w:t>gótico-25%, gémeos dizigóticos-</w:t>
      </w:r>
      <w:r w:rsidR="008616C0" w:rsidRPr="00F30719">
        <w:t xml:space="preserve">5% </w:t>
      </w:r>
      <w:r w:rsidR="005A2AB1" w:rsidRPr="00F30719">
        <w:t xml:space="preserve">e nos filhos </w:t>
      </w:r>
      <w:proofErr w:type="spellStart"/>
      <w:r w:rsidR="005A2AB1" w:rsidRPr="00F30719">
        <w:t>adoptados</w:t>
      </w:r>
      <w:proofErr w:type="spellEnd"/>
      <w:r w:rsidR="005A2AB1" w:rsidRPr="00F30719">
        <w:t xml:space="preserve"> semelh</w:t>
      </w:r>
      <w:r w:rsidR="00C86FAF" w:rsidRPr="00F30719">
        <w:t>ante à população em geral-</w:t>
      </w:r>
      <w:r w:rsidR="006529F0" w:rsidRPr="00F30719">
        <w:t>2%</w:t>
      </w:r>
      <w:r w:rsidR="000716B0" w:rsidRPr="00F30719">
        <w:t xml:space="preserve"> </w:t>
      </w:r>
      <w:hyperlink w:anchor="_ENREF_24" w:tooltip="Compston, 2002 #96" w:history="1">
        <w:r w:rsidR="00CA39F8" w:rsidRPr="00F30719">
          <w:fldChar w:fldCharType="begin"/>
        </w:r>
        <w:r w:rsidR="00CA39F8" w:rsidRPr="00F30719">
          <w:instrText xml:space="preserve"> ADDIN EN.CITE &lt;EndNote&gt;&lt;Cite&gt;&lt;Author&gt;Compston&lt;/Author&gt;&lt;Year&gt;2002&lt;/Year&gt;&lt;RecNum&gt;96&lt;/RecNum&gt;&lt;DisplayText&gt;&lt;style face="superscript"&gt;24&lt;/style&gt;&lt;/DisplayText&gt;&lt;record&gt;&lt;rec-number&gt;96&lt;/rec-number&gt;&lt;foreign-keys&gt;&lt;key app="EN" db-id="vtaafvrvdrz9fkexdd459r5iprf9zsx5ve5f"&gt;96&lt;/key&gt;&lt;/foreign-keys&gt;&lt;ref-type name="Journal Article"&gt;17&lt;/ref-type&gt;&lt;contributors&gt;&lt;authors&gt;&lt;author&gt;Compston, A.&lt;/author&gt;&lt;author&gt;Coles, A.&lt;/author&gt;&lt;/authors&gt;&lt;/contributors&gt;&lt;auth-address&gt;Neurology Unit, University of Cambridge Clinical School, Addenbrooke&amp;apos;s Hospital, Cambridge CB2 2QQ, UK. alastair.compston@medschl.cam.ac.uk&lt;/auth-address&gt;&lt;titles&gt;&lt;title&gt;Multiple sclerosis&lt;/title&gt;&lt;secondary-title&gt;Lancet&lt;/secondary-title&gt;&lt;/titles&gt;&lt;periodical&gt;&lt;full-title&gt;Lancet&lt;/full-title&gt;&lt;/periodical&gt;&lt;pages&gt;1221-31&lt;/pages&gt;&lt;volume&gt;359&lt;/volume&gt;&lt;number&gt;9313&lt;/number&gt;&lt;keywords&gt;&lt;keyword&gt;Adult&lt;/keyword&gt;&lt;keyword&gt;Clinical Trials&lt;/keyword&gt;&lt;keyword&gt;Environment&lt;/keyword&gt;&lt;keyword&gt;Female&lt;/keyword&gt;&lt;keyword&gt;Genetic Predisposition to Disease&lt;/keyword&gt;&lt;keyword&gt;Humans&lt;/keyword&gt;&lt;keyword&gt;Male&lt;/keyword&gt;&lt;keyword&gt;*Multiple Sclerosis/diagnosis/drug therapy/physiopathology&lt;/keyword&gt;&lt;keyword&gt;Risk Factors&lt;/keyword&gt;&lt;/keywords&gt;&lt;dates&gt;&lt;year&gt;2002&lt;/year&gt;&lt;pub-dates&gt;&lt;date&gt;Apr 6&lt;/date&gt;&lt;/pub-dates&gt;&lt;/dates&gt;&lt;accession-num&gt;11955556&lt;/accession-num&gt;&lt;urls&gt;&lt;related-urls&gt;&lt;url&gt;http://www.ncbi.nlm.nih.gov/entrez/query.fcgi?cmd=Retrieve&amp;amp;db=PubMed&amp;amp;dopt=Citation&amp;amp;list_uids=11955556 &lt;/url&gt;&lt;/related-urls&gt;&lt;/urls&gt;&lt;/record&gt;&lt;/Cite&gt;&lt;/EndNote&gt;</w:instrText>
        </w:r>
        <w:r w:rsidR="00CA39F8" w:rsidRPr="00F30719">
          <w:fldChar w:fldCharType="separate"/>
        </w:r>
        <w:r w:rsidR="00CA39F8" w:rsidRPr="00F30719">
          <w:rPr>
            <w:noProof/>
            <w:vertAlign w:val="superscript"/>
          </w:rPr>
          <w:t>24</w:t>
        </w:r>
        <w:r w:rsidR="00CA39F8" w:rsidRPr="00F30719">
          <w:fldChar w:fldCharType="end"/>
        </w:r>
      </w:hyperlink>
      <w:r w:rsidR="00C86FAF" w:rsidRPr="00F30719">
        <w:t xml:space="preserve">. </w:t>
      </w:r>
      <w:r w:rsidRPr="00F30719">
        <w:rPr>
          <w:rFonts w:cs="Arial"/>
        </w:rPr>
        <w:t xml:space="preserve">O Complexo </w:t>
      </w:r>
      <w:r w:rsidRPr="00F30719">
        <w:rPr>
          <w:rFonts w:cs="Arial"/>
          <w:i/>
        </w:rPr>
        <w:t>Major</w:t>
      </w:r>
      <w:r w:rsidRPr="00F30719">
        <w:rPr>
          <w:rFonts w:cs="Arial"/>
        </w:rPr>
        <w:t xml:space="preserve"> de Histocompatibilidade (</w:t>
      </w:r>
      <w:r w:rsidRPr="00F30719">
        <w:rPr>
          <w:rFonts w:cs="Arial"/>
          <w:i/>
        </w:rPr>
        <w:t xml:space="preserve">MHC), </w:t>
      </w:r>
      <w:r w:rsidRPr="00F30719">
        <w:rPr>
          <w:rFonts w:cs="Arial"/>
        </w:rPr>
        <w:t xml:space="preserve">denominado </w:t>
      </w:r>
      <w:r w:rsidRPr="00F30719">
        <w:rPr>
          <w:rFonts w:cs="Arial"/>
          <w:i/>
        </w:rPr>
        <w:t xml:space="preserve">HLA </w:t>
      </w:r>
      <w:r w:rsidR="008616C0" w:rsidRPr="00F30719">
        <w:rPr>
          <w:rFonts w:cs="Arial"/>
        </w:rPr>
        <w:t>no homem</w:t>
      </w:r>
      <w:r w:rsidRPr="00F30719">
        <w:rPr>
          <w:rFonts w:cs="Arial"/>
          <w:i/>
        </w:rPr>
        <w:t xml:space="preserve">, </w:t>
      </w:r>
      <w:r w:rsidRPr="00F30719">
        <w:rPr>
          <w:rFonts w:eastAsia="Times New Roman" w:cs="Arial"/>
          <w:color w:val="000000"/>
          <w:lang w:eastAsia="pt-PT"/>
        </w:rPr>
        <w:t xml:space="preserve">localizado na região 6p21.3, </w:t>
      </w:r>
      <w:r w:rsidRPr="00F30719">
        <w:rPr>
          <w:rFonts w:cs="Arial"/>
        </w:rPr>
        <w:t xml:space="preserve">é a região do genoma mais </w:t>
      </w:r>
      <w:r w:rsidR="00185226" w:rsidRPr="00F30719">
        <w:rPr>
          <w:rFonts w:cs="Arial"/>
          <w:color w:val="000000"/>
        </w:rPr>
        <w:t xml:space="preserve">associada à doença </w:t>
      </w:r>
      <w:r w:rsidRPr="00F30719">
        <w:rPr>
          <w:rFonts w:cs="Arial"/>
          <w:color w:val="000000"/>
        </w:rPr>
        <w:t>e é a que</w:t>
      </w:r>
      <w:r w:rsidR="006529F0" w:rsidRPr="00F30719">
        <w:rPr>
          <w:rFonts w:cs="Arial"/>
          <w:color w:val="000000"/>
        </w:rPr>
        <w:t xml:space="preserve"> confere maior risco para o </w:t>
      </w:r>
      <w:r w:rsidRPr="00F30719">
        <w:rPr>
          <w:rFonts w:cs="Arial"/>
          <w:color w:val="000000"/>
        </w:rPr>
        <w:t>desenvolvimento</w:t>
      </w:r>
      <w:r w:rsidR="006529F0" w:rsidRPr="00F30719">
        <w:rPr>
          <w:rFonts w:cs="Arial"/>
          <w:color w:val="000000"/>
        </w:rPr>
        <w:t xml:space="preserve"> da EM</w:t>
      </w:r>
      <w:r w:rsidR="00185226" w:rsidRPr="00F30719">
        <w:rPr>
          <w:rFonts w:cs="Arial"/>
          <w:color w:val="000000"/>
        </w:rPr>
        <w:t>. O alelo HLA-DRB1*1501, com frequência de 14-30% na</w:t>
      </w:r>
      <w:r w:rsidR="008616C0" w:rsidRPr="00F30719">
        <w:rPr>
          <w:rFonts w:cs="Arial"/>
          <w:color w:val="000000"/>
        </w:rPr>
        <w:t>s</w:t>
      </w:r>
      <w:r w:rsidR="00185226" w:rsidRPr="00F30719">
        <w:rPr>
          <w:rFonts w:cs="Arial"/>
          <w:color w:val="000000"/>
        </w:rPr>
        <w:t xml:space="preserve"> populaçõe</w:t>
      </w:r>
      <w:r w:rsidR="008616C0" w:rsidRPr="00F30719">
        <w:rPr>
          <w:rFonts w:cs="Arial"/>
          <w:color w:val="000000"/>
        </w:rPr>
        <w:t xml:space="preserve">s </w:t>
      </w:r>
      <w:r w:rsidR="008616C0" w:rsidRPr="00F30719">
        <w:rPr>
          <w:rFonts w:cs="Arial"/>
          <w:color w:val="000000"/>
        </w:rPr>
        <w:lastRenderedPageBreak/>
        <w:t>de países de alto risco de EM</w:t>
      </w:r>
      <w:r w:rsidR="00185226" w:rsidRPr="00F30719">
        <w:rPr>
          <w:rFonts w:cs="Arial"/>
          <w:color w:val="000000"/>
        </w:rPr>
        <w:t xml:space="preserve">, é o </w:t>
      </w:r>
      <w:proofErr w:type="spellStart"/>
      <w:r w:rsidR="00185226" w:rsidRPr="00F30719">
        <w:rPr>
          <w:rFonts w:cs="Arial"/>
          <w:color w:val="000000"/>
        </w:rPr>
        <w:t>factor</w:t>
      </w:r>
      <w:proofErr w:type="spellEnd"/>
      <w:r w:rsidR="00185226" w:rsidRPr="00F30719">
        <w:rPr>
          <w:rFonts w:cs="Arial"/>
          <w:color w:val="000000"/>
        </w:rPr>
        <w:t xml:space="preserve"> genético</w:t>
      </w:r>
      <w:r w:rsidR="00B86AD0" w:rsidRPr="00F30719">
        <w:rPr>
          <w:rFonts w:cs="Arial"/>
          <w:color w:val="000000"/>
        </w:rPr>
        <w:t xml:space="preserve"> mais importante</w:t>
      </w:r>
      <w:r w:rsidR="00185226" w:rsidRPr="00F30719">
        <w:rPr>
          <w:rFonts w:cs="Arial"/>
          <w:color w:val="000000"/>
        </w:rPr>
        <w:t xml:space="preserve"> reconhecido em todas as populações</w:t>
      </w:r>
      <w:r w:rsidR="00596B2B" w:rsidRPr="00F30719">
        <w:rPr>
          <w:rFonts w:cs="Arial"/>
          <w:color w:val="000000"/>
        </w:rPr>
        <w:t xml:space="preserve">, incluindo na Portuguesa </w:t>
      </w:r>
      <w:hyperlink w:anchor="_ENREF_25" w:tooltip="Thompson, 2018 #1540" w:history="1">
        <w:r w:rsidR="00CA39F8" w:rsidRPr="00F30719">
          <w:rPr>
            <w:rFonts w:cs="Arial"/>
            <w:color w:val="000000"/>
          </w:rPr>
          <w:fldChar w:fldCharType="begin">
            <w:fldData xml:space="preserve">PEVuZE5vdGU+PENpdGU+PEF1dGhvcj5UaG9tcHNvbjwvQXV0aG9yPjxZZWFyPjIwMTg8L1llYXI+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</w:fldData>
          </w:fldChar>
        </w:r>
        <w:r w:rsidR="00CA39F8" w:rsidRPr="00F30719">
          <w:rPr>
            <w:rFonts w:cs="Arial"/>
            <w:color w:val="000000"/>
          </w:rPr>
          <w:instrText xml:space="preserve"> ADDIN EN.CITE </w:instrText>
        </w:r>
        <w:r w:rsidR="00CA39F8" w:rsidRPr="00F30719">
          <w:rPr>
            <w:rFonts w:cs="Arial"/>
            <w:color w:val="000000"/>
          </w:rPr>
          <w:fldChar w:fldCharType="begin">
            <w:fldData xml:space="preserve">PEVuZE5vdGU+PENpdGU+PEF1dGhvcj5UaG9tcHNvbjwvQXV0aG9yPjxZZWFyPjIwMTg8L1llYXI+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</w:fldData>
          </w:fldChar>
        </w:r>
        <w:r w:rsidR="00CA39F8" w:rsidRPr="00F30719">
          <w:rPr>
            <w:rFonts w:cs="Arial"/>
            <w:color w:val="000000"/>
          </w:rPr>
          <w:instrText xml:space="preserve"> ADDIN EN.CITE.DATA </w:instrText>
        </w:r>
        <w:r w:rsidR="00CA39F8" w:rsidRPr="00F30719">
          <w:rPr>
            <w:rFonts w:cs="Arial"/>
            <w:color w:val="000000"/>
          </w:rPr>
        </w:r>
        <w:r w:rsidR="00CA39F8" w:rsidRPr="00F30719">
          <w:rPr>
            <w:rFonts w:cs="Arial"/>
            <w:color w:val="000000"/>
          </w:rPr>
          <w:fldChar w:fldCharType="end"/>
        </w:r>
        <w:r w:rsidR="00CA39F8" w:rsidRPr="00F30719">
          <w:rPr>
            <w:rFonts w:cs="Arial"/>
            <w:color w:val="000000"/>
          </w:rPr>
        </w:r>
        <w:r w:rsidR="00CA39F8" w:rsidRPr="00F30719">
          <w:rPr>
            <w:rFonts w:cs="Arial"/>
            <w:color w:val="000000"/>
          </w:rPr>
          <w:fldChar w:fldCharType="separate"/>
        </w:r>
        <w:r w:rsidR="00CA39F8" w:rsidRPr="00F30719">
          <w:rPr>
            <w:rFonts w:cs="Arial"/>
            <w:noProof/>
            <w:color w:val="000000"/>
            <w:vertAlign w:val="superscript"/>
          </w:rPr>
          <w:t>25</w:t>
        </w:r>
        <w:r w:rsidR="00CA39F8" w:rsidRPr="00F30719">
          <w:rPr>
            <w:rFonts w:cs="Arial"/>
            <w:color w:val="000000"/>
          </w:rPr>
          <w:fldChar w:fldCharType="end"/>
        </w:r>
      </w:hyperlink>
      <w:r w:rsidR="008616C0" w:rsidRPr="00F30719">
        <w:rPr>
          <w:rFonts w:cs="Arial"/>
          <w:color w:val="000000"/>
        </w:rPr>
        <w:t>,</w:t>
      </w:r>
      <w:r w:rsidR="00185226" w:rsidRPr="00F30719">
        <w:rPr>
          <w:rFonts w:cs="Arial"/>
          <w:color w:val="000000"/>
        </w:rPr>
        <w:t xml:space="preserve"> aumentando o risco de doença em cerca de três vezes em heterozigotos e se</w:t>
      </w:r>
      <w:r w:rsidR="006529F0" w:rsidRPr="00F30719">
        <w:rPr>
          <w:rFonts w:cs="Arial"/>
          <w:color w:val="000000"/>
        </w:rPr>
        <w:t>is vezes em homozigotos. Foram contudo i</w:t>
      </w:r>
      <w:r w:rsidR="00185226" w:rsidRPr="00F30719">
        <w:rPr>
          <w:rFonts w:cs="Arial"/>
          <w:color w:val="000000"/>
        </w:rPr>
        <w:t xml:space="preserve">dentificados muitos outros genes </w:t>
      </w:r>
      <w:r w:rsidR="006529F0" w:rsidRPr="00F30719">
        <w:rPr>
          <w:rFonts w:cs="Arial"/>
          <w:color w:val="000000"/>
        </w:rPr>
        <w:t>do</w:t>
      </w:r>
      <w:r w:rsidR="008616C0" w:rsidRPr="00F30719">
        <w:rPr>
          <w:rFonts w:cs="Arial"/>
          <w:color w:val="000000"/>
        </w:rPr>
        <w:t xml:space="preserve"> HLA e</w:t>
      </w:r>
      <w:r w:rsidR="00185226" w:rsidRPr="00F30719">
        <w:rPr>
          <w:rFonts w:cs="Arial"/>
          <w:color w:val="000000"/>
        </w:rPr>
        <w:t xml:space="preserve"> </w:t>
      </w:r>
      <w:r w:rsidR="006529F0" w:rsidRPr="00F30719">
        <w:rPr>
          <w:rFonts w:cs="Arial"/>
          <w:color w:val="000000"/>
        </w:rPr>
        <w:t xml:space="preserve">outros </w:t>
      </w:r>
      <w:r w:rsidR="00185226" w:rsidRPr="00F30719">
        <w:rPr>
          <w:rFonts w:cs="Arial"/>
          <w:color w:val="000000"/>
        </w:rPr>
        <w:t xml:space="preserve">não </w:t>
      </w:r>
      <w:r w:rsidR="006529F0" w:rsidRPr="00F30719">
        <w:rPr>
          <w:rFonts w:cs="Arial"/>
          <w:color w:val="000000"/>
        </w:rPr>
        <w:t>relacionados com H</w:t>
      </w:r>
      <w:r w:rsidR="00185226" w:rsidRPr="00F30719">
        <w:rPr>
          <w:rFonts w:cs="Arial"/>
          <w:color w:val="000000"/>
        </w:rPr>
        <w:t>LA que confere</w:t>
      </w:r>
      <w:r w:rsidR="006529F0" w:rsidRPr="00F30719">
        <w:rPr>
          <w:rFonts w:cs="Arial"/>
          <w:color w:val="000000"/>
        </w:rPr>
        <w:t xml:space="preserve">m </w:t>
      </w:r>
      <w:proofErr w:type="spellStart"/>
      <w:r w:rsidR="006529F0" w:rsidRPr="00F30719">
        <w:rPr>
          <w:rFonts w:cs="Arial"/>
          <w:color w:val="000000"/>
        </w:rPr>
        <w:t>susceptibilidade</w:t>
      </w:r>
      <w:proofErr w:type="spellEnd"/>
      <w:r w:rsidR="006529F0" w:rsidRPr="00F30719">
        <w:rPr>
          <w:rFonts w:cs="Arial"/>
          <w:color w:val="000000"/>
        </w:rPr>
        <w:t xml:space="preserve"> à EM </w:t>
      </w:r>
      <w:r w:rsidR="00081C3E" w:rsidRPr="00F30719">
        <w:rPr>
          <w:rFonts w:cs="Arial"/>
          <w:color w:val="000000"/>
        </w:rPr>
        <w:t>.</w:t>
      </w:r>
    </w:p>
    <w:p w14:paraId="738AB671" w14:textId="77777777" w:rsidR="001D76FA" w:rsidRPr="00F30719" w:rsidRDefault="001D76FA" w:rsidP="00AF7504">
      <w:pPr>
        <w:spacing w:after="0" w:line="360" w:lineRule="auto"/>
        <w:jc w:val="both"/>
        <w:rPr>
          <w:b/>
        </w:rPr>
      </w:pPr>
    </w:p>
    <w:p w14:paraId="6421867C" w14:textId="4BC584F6" w:rsidR="00AF7504" w:rsidRPr="00F30719" w:rsidRDefault="00AF7504" w:rsidP="00AF7504">
      <w:pPr>
        <w:spacing w:after="0" w:line="360" w:lineRule="auto"/>
        <w:jc w:val="both"/>
      </w:pPr>
      <w:r w:rsidRPr="00F30719">
        <w:t>ORIENTAÇÕES:</w:t>
      </w:r>
    </w:p>
    <w:p w14:paraId="753135C2" w14:textId="7AB59DC2" w:rsidR="00463F9C" w:rsidRPr="00F30719" w:rsidRDefault="00463F9C" w:rsidP="00020A64">
      <w:pPr>
        <w:spacing w:after="0" w:line="360" w:lineRule="auto"/>
        <w:jc w:val="both"/>
      </w:pPr>
      <w:r w:rsidRPr="00F30719">
        <w:t xml:space="preserve">Nos casais em que um dos </w:t>
      </w:r>
      <w:r w:rsidR="00E46830" w:rsidRPr="00F30719">
        <w:t>progenitores é um doente com EM</w:t>
      </w:r>
      <w:r w:rsidRPr="00F30719">
        <w:t>, devem ser dadas</w:t>
      </w:r>
      <w:r w:rsidR="00323C90" w:rsidRPr="00F30719">
        <w:t xml:space="preserve"> as seguintes informações</w:t>
      </w:r>
      <w:r w:rsidRPr="00F30719">
        <w:t xml:space="preserve">: </w:t>
      </w:r>
    </w:p>
    <w:p w14:paraId="50C8B26B" w14:textId="2CD329E0" w:rsidR="00914523" w:rsidRPr="00F30719" w:rsidRDefault="00463F9C" w:rsidP="00020A64">
      <w:pPr>
        <w:pStyle w:val="PargrafodaLista"/>
        <w:numPr>
          <w:ilvl w:val="0"/>
          <w:numId w:val="29"/>
        </w:numPr>
        <w:tabs>
          <w:tab w:val="left" w:pos="3544"/>
        </w:tabs>
        <w:spacing w:after="0" w:line="360" w:lineRule="auto"/>
        <w:jc w:val="both"/>
      </w:pPr>
      <w:r w:rsidRPr="00F30719">
        <w:t xml:space="preserve">A EM é uma doença </w:t>
      </w:r>
      <w:proofErr w:type="spellStart"/>
      <w:r w:rsidRPr="00F30719">
        <w:t>multifactorial</w:t>
      </w:r>
      <w:proofErr w:type="spellEnd"/>
      <w:r w:rsidRPr="00F30719">
        <w:t xml:space="preserve"> para qual contribuem </w:t>
      </w:r>
      <w:proofErr w:type="spellStart"/>
      <w:r w:rsidRPr="00F30719">
        <w:t>factores</w:t>
      </w:r>
      <w:proofErr w:type="spellEnd"/>
      <w:r w:rsidRPr="00F30719">
        <w:t xml:space="preserve"> genéticos e ambientais</w:t>
      </w:r>
      <w:r w:rsidR="00E46830" w:rsidRPr="00F30719">
        <w:t>;</w:t>
      </w:r>
    </w:p>
    <w:p w14:paraId="038BA46E" w14:textId="3BFA3B89" w:rsidR="00914523" w:rsidRPr="00F30719" w:rsidRDefault="00463F9C" w:rsidP="00020A64">
      <w:pPr>
        <w:pStyle w:val="PargrafodaLista"/>
        <w:numPr>
          <w:ilvl w:val="0"/>
          <w:numId w:val="29"/>
        </w:numPr>
        <w:tabs>
          <w:tab w:val="left" w:pos="3544"/>
        </w:tabs>
        <w:spacing w:after="0" w:line="360" w:lineRule="auto"/>
        <w:jc w:val="both"/>
      </w:pPr>
      <w:r w:rsidRPr="00F30719">
        <w:t xml:space="preserve">Os </w:t>
      </w:r>
      <w:proofErr w:type="spellStart"/>
      <w:r w:rsidRPr="00F30719">
        <w:t>factores</w:t>
      </w:r>
      <w:proofErr w:type="spellEnd"/>
      <w:r w:rsidRPr="00F30719">
        <w:t xml:space="preserve"> genéticos associados à EM</w:t>
      </w:r>
      <w:r w:rsidR="00282689" w:rsidRPr="00F30719">
        <w:t xml:space="preserve"> explicam apenas uma</w:t>
      </w:r>
      <w:r w:rsidRPr="00F30719">
        <w:t xml:space="preserve"> </w:t>
      </w:r>
      <w:r w:rsidR="00E46830" w:rsidRPr="00F30719">
        <w:t>parte</w:t>
      </w:r>
      <w:r w:rsidRPr="00F30719">
        <w:t xml:space="preserve"> do risco da doença</w:t>
      </w:r>
      <w:r w:rsidR="00E46830" w:rsidRPr="00F30719">
        <w:t>;</w:t>
      </w:r>
    </w:p>
    <w:p w14:paraId="2421B59D" w14:textId="09CAC35A" w:rsidR="00914523" w:rsidRPr="00F30719" w:rsidRDefault="00463F9C" w:rsidP="00020A64">
      <w:pPr>
        <w:pStyle w:val="PargrafodaLista"/>
        <w:numPr>
          <w:ilvl w:val="0"/>
          <w:numId w:val="29"/>
        </w:numPr>
        <w:tabs>
          <w:tab w:val="left" w:pos="3544"/>
        </w:tabs>
        <w:spacing w:after="0" w:line="360" w:lineRule="auto"/>
        <w:jc w:val="both"/>
      </w:pPr>
      <w:r w:rsidRPr="00F30719">
        <w:t xml:space="preserve">Os </w:t>
      </w:r>
      <w:proofErr w:type="spellStart"/>
      <w:r w:rsidRPr="00F30719">
        <w:t>factores</w:t>
      </w:r>
      <w:proofErr w:type="spellEnd"/>
      <w:r w:rsidRPr="00F30719">
        <w:t xml:space="preserve"> ambientais </w:t>
      </w:r>
      <w:r w:rsidR="00282689" w:rsidRPr="00F30719">
        <w:t xml:space="preserve">reconhecidos como de </w:t>
      </w:r>
      <w:proofErr w:type="spellStart"/>
      <w:r w:rsidR="00282689" w:rsidRPr="00F30719">
        <w:t>susceptibilidade</w:t>
      </w:r>
      <w:proofErr w:type="spellEnd"/>
      <w:r w:rsidR="00282689" w:rsidRPr="00F30719">
        <w:t xml:space="preserve"> à EM são </w:t>
      </w:r>
      <w:proofErr w:type="spellStart"/>
      <w:r w:rsidR="00282689" w:rsidRPr="00F30719">
        <w:t>infecção</w:t>
      </w:r>
      <w:proofErr w:type="spellEnd"/>
      <w:r w:rsidR="00282689" w:rsidRPr="00F30719">
        <w:t xml:space="preserve"> p</w:t>
      </w:r>
      <w:r w:rsidR="00323C90" w:rsidRPr="00F30719">
        <w:t xml:space="preserve">elo vírus </w:t>
      </w:r>
      <w:proofErr w:type="spellStart"/>
      <w:r w:rsidR="00282689" w:rsidRPr="00F30719">
        <w:t>Epstein</w:t>
      </w:r>
      <w:proofErr w:type="spellEnd"/>
      <w:r w:rsidR="00282689" w:rsidRPr="00F30719">
        <w:t xml:space="preserve"> </w:t>
      </w:r>
      <w:proofErr w:type="spellStart"/>
      <w:r w:rsidR="00282689" w:rsidRPr="00F30719">
        <w:t>Barr</w:t>
      </w:r>
      <w:proofErr w:type="spellEnd"/>
      <w:r w:rsidR="00282689" w:rsidRPr="00F30719">
        <w:t>, tabagismo, défice de vitamin</w:t>
      </w:r>
      <w:r w:rsidR="00E46830" w:rsidRPr="00F30719">
        <w:t>a D e obesidade na adolescência;</w:t>
      </w:r>
    </w:p>
    <w:p w14:paraId="1B12725E" w14:textId="45099583" w:rsidR="00516FA4" w:rsidRPr="00F30719" w:rsidRDefault="00F07BC4" w:rsidP="00020A64">
      <w:pPr>
        <w:pStyle w:val="PargrafodaLista"/>
        <w:numPr>
          <w:ilvl w:val="0"/>
          <w:numId w:val="29"/>
        </w:numPr>
        <w:tabs>
          <w:tab w:val="left" w:pos="3544"/>
        </w:tabs>
        <w:spacing w:after="0" w:line="360" w:lineRule="auto"/>
        <w:jc w:val="both"/>
      </w:pPr>
      <w:r w:rsidRPr="00F30719">
        <w:t>Em indivíduos com maior risco de EM</w:t>
      </w:r>
      <w:r w:rsidR="00E644F4" w:rsidRPr="00F30719">
        <w:t xml:space="preserve">, </w:t>
      </w:r>
      <w:r w:rsidRPr="00F30719">
        <w:t>tais como familiares de 1º grau dos doentes, a</w:t>
      </w:r>
      <w:r w:rsidR="00282689" w:rsidRPr="00F30719">
        <w:t xml:space="preserve"> manutenção de </w:t>
      </w:r>
      <w:r w:rsidR="00E46830" w:rsidRPr="00F30719">
        <w:t xml:space="preserve">níveis suficientes de vitamina </w:t>
      </w:r>
      <w:r w:rsidR="00282689" w:rsidRPr="00F30719">
        <w:t>D desde o nascimento</w:t>
      </w:r>
      <w:r w:rsidR="00E46830" w:rsidRPr="00F30719">
        <w:t>,</w:t>
      </w:r>
      <w:r w:rsidR="00282689" w:rsidRPr="00F30719">
        <w:t xml:space="preserve"> </w:t>
      </w:r>
      <w:r w:rsidR="00495801" w:rsidRPr="00F30719">
        <w:t>e</w:t>
      </w:r>
      <w:r w:rsidR="00282689" w:rsidRPr="00F30719">
        <w:t xml:space="preserve">vitar </w:t>
      </w:r>
      <w:r w:rsidRPr="00F30719">
        <w:t xml:space="preserve">o </w:t>
      </w:r>
      <w:r w:rsidR="00282689" w:rsidRPr="00F30719">
        <w:t>tabagismo e a obesidade na adolescência</w:t>
      </w:r>
      <w:r w:rsidR="00E46830" w:rsidRPr="00F30719">
        <w:t>,</w:t>
      </w:r>
      <w:r w:rsidR="00282689" w:rsidRPr="00F30719">
        <w:t xml:space="preserve"> </w:t>
      </w:r>
      <w:r w:rsidRPr="00F30719">
        <w:t xml:space="preserve">poderão constituir medidas para </w:t>
      </w:r>
      <w:r w:rsidR="00834DF0" w:rsidRPr="00F30719">
        <w:t xml:space="preserve">modificar o risco de </w:t>
      </w:r>
      <w:r w:rsidRPr="00F30719">
        <w:t xml:space="preserve">aparecimento da doença. </w:t>
      </w:r>
    </w:p>
    <w:p w14:paraId="1BB98C8C" w14:textId="0112A878" w:rsidR="00340CAA" w:rsidRPr="00F30719" w:rsidRDefault="00340CAA" w:rsidP="00020A64">
      <w:pPr>
        <w:pStyle w:val="PargrafodaLista"/>
        <w:numPr>
          <w:ilvl w:val="0"/>
          <w:numId w:val="29"/>
        </w:numPr>
        <w:tabs>
          <w:tab w:val="left" w:pos="3544"/>
        </w:tabs>
        <w:spacing w:after="0" w:line="360" w:lineRule="auto"/>
        <w:jc w:val="both"/>
      </w:pPr>
      <w:r w:rsidRPr="00F30719">
        <w:rPr>
          <w:rFonts w:eastAsia="Times New Roman"/>
        </w:rPr>
        <w:t>Não existe nenhum teste pré-natal que permita avaliar  o risco de</w:t>
      </w:r>
      <w:r w:rsidRPr="00F30719">
        <w:rPr>
          <w:rFonts w:eastAsia="Times New Roman"/>
        </w:rPr>
        <w:br/>
        <w:t xml:space="preserve">transmissão de EM. </w:t>
      </w:r>
    </w:p>
    <w:p w14:paraId="1EC75FB6" w14:textId="77777777" w:rsidR="00516FA4" w:rsidRPr="00F30719" w:rsidRDefault="00516FA4" w:rsidP="00144272">
      <w:pPr>
        <w:tabs>
          <w:tab w:val="left" w:pos="3544"/>
        </w:tabs>
        <w:spacing w:after="0" w:line="360" w:lineRule="auto"/>
        <w:jc w:val="both"/>
      </w:pPr>
    </w:p>
    <w:p w14:paraId="241287D0" w14:textId="77777777" w:rsidR="00643681" w:rsidRPr="00F30719" w:rsidRDefault="00643681" w:rsidP="00282689">
      <w:pPr>
        <w:tabs>
          <w:tab w:val="left" w:pos="3544"/>
        </w:tabs>
        <w:spacing w:after="0" w:line="360" w:lineRule="auto"/>
        <w:jc w:val="both"/>
        <w:rPr>
          <w:b/>
        </w:rPr>
      </w:pPr>
    </w:p>
    <w:p w14:paraId="5B2338AE" w14:textId="77777777" w:rsidR="003C4F77" w:rsidRPr="00F30719" w:rsidRDefault="00E64E05" w:rsidP="00F33C39">
      <w:pPr>
        <w:spacing w:after="0" w:line="360" w:lineRule="auto"/>
        <w:jc w:val="both"/>
        <w:rPr>
          <w:b/>
        </w:rPr>
      </w:pPr>
      <w:r w:rsidRPr="00F30719">
        <w:rPr>
          <w:b/>
        </w:rPr>
        <w:t>IV</w:t>
      </w:r>
      <w:r w:rsidR="006A1895" w:rsidRPr="00F30719">
        <w:rPr>
          <w:b/>
        </w:rPr>
        <w:t xml:space="preserve">. </w:t>
      </w:r>
      <w:r w:rsidR="00F33C39" w:rsidRPr="00F30719">
        <w:rPr>
          <w:b/>
        </w:rPr>
        <w:t xml:space="preserve">Impacto </w:t>
      </w:r>
      <w:r w:rsidR="000A5E38" w:rsidRPr="00F30719">
        <w:rPr>
          <w:b/>
        </w:rPr>
        <w:t>da gravidez</w:t>
      </w:r>
      <w:r w:rsidR="004355B1" w:rsidRPr="00F30719">
        <w:rPr>
          <w:b/>
        </w:rPr>
        <w:t xml:space="preserve"> </w:t>
      </w:r>
      <w:r w:rsidR="000A5E38" w:rsidRPr="00F30719">
        <w:rPr>
          <w:b/>
        </w:rPr>
        <w:t xml:space="preserve">no </w:t>
      </w:r>
      <w:r w:rsidR="00490668" w:rsidRPr="00F30719">
        <w:rPr>
          <w:b/>
        </w:rPr>
        <w:t xml:space="preserve">risco e </w:t>
      </w:r>
      <w:r w:rsidR="00E46830" w:rsidRPr="00F30719">
        <w:rPr>
          <w:b/>
        </w:rPr>
        <w:t>prognó</w:t>
      </w:r>
      <w:r w:rsidR="000A5E38" w:rsidRPr="00F30719">
        <w:rPr>
          <w:b/>
        </w:rPr>
        <w:t xml:space="preserve">stico da EM </w:t>
      </w:r>
    </w:p>
    <w:p w14:paraId="617F2995" w14:textId="77777777" w:rsidR="00495801" w:rsidRPr="00F30719" w:rsidRDefault="00495801" w:rsidP="003C4F77">
      <w:pPr>
        <w:spacing w:after="0" w:line="360" w:lineRule="auto"/>
        <w:jc w:val="both"/>
      </w:pPr>
    </w:p>
    <w:p w14:paraId="71423F47" w14:textId="77777777" w:rsidR="003C4F77" w:rsidRPr="00F30719" w:rsidRDefault="003C4F77" w:rsidP="003C4F77">
      <w:pPr>
        <w:spacing w:after="0" w:line="360" w:lineRule="auto"/>
        <w:jc w:val="both"/>
      </w:pPr>
      <w:r w:rsidRPr="00F30719">
        <w:t xml:space="preserve">MENSAGEM: </w:t>
      </w:r>
    </w:p>
    <w:p w14:paraId="15827F5B" w14:textId="4C25D47F" w:rsidR="003C4F77" w:rsidRPr="00F30719" w:rsidRDefault="005F585D" w:rsidP="00CB23F8">
      <w:pPr>
        <w:spacing w:after="0" w:line="360" w:lineRule="auto"/>
        <w:jc w:val="both"/>
      </w:pPr>
      <w:r w:rsidRPr="00F30719">
        <w:t>A gravidez não</w:t>
      </w:r>
      <w:r w:rsidR="00281619" w:rsidRPr="00F30719">
        <w:t xml:space="preserve"> </w:t>
      </w:r>
      <w:proofErr w:type="spellStart"/>
      <w:r w:rsidR="00281619" w:rsidRPr="00F30719">
        <w:t>afecta</w:t>
      </w:r>
      <w:proofErr w:type="spellEnd"/>
      <w:r w:rsidR="00281619" w:rsidRPr="00F30719">
        <w:t xml:space="preserve"> a progressão da EM e habitualmente corresponde a um perío</w:t>
      </w:r>
      <w:r w:rsidR="0075544E" w:rsidRPr="00F30719">
        <w:t>do de menor atividade de doença.</w:t>
      </w:r>
    </w:p>
    <w:p w14:paraId="4A5C8393" w14:textId="77777777" w:rsidR="00AF7504" w:rsidRPr="00F30719" w:rsidRDefault="00AF7504" w:rsidP="005F585D">
      <w:pPr>
        <w:spacing w:after="0" w:line="360" w:lineRule="auto"/>
        <w:jc w:val="both"/>
      </w:pPr>
    </w:p>
    <w:p w14:paraId="5A307D1C" w14:textId="77777777" w:rsidR="00E46830" w:rsidRPr="00F30719" w:rsidRDefault="005F585D" w:rsidP="00E46830">
      <w:pPr>
        <w:spacing w:after="0" w:line="360" w:lineRule="auto"/>
        <w:jc w:val="both"/>
      </w:pPr>
      <w:r w:rsidRPr="00F30719">
        <w:t>SUPORTE</w:t>
      </w:r>
    </w:p>
    <w:p w14:paraId="113C8BCB" w14:textId="3FA9EF21" w:rsidR="00E46830" w:rsidRPr="00F30719" w:rsidRDefault="00596B2B" w:rsidP="00CB23F8">
      <w:pPr>
        <w:spacing w:after="0" w:line="360" w:lineRule="auto"/>
        <w:jc w:val="both"/>
      </w:pPr>
      <w:r w:rsidRPr="00F30719">
        <w:t>Vários</w:t>
      </w:r>
      <w:r w:rsidR="00135859" w:rsidRPr="00F30719">
        <w:t xml:space="preserve"> estudos </w:t>
      </w:r>
      <w:r w:rsidR="00E46830" w:rsidRPr="00F30719">
        <w:t>avaliaram</w:t>
      </w:r>
      <w:r w:rsidR="00135859" w:rsidRPr="00F30719">
        <w:t xml:space="preserve"> o potencial efeito benéfico da gravidez no risco de desenvolver EM</w:t>
      </w:r>
      <w:r w:rsidRPr="00F30719">
        <w:t xml:space="preserve">, alguns </w:t>
      </w:r>
      <w:r w:rsidR="00135859" w:rsidRPr="00F30719">
        <w:t xml:space="preserve">apontam para </w:t>
      </w:r>
      <w:r w:rsidR="00F16DCC" w:rsidRPr="00F30719">
        <w:t xml:space="preserve">uma </w:t>
      </w:r>
      <w:r w:rsidR="00135859" w:rsidRPr="00F30719">
        <w:t xml:space="preserve">diminuição do risco de desenvolver </w:t>
      </w:r>
      <w:r w:rsidR="00495801" w:rsidRPr="00F30719">
        <w:t xml:space="preserve"> a doença</w:t>
      </w:r>
      <w:r w:rsidR="0054485C" w:rsidRPr="00F30719">
        <w:t xml:space="preserve"> </w:t>
      </w:r>
      <w:r w:rsidR="00135859" w:rsidRPr="00F30719">
        <w:t xml:space="preserve">nos 2 a 5 anos seguintes </w:t>
      </w:r>
      <w:hyperlink w:anchor="_ENREF_26" w:tooltip="Ponsonby, 2012 #2172" w:history="1">
        <w:r w:rsidR="00CA39F8" w:rsidRPr="00F30719">
          <w:fldChar w:fldCharType="begin">
            <w:fldData xml:space="preserve">PEVuZE5vdGU+PENpdGU+PEF1dGhvcj5Qb25zb25ieTwvQXV0aG9yPjxZZWFyPjIwMTI8L1llYXI+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</w:fldData>
          </w:fldChar>
        </w:r>
        <w:r w:rsidR="00CA39F8" w:rsidRPr="00F30719">
          <w:instrText xml:space="preserve"> ADDIN EN.CITE </w:instrText>
        </w:r>
        <w:r w:rsidR="00CA39F8" w:rsidRPr="00F30719">
          <w:fldChar w:fldCharType="begin">
            <w:fldData xml:space="preserve">PEVuZE5vdGU+PENpdGU+PEF1dGhvcj5Qb25zb25ieTwvQXV0aG9yPjxZZWFyPjIwMTI8L1llYXI+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26-28</w:t>
        </w:r>
        <w:r w:rsidR="00CA39F8" w:rsidRPr="00F30719">
          <w:fldChar w:fldCharType="end"/>
        </w:r>
      </w:hyperlink>
      <w:r w:rsidR="00135859" w:rsidRPr="00F30719">
        <w:t>, no entanto pelo menos um estudo</w:t>
      </w:r>
      <w:r w:rsidRPr="00F30719">
        <w:t xml:space="preserve">, </w:t>
      </w:r>
      <w:r w:rsidR="00135859" w:rsidRPr="00F30719">
        <w:t>em doentes com síndrome radiológico isolado</w:t>
      </w:r>
      <w:r w:rsidR="0054485C" w:rsidRPr="00F30719">
        <w:t xml:space="preserve"> (SRI)</w:t>
      </w:r>
      <w:r w:rsidR="00E46830" w:rsidRPr="00F30719">
        <w:t xml:space="preserve">, </w:t>
      </w:r>
      <w:r w:rsidR="0054485C" w:rsidRPr="00F30719">
        <w:t>descreve q</w:t>
      </w:r>
      <w:r w:rsidR="00E46830" w:rsidRPr="00F30719">
        <w:t>ue n</w:t>
      </w:r>
      <w:r w:rsidR="0054485C" w:rsidRPr="00F30719">
        <w:t xml:space="preserve">as mulheres que engravidaram o primeiro evento clinico </w:t>
      </w:r>
      <w:proofErr w:type="spellStart"/>
      <w:r w:rsidR="0054485C" w:rsidRPr="00F30719">
        <w:t>desmielinizante</w:t>
      </w:r>
      <w:proofErr w:type="spellEnd"/>
      <w:r w:rsidR="0054485C" w:rsidRPr="00F30719">
        <w:t xml:space="preserve"> surgiu mais cedo c</w:t>
      </w:r>
      <w:r w:rsidR="00F038B6" w:rsidRPr="00F30719">
        <w:t>omparativamente às mulheres nulí</w:t>
      </w:r>
      <w:r w:rsidR="0054485C" w:rsidRPr="00F30719">
        <w:t xml:space="preserve">paras </w:t>
      </w:r>
      <w:hyperlink w:anchor="_ENREF_29" w:tooltip="Lebrun, 2012 #2188" w:history="1">
        <w:r w:rsidR="00CA39F8" w:rsidRPr="00F30719">
          <w:fldChar w:fldCharType="begin">
            <w:fldData xml:space="preserve">PEVuZE5vdGU+PENpdGU+PEF1dGhvcj5MZWJydW48L0F1dGhvcj48WWVhcj4yMDEyPC9ZZWFyPjxS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</w:fldData>
          </w:fldChar>
        </w:r>
        <w:r w:rsidR="00CA39F8" w:rsidRPr="00F30719">
          <w:instrText xml:space="preserve"> ADDIN EN.CITE </w:instrText>
        </w:r>
        <w:r w:rsidR="00CA39F8" w:rsidRPr="00F30719">
          <w:fldChar w:fldCharType="begin">
            <w:fldData xml:space="preserve">PEVuZE5vdGU+PENpdGU+PEF1dGhvcj5MZWJydW48L0F1dGhvcj48WWVhcj4yMDEyPC9ZZWFyPjxS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29</w:t>
        </w:r>
        <w:r w:rsidR="00CA39F8" w:rsidRPr="00F30719">
          <w:fldChar w:fldCharType="end"/>
        </w:r>
      </w:hyperlink>
      <w:r w:rsidR="0054485C" w:rsidRPr="00F30719">
        <w:t xml:space="preserve">. </w:t>
      </w:r>
    </w:p>
    <w:p w14:paraId="67DE1A4C" w14:textId="0D685BF5" w:rsidR="007F2C94" w:rsidRPr="00F30719" w:rsidRDefault="001E264C" w:rsidP="00CB23F8">
      <w:pPr>
        <w:spacing w:after="0" w:line="360" w:lineRule="auto"/>
        <w:jc w:val="both"/>
      </w:pPr>
      <w:r w:rsidRPr="00F30719">
        <w:t xml:space="preserve">A gravidez não </w:t>
      </w:r>
      <w:r w:rsidR="00E46830" w:rsidRPr="00F30719">
        <w:t>afe</w:t>
      </w:r>
      <w:r w:rsidR="0075544E" w:rsidRPr="00F30719">
        <w:t>ta</w:t>
      </w:r>
      <w:r w:rsidRPr="00F30719">
        <w:t xml:space="preserve"> negativamente a progressão da doença a longo prazo, no entanto o impa</w:t>
      </w:r>
      <w:r w:rsidR="00E46830" w:rsidRPr="00F30719">
        <w:t xml:space="preserve">cto da gravidez no curso da EM </w:t>
      </w:r>
      <w:r w:rsidRPr="00F30719">
        <w:t xml:space="preserve">é um </w:t>
      </w:r>
      <w:proofErr w:type="spellStart"/>
      <w:r w:rsidRPr="00F30719">
        <w:t>aspecto</w:t>
      </w:r>
      <w:proofErr w:type="spellEnd"/>
      <w:r w:rsidRPr="00F30719">
        <w:t xml:space="preserve"> </w:t>
      </w:r>
      <w:r w:rsidR="00E46830" w:rsidRPr="00F30719">
        <w:t xml:space="preserve">ainda não </w:t>
      </w:r>
      <w:r w:rsidRPr="00F30719">
        <w:t xml:space="preserve">completamente conhecido </w:t>
      </w:r>
      <w:r w:rsidR="00C1758C" w:rsidRPr="00F30719">
        <w:fldChar w:fldCharType="begin">
          <w:fldData xml:space="preserve">PEVuZE5vdGU+PENpdGU+PEF1dGhvcj5IdXRjaGluc29uPC9BdXRob3I+PFllYXI+MjAxNDwvWWVh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</w:fldData>
        </w:fldChar>
      </w:r>
      <w:r w:rsidR="00E347A9" w:rsidRPr="00F30719">
        <w:instrText xml:space="preserve"> ADDIN EN.CITE </w:instrText>
      </w:r>
      <w:r w:rsidR="00E347A9" w:rsidRPr="00F30719">
        <w:fldChar w:fldCharType="begin">
          <w:fldData xml:space="preserve">PEVuZE5vdGU+PENpdGU+PEF1dGhvcj5IdXRjaGluc29uPC9BdXRob3I+PFllYXI+MjAxNDwvWWVh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</w:fldData>
        </w:fldChar>
      </w:r>
      <w:r w:rsidR="00E347A9" w:rsidRPr="00F30719">
        <w:instrText xml:space="preserve"> ADDIN EN.CITE.DATA </w:instrText>
      </w:r>
      <w:r w:rsidR="00E347A9" w:rsidRPr="00F30719">
        <w:fldChar w:fldCharType="end"/>
      </w:r>
      <w:r w:rsidR="00C1758C" w:rsidRPr="00F30719">
        <w:fldChar w:fldCharType="separate"/>
      </w:r>
      <w:hyperlink w:anchor="_ENREF_30" w:tooltip="Hutchinson, 2014 #2121" w:history="1">
        <w:r w:rsidR="00CA39F8" w:rsidRPr="00F30719">
          <w:rPr>
            <w:noProof/>
            <w:vertAlign w:val="superscript"/>
          </w:rPr>
          <w:t>30</w:t>
        </w:r>
      </w:hyperlink>
      <w:r w:rsidR="00E347A9" w:rsidRPr="00F30719">
        <w:rPr>
          <w:noProof/>
          <w:vertAlign w:val="superscript"/>
        </w:rPr>
        <w:t xml:space="preserve">, </w:t>
      </w:r>
      <w:hyperlink w:anchor="_ENREF_31" w:tooltip="Tsui, 2011 #2127" w:history="1">
        <w:r w:rsidR="00CA39F8" w:rsidRPr="00F30719">
          <w:rPr>
            <w:noProof/>
            <w:vertAlign w:val="superscript"/>
          </w:rPr>
          <w:t>31</w:t>
        </w:r>
      </w:hyperlink>
      <w:r w:rsidR="00C1758C" w:rsidRPr="00F30719">
        <w:fldChar w:fldCharType="end"/>
      </w:r>
      <w:r w:rsidR="00E46830" w:rsidRPr="00F30719">
        <w:t xml:space="preserve">. Existem estudos que </w:t>
      </w:r>
      <w:r w:rsidRPr="00F30719">
        <w:t xml:space="preserve">apontam para uma progressão mais lenta do </w:t>
      </w:r>
      <w:r w:rsidR="004D5474" w:rsidRPr="00F30719">
        <w:t xml:space="preserve">score da </w:t>
      </w:r>
      <w:r w:rsidRPr="00F30719">
        <w:t xml:space="preserve">EDSS </w:t>
      </w:r>
      <w:r w:rsidR="004D5474" w:rsidRPr="00F30719">
        <w:t>(</w:t>
      </w:r>
      <w:proofErr w:type="spellStart"/>
      <w:r w:rsidR="004D5474" w:rsidRPr="00F30719">
        <w:rPr>
          <w:i/>
        </w:rPr>
        <w:t>Expanded</w:t>
      </w:r>
      <w:proofErr w:type="spellEnd"/>
      <w:r w:rsidR="004D5474" w:rsidRPr="00F30719">
        <w:rPr>
          <w:i/>
        </w:rPr>
        <w:t xml:space="preserve"> </w:t>
      </w:r>
      <w:proofErr w:type="spellStart"/>
      <w:r w:rsidR="004D5474" w:rsidRPr="00F30719">
        <w:rPr>
          <w:i/>
        </w:rPr>
        <w:t>Disability</w:t>
      </w:r>
      <w:proofErr w:type="spellEnd"/>
      <w:r w:rsidR="004D5474" w:rsidRPr="00F30719">
        <w:rPr>
          <w:i/>
        </w:rPr>
        <w:t xml:space="preserve"> </w:t>
      </w:r>
      <w:r w:rsidR="004D5474" w:rsidRPr="00F30719">
        <w:rPr>
          <w:i/>
        </w:rPr>
        <w:lastRenderedPageBreak/>
        <w:t xml:space="preserve">Status </w:t>
      </w:r>
      <w:proofErr w:type="spellStart"/>
      <w:r w:rsidR="004D5474" w:rsidRPr="00F30719">
        <w:rPr>
          <w:i/>
        </w:rPr>
        <w:t>Scale</w:t>
      </w:r>
      <w:proofErr w:type="spellEnd"/>
      <w:r w:rsidR="004D5474" w:rsidRPr="00F30719">
        <w:t xml:space="preserve">) </w:t>
      </w:r>
      <w:r w:rsidRPr="00F30719">
        <w:t xml:space="preserve">nas doentes não </w:t>
      </w:r>
      <w:r w:rsidR="005D0A72" w:rsidRPr="00F30719">
        <w:t>nulíparas</w:t>
      </w:r>
      <w:r w:rsidRPr="00F30719">
        <w:t xml:space="preserve"> </w:t>
      </w:r>
      <w:proofErr w:type="spellStart"/>
      <w:r w:rsidRPr="00F30719">
        <w:t>vs</w:t>
      </w:r>
      <w:proofErr w:type="spellEnd"/>
      <w:r w:rsidRPr="00F30719">
        <w:t xml:space="preserve"> doentes </w:t>
      </w:r>
      <w:r w:rsidR="005D0A72" w:rsidRPr="00F30719">
        <w:t xml:space="preserve">nulíparas </w:t>
      </w:r>
      <w:r w:rsidR="00C1758C" w:rsidRPr="00F30719">
        <w:fldChar w:fldCharType="begin">
          <w:fldData xml:space="preserve">PEVuZE5vdGU+PENpdGU+PEF1dGhvcj5EJmFwb3M7SG9vZ2hlIE08L0F1dGhvcj48WWVhcj4yMDE0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</w:fldData>
        </w:fldChar>
      </w:r>
      <w:r w:rsidR="00E347A9" w:rsidRPr="00F30719">
        <w:instrText xml:space="preserve"> ADDIN EN.CITE </w:instrText>
      </w:r>
      <w:r w:rsidR="00E347A9" w:rsidRPr="00F30719">
        <w:fldChar w:fldCharType="begin">
          <w:fldData xml:space="preserve">PEVuZE5vdGU+PENpdGU+PEF1dGhvcj5EJmFwb3M7SG9vZ2hlIE08L0F1dGhvcj48WWVhcj4yMDE0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</w:fldData>
        </w:fldChar>
      </w:r>
      <w:r w:rsidR="00E347A9" w:rsidRPr="00F30719">
        <w:instrText xml:space="preserve"> ADDIN EN.CITE.DATA </w:instrText>
      </w:r>
      <w:r w:rsidR="00E347A9" w:rsidRPr="00F30719">
        <w:fldChar w:fldCharType="end"/>
      </w:r>
      <w:r w:rsidR="00C1758C" w:rsidRPr="00F30719">
        <w:fldChar w:fldCharType="separate"/>
      </w:r>
      <w:hyperlink w:anchor="_ENREF_5" w:tooltip="D'Hooghe M, 2014 #2123" w:history="1">
        <w:r w:rsidR="00CA39F8" w:rsidRPr="00F30719">
          <w:rPr>
            <w:noProof/>
            <w:vertAlign w:val="superscript"/>
          </w:rPr>
          <w:t>5</w:t>
        </w:r>
      </w:hyperlink>
      <w:r w:rsidR="00E347A9" w:rsidRPr="00F30719">
        <w:rPr>
          <w:noProof/>
          <w:vertAlign w:val="superscript"/>
        </w:rPr>
        <w:t xml:space="preserve">, </w:t>
      </w:r>
      <w:hyperlink w:anchor="_ENREF_32" w:tooltip="Masera, 2015 #2182" w:history="1">
        <w:r w:rsidR="00CA39F8" w:rsidRPr="00F30719">
          <w:rPr>
            <w:noProof/>
            <w:vertAlign w:val="superscript"/>
          </w:rPr>
          <w:t>32</w:t>
        </w:r>
      </w:hyperlink>
      <w:r w:rsidR="00C1758C" w:rsidRPr="00F30719">
        <w:fldChar w:fldCharType="end"/>
      </w:r>
      <w:r w:rsidR="00100BAC" w:rsidRPr="00F30719">
        <w:t>,</w:t>
      </w:r>
      <w:r w:rsidR="005D0A72" w:rsidRPr="00F30719">
        <w:t xml:space="preserve"> </w:t>
      </w:r>
      <w:r w:rsidRPr="00F30719">
        <w:t xml:space="preserve">mas  outros estudos não encontraram diferenças </w:t>
      </w:r>
      <w:r w:rsidR="00C1758C" w:rsidRPr="00F30719">
        <w:fldChar w:fldCharType="begin">
          <w:fldData xml:space="preserve">PEVuZE5vdGU+PENpdGU+PEF1dGhvcj5NY0NvbWJlPC9BdXRob3I+PFllYXI+MjAxNDwvWWVhcj48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=
</w:fldData>
        </w:fldChar>
      </w:r>
      <w:r w:rsidR="00E347A9" w:rsidRPr="00F30719">
        <w:instrText xml:space="preserve"> ADDIN EN.CITE </w:instrText>
      </w:r>
      <w:r w:rsidR="00E347A9" w:rsidRPr="00F30719">
        <w:fldChar w:fldCharType="begin">
          <w:fldData xml:space="preserve">PEVuZE5vdGU+PENpdGU+PEF1dGhvcj5NY0NvbWJlPC9BdXRob3I+PFllYXI+MjAxNDwvWWVhcj48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=
</w:fldData>
        </w:fldChar>
      </w:r>
      <w:r w:rsidR="00E347A9" w:rsidRPr="00F30719">
        <w:instrText xml:space="preserve"> ADDIN EN.CITE.DATA </w:instrText>
      </w:r>
      <w:r w:rsidR="00E347A9" w:rsidRPr="00F30719">
        <w:fldChar w:fldCharType="end"/>
      </w:r>
      <w:r w:rsidR="00C1758C" w:rsidRPr="00F30719">
        <w:fldChar w:fldCharType="separate"/>
      </w:r>
      <w:hyperlink w:anchor="_ENREF_33" w:tooltip="McCombe, 2014 #2122" w:history="1">
        <w:r w:rsidR="00CA39F8" w:rsidRPr="00F30719">
          <w:rPr>
            <w:noProof/>
            <w:vertAlign w:val="superscript"/>
          </w:rPr>
          <w:t>33</w:t>
        </w:r>
      </w:hyperlink>
      <w:r w:rsidR="00E347A9" w:rsidRPr="00F30719">
        <w:rPr>
          <w:noProof/>
          <w:vertAlign w:val="superscript"/>
        </w:rPr>
        <w:t xml:space="preserve">, </w:t>
      </w:r>
      <w:hyperlink w:anchor="_ENREF_34" w:tooltip="Benoit, 2016 #2204" w:history="1">
        <w:r w:rsidR="00CA39F8" w:rsidRPr="00F30719">
          <w:rPr>
            <w:noProof/>
            <w:vertAlign w:val="superscript"/>
          </w:rPr>
          <w:t>34</w:t>
        </w:r>
      </w:hyperlink>
      <w:r w:rsidR="00C1758C" w:rsidRPr="00F30719">
        <w:fldChar w:fldCharType="end"/>
      </w:r>
      <w:r w:rsidRPr="00F30719">
        <w:t>.</w:t>
      </w:r>
      <w:r w:rsidR="00E644F4" w:rsidRPr="00F30719">
        <w:t xml:space="preserve"> </w:t>
      </w:r>
      <w:r w:rsidR="0075544E" w:rsidRPr="00F30719">
        <w:t>As diferenças podem dever-se</w:t>
      </w:r>
      <w:r w:rsidR="00E46830" w:rsidRPr="00F30719">
        <w:t xml:space="preserve"> </w:t>
      </w:r>
      <w:r w:rsidR="0075544E" w:rsidRPr="00F30719">
        <w:t>a</w:t>
      </w:r>
      <w:r w:rsidR="00E46830" w:rsidRPr="00F30719">
        <w:t xml:space="preserve"> diversos fa</w:t>
      </w:r>
      <w:r w:rsidR="00F16DCC" w:rsidRPr="00F30719">
        <w:t>tores como é exe</w:t>
      </w:r>
      <w:r w:rsidR="00E46830" w:rsidRPr="00F30719">
        <w:t>mpl</w:t>
      </w:r>
      <w:r w:rsidR="0075544E" w:rsidRPr="00F30719">
        <w:t>o a severidade da doença ou</w:t>
      </w:r>
      <w:r w:rsidR="00F16DCC" w:rsidRPr="00F30719">
        <w:t xml:space="preserve"> sintoma</w:t>
      </w:r>
      <w:r w:rsidR="0075544E" w:rsidRPr="00F30719">
        <w:t xml:space="preserve">s prévios à gravidez </w:t>
      </w:r>
      <w:r w:rsidR="00E46830" w:rsidRPr="00F30719">
        <w:t xml:space="preserve">que podem </w:t>
      </w:r>
      <w:r w:rsidR="00F16DCC" w:rsidRPr="00F30719">
        <w:t>interferir</w:t>
      </w:r>
      <w:r w:rsidR="0075544E" w:rsidRPr="00F30719">
        <w:t xml:space="preserve"> mesmo</w:t>
      </w:r>
      <w:r w:rsidR="00F16DCC" w:rsidRPr="00F30719">
        <w:t xml:space="preserve"> com a decisão de engravidar </w:t>
      </w:r>
      <w:hyperlink w:anchor="_ENREF_31" w:tooltip="Tsui, 2011 #2127" w:history="1">
        <w:r w:rsidR="00CA39F8" w:rsidRPr="00F30719">
          <w:fldChar w:fldCharType="begin"/>
        </w:r>
        <w:r w:rsidR="00CA39F8" w:rsidRPr="00F30719">
          <w:instrText xml:space="preserve"> ADDIN EN.CITE &lt;EndNote&gt;&lt;Cite&gt;&lt;Author&gt;Tsui&lt;/Author&gt;&lt;Year&gt;2011&lt;/Year&gt;&lt;RecNum&gt;2127&lt;/RecNum&gt;&lt;DisplayText&gt;&lt;style face="superscript"&gt;31&lt;/style&gt;&lt;/DisplayText&gt;&lt;record&gt;&lt;rec-number&gt;2127&lt;/rec-number&gt;&lt;foreign-keys&gt;&lt;key app="EN" db-id="aapdax9x5zrtd0e9wwepxezp0pszdwtz5wtd" timestamp="1487071402"&gt;2127&lt;/key&gt;&lt;/foreign-keys&gt;&lt;ref-type name="Journal Article"&gt;17&lt;/ref-type&gt;&lt;contributors&gt;&lt;authors&gt;&lt;author&gt;Tsui, A.&lt;/author&gt;&lt;author&gt;Lee, M. A.&lt;/author&gt;&lt;/authors&gt;&lt;/contributors&gt;&lt;auth-address&gt;John Radcliffe Hospital, University of Oxford Medical School, Oxford, UK. alex.tsui@doctors.org.uk&lt;/auth-address&gt;&lt;titles&gt;&lt;title&gt;Multiple sclerosis and pregnancy&lt;/title&gt;&lt;secondary-title&gt;Curr Opin Obstet Gynecol&lt;/secondary-title&gt;&lt;/titles&gt;&lt;periodical&gt;&lt;full-title&gt;Curr Opin Obstet Gynecol&lt;/full-title&gt;&lt;/periodical&gt;&lt;pages&gt;435-9&lt;/pages&gt;&lt;volume&gt;23&lt;/volume&gt;&lt;number&gt;6&lt;/number&gt;&lt;keywords&gt;&lt;keyword&gt;Adult&lt;/keyword&gt;&lt;keyword&gt;*Breast Feeding&lt;/keyword&gt;&lt;keyword&gt;Disease Progression&lt;/keyword&gt;&lt;keyword&gt;Female&lt;/keyword&gt;&lt;keyword&gt;Humans&lt;/keyword&gt;&lt;keyword&gt;*Multiple Sclerosis/drug therapy/physiopathology&lt;/keyword&gt;&lt;keyword&gt;Pregnancy&lt;/keyword&gt;&lt;keyword&gt;*Pregnancy Complications/drug therapy/etiology/physiopathology&lt;/keyword&gt;&lt;keyword&gt;Prognosis&lt;/keyword&gt;&lt;keyword&gt;Risk Assessment&lt;/keyword&gt;&lt;keyword&gt;Secondary Prevention&lt;/keyword&gt;&lt;/keywords&gt;&lt;dates&gt;&lt;year&gt;2011&lt;/year&gt;&lt;pub-dates&gt;&lt;date&gt;Dec&lt;/date&gt;&lt;/pub-dates&gt;&lt;/dates&gt;&lt;isbn&gt;1473-656X (Electronic)&amp;#xD;1040-872X (Linking)&lt;/isbn&gt;&lt;accession-num&gt;22011954&lt;/accession-num&gt;&lt;urls&gt;&lt;related-urls&gt;&lt;url&gt;https://www.ncbi.nlm.nih.gov/pubmed/22011954&lt;/url&gt;&lt;/related-urls&gt;&lt;/urls&gt;&lt;electronic-resource-num&gt;10.1097/GCO.0b013e32834cef8f&lt;/electronic-resource-num&gt;&lt;/record&gt;&lt;/Cite&gt;&lt;/EndNote&gt;</w:instrText>
        </w:r>
        <w:r w:rsidR="00CA39F8" w:rsidRPr="00F30719">
          <w:fldChar w:fldCharType="separate"/>
        </w:r>
        <w:r w:rsidR="00CA39F8" w:rsidRPr="00F30719">
          <w:rPr>
            <w:noProof/>
            <w:vertAlign w:val="superscript"/>
          </w:rPr>
          <w:t>31</w:t>
        </w:r>
        <w:r w:rsidR="00CA39F8" w:rsidRPr="00F30719">
          <w:fldChar w:fldCharType="end"/>
        </w:r>
      </w:hyperlink>
      <w:r w:rsidR="00F16DCC" w:rsidRPr="00F30719">
        <w:t xml:space="preserve">. </w:t>
      </w:r>
    </w:p>
    <w:p w14:paraId="4EA3CB52" w14:textId="77777777" w:rsidR="007F2C94" w:rsidRPr="00F30719" w:rsidRDefault="007F2C94" w:rsidP="005F585D">
      <w:pPr>
        <w:spacing w:after="0" w:line="360" w:lineRule="auto"/>
        <w:jc w:val="both"/>
      </w:pPr>
    </w:p>
    <w:p w14:paraId="60BF4EB7" w14:textId="77777777" w:rsidR="00E736C3" w:rsidRPr="00F30719" w:rsidRDefault="00E736C3" w:rsidP="005F585D">
      <w:pPr>
        <w:spacing w:after="0" w:line="360" w:lineRule="auto"/>
        <w:jc w:val="both"/>
      </w:pPr>
    </w:p>
    <w:p w14:paraId="263BBFC3" w14:textId="77777777" w:rsidR="00E736C3" w:rsidRPr="00F30719" w:rsidRDefault="00E736C3" w:rsidP="005F585D">
      <w:pPr>
        <w:spacing w:after="0" w:line="360" w:lineRule="auto"/>
        <w:jc w:val="both"/>
      </w:pPr>
    </w:p>
    <w:p w14:paraId="7CBBF056" w14:textId="77777777" w:rsidR="0075544E" w:rsidRPr="00F30719" w:rsidRDefault="0075544E" w:rsidP="0075544E">
      <w:pPr>
        <w:spacing w:after="0" w:line="360" w:lineRule="auto"/>
        <w:jc w:val="both"/>
      </w:pPr>
      <w:r w:rsidRPr="00F30719">
        <w:t>ORIENTAÇÕES:</w:t>
      </w:r>
    </w:p>
    <w:p w14:paraId="5100147E" w14:textId="019E627F" w:rsidR="005F585D" w:rsidRPr="00F30719" w:rsidRDefault="00E8631A" w:rsidP="00CB23F8">
      <w:pPr>
        <w:spacing w:after="0" w:line="360" w:lineRule="auto"/>
        <w:jc w:val="both"/>
      </w:pPr>
      <w:r w:rsidRPr="00F30719">
        <w:t>Nas</w:t>
      </w:r>
      <w:r w:rsidR="005F585D" w:rsidRPr="00F30719">
        <w:t xml:space="preserve"> mulher</w:t>
      </w:r>
      <w:r w:rsidRPr="00F30719">
        <w:t xml:space="preserve">es </w:t>
      </w:r>
      <w:r w:rsidR="00194450" w:rsidRPr="00F30719">
        <w:t xml:space="preserve">com </w:t>
      </w:r>
      <w:r w:rsidR="005F585D" w:rsidRPr="00F30719">
        <w:t xml:space="preserve">EM e desejo de engravidar, </w:t>
      </w:r>
      <w:r w:rsidR="00E46830" w:rsidRPr="00F30719">
        <w:t xml:space="preserve">os seguintes </w:t>
      </w:r>
      <w:proofErr w:type="spellStart"/>
      <w:r w:rsidR="00E46830" w:rsidRPr="00F30719">
        <w:t>aspectos</w:t>
      </w:r>
      <w:proofErr w:type="spellEnd"/>
      <w:r w:rsidR="00E46830" w:rsidRPr="00F30719">
        <w:t xml:space="preserve"> devem ser esclarecidos</w:t>
      </w:r>
      <w:r w:rsidR="00E644F4" w:rsidRPr="00F30719">
        <w:t xml:space="preserve">: </w:t>
      </w:r>
    </w:p>
    <w:p w14:paraId="5BE518A6" w14:textId="606348AF" w:rsidR="005E327D" w:rsidRPr="00F30719" w:rsidRDefault="006E4854" w:rsidP="00020A64">
      <w:pPr>
        <w:pStyle w:val="PargrafodaLista"/>
        <w:numPr>
          <w:ilvl w:val="0"/>
          <w:numId w:val="30"/>
        </w:numPr>
        <w:spacing w:after="0" w:line="360" w:lineRule="auto"/>
        <w:ind w:left="360"/>
        <w:jc w:val="both"/>
      </w:pPr>
      <w:r w:rsidRPr="00F30719">
        <w:t>No geral, a gravidez numa doente com EM não é uma gravidez de risco</w:t>
      </w:r>
      <w:r w:rsidR="005E327D" w:rsidRPr="00F30719">
        <w:t xml:space="preserve"> </w:t>
      </w:r>
    </w:p>
    <w:p w14:paraId="4129A5B9" w14:textId="083FF1E8" w:rsidR="00E8631A" w:rsidRPr="00F30719" w:rsidRDefault="00194450" w:rsidP="00020A64">
      <w:pPr>
        <w:pStyle w:val="PargrafodaLista"/>
        <w:numPr>
          <w:ilvl w:val="0"/>
          <w:numId w:val="30"/>
        </w:numPr>
        <w:spacing w:after="0" w:line="360" w:lineRule="auto"/>
        <w:ind w:left="360"/>
        <w:jc w:val="both"/>
      </w:pPr>
      <w:r w:rsidRPr="00F30719">
        <w:t>A</w:t>
      </w:r>
      <w:r w:rsidR="006E4854" w:rsidRPr="00F30719">
        <w:t xml:space="preserve"> gravidez </w:t>
      </w:r>
      <w:r w:rsidR="00E644F4" w:rsidRPr="00F30719">
        <w:t>n</w:t>
      </w:r>
      <w:r w:rsidR="00E8631A" w:rsidRPr="00F30719">
        <w:t xml:space="preserve">ão </w:t>
      </w:r>
      <w:r w:rsidR="0075544E" w:rsidRPr="00F30719">
        <w:t>interfere</w:t>
      </w:r>
      <w:r w:rsidR="005F585D" w:rsidRPr="00F30719">
        <w:t xml:space="preserve"> negativamente </w:t>
      </w:r>
      <w:r w:rsidR="0075544E" w:rsidRPr="00F30719">
        <w:t>na progressão e n</w:t>
      </w:r>
      <w:r w:rsidR="005F585D" w:rsidRPr="00F30719">
        <w:t xml:space="preserve">o curso </w:t>
      </w:r>
      <w:r w:rsidRPr="00F30719">
        <w:t xml:space="preserve">da doença </w:t>
      </w:r>
    </w:p>
    <w:p w14:paraId="75C7798E" w14:textId="77777777" w:rsidR="00457BA3" w:rsidRPr="00F30719" w:rsidRDefault="00E644F4" w:rsidP="00020A64">
      <w:pPr>
        <w:pStyle w:val="PargrafodaLista"/>
        <w:numPr>
          <w:ilvl w:val="0"/>
          <w:numId w:val="28"/>
        </w:numPr>
        <w:spacing w:after="0" w:line="360" w:lineRule="auto"/>
        <w:ind w:left="348"/>
        <w:jc w:val="both"/>
      </w:pPr>
      <w:r w:rsidRPr="00F30719">
        <w:t>Os</w:t>
      </w:r>
      <w:r w:rsidR="005F585D" w:rsidRPr="00F30719">
        <w:t xml:space="preserve"> efeitos benéficos da gravidez</w:t>
      </w:r>
      <w:r w:rsidR="00E46830" w:rsidRPr="00F30719">
        <w:t xml:space="preserve"> ainda</w:t>
      </w:r>
      <w:r w:rsidR="005F585D" w:rsidRPr="00F30719">
        <w:t xml:space="preserve"> não est</w:t>
      </w:r>
      <w:r w:rsidRPr="00F30719">
        <w:t>ão</w:t>
      </w:r>
      <w:r w:rsidR="005F585D" w:rsidRPr="00F30719">
        <w:t xml:space="preserve"> completamente estabelecido</w:t>
      </w:r>
      <w:r w:rsidRPr="00F30719">
        <w:t>s</w:t>
      </w:r>
      <w:r w:rsidR="005F585D" w:rsidRPr="00F30719">
        <w:t>.</w:t>
      </w:r>
    </w:p>
    <w:p w14:paraId="7A04AF2A" w14:textId="77777777" w:rsidR="0080061C" w:rsidRPr="00F30719" w:rsidRDefault="0080061C" w:rsidP="00127553">
      <w:pPr>
        <w:spacing w:after="0" w:line="360" w:lineRule="auto"/>
        <w:jc w:val="both"/>
        <w:rPr>
          <w:b/>
        </w:rPr>
      </w:pPr>
    </w:p>
    <w:p w14:paraId="031101C1" w14:textId="77777777" w:rsidR="00560F05" w:rsidRPr="00F30719" w:rsidRDefault="00560F05" w:rsidP="00127553">
      <w:pPr>
        <w:spacing w:after="0" w:line="360" w:lineRule="auto"/>
        <w:jc w:val="both"/>
        <w:rPr>
          <w:b/>
        </w:rPr>
      </w:pPr>
    </w:p>
    <w:p w14:paraId="0E6A2DC2" w14:textId="77777777" w:rsidR="006E4854" w:rsidRPr="00F30719" w:rsidRDefault="00E64E05" w:rsidP="00127553">
      <w:pPr>
        <w:spacing w:after="0" w:line="360" w:lineRule="auto"/>
        <w:jc w:val="both"/>
        <w:rPr>
          <w:b/>
        </w:rPr>
      </w:pPr>
      <w:r w:rsidRPr="00F30719">
        <w:rPr>
          <w:b/>
        </w:rPr>
        <w:t>V</w:t>
      </w:r>
      <w:r w:rsidR="003C4F77" w:rsidRPr="00F30719">
        <w:rPr>
          <w:b/>
        </w:rPr>
        <w:t xml:space="preserve">. Impacto da </w:t>
      </w:r>
      <w:r w:rsidR="006E4854" w:rsidRPr="00F30719">
        <w:rPr>
          <w:b/>
        </w:rPr>
        <w:t>TMD</w:t>
      </w:r>
      <w:r w:rsidR="003C4F77" w:rsidRPr="00F30719">
        <w:rPr>
          <w:b/>
        </w:rPr>
        <w:t xml:space="preserve"> pré-gravidez na EM </w:t>
      </w:r>
    </w:p>
    <w:p w14:paraId="37BA9061" w14:textId="77777777" w:rsidR="009B6ABA" w:rsidRPr="00F30719" w:rsidRDefault="009B6ABA" w:rsidP="00127553">
      <w:pPr>
        <w:spacing w:after="0" w:line="360" w:lineRule="auto"/>
        <w:jc w:val="both"/>
      </w:pPr>
    </w:p>
    <w:p w14:paraId="1A6A1331" w14:textId="77777777" w:rsidR="00D15B42" w:rsidRPr="00F30719" w:rsidRDefault="00D15B42" w:rsidP="00127553">
      <w:pPr>
        <w:spacing w:after="0" w:line="360" w:lineRule="auto"/>
        <w:jc w:val="both"/>
      </w:pPr>
      <w:r w:rsidRPr="00F30719">
        <w:t xml:space="preserve">MENSAGEM: </w:t>
      </w:r>
    </w:p>
    <w:p w14:paraId="726F081E" w14:textId="3F3842B7" w:rsidR="006E4854" w:rsidRPr="00F30719" w:rsidRDefault="00D15B42" w:rsidP="00CB23F8">
      <w:pPr>
        <w:spacing w:after="0" w:line="360" w:lineRule="auto"/>
        <w:jc w:val="both"/>
      </w:pPr>
      <w:r w:rsidRPr="00F30719">
        <w:t xml:space="preserve">A decisão </w:t>
      </w:r>
      <w:r w:rsidR="00E46830" w:rsidRPr="00F30719">
        <w:t xml:space="preserve">de gravidez numa doente com EM </w:t>
      </w:r>
      <w:r w:rsidRPr="00F30719">
        <w:t>deve ser considerada nu</w:t>
      </w:r>
      <w:r w:rsidR="00264B4F" w:rsidRPr="00F30719">
        <w:t>m período em que a a</w:t>
      </w:r>
      <w:r w:rsidRPr="00F30719">
        <w:t>tividade de doença seja baixa</w:t>
      </w:r>
      <w:r w:rsidR="006E4854" w:rsidRPr="00F30719">
        <w:t>. O TMD deve ser iniciado ou mantido em todos os doentes com EM</w:t>
      </w:r>
      <w:r w:rsidR="00E736C3" w:rsidRPr="00F30719">
        <w:t xml:space="preserve"> exacerbação-remissão (EMER)</w:t>
      </w:r>
      <w:r w:rsidR="006E4854" w:rsidRPr="00F30719">
        <w:t xml:space="preserve"> com atividade recente independentemente do desejo de engravidar. </w:t>
      </w:r>
    </w:p>
    <w:p w14:paraId="72A8C12E" w14:textId="77777777" w:rsidR="00516FA4" w:rsidRPr="00F30719" w:rsidRDefault="00516FA4" w:rsidP="00457BA3">
      <w:pPr>
        <w:spacing w:after="0" w:line="360" w:lineRule="auto"/>
        <w:ind w:firstLine="708"/>
        <w:jc w:val="both"/>
      </w:pPr>
    </w:p>
    <w:p w14:paraId="289749C5" w14:textId="4579F495" w:rsidR="006E4854" w:rsidRPr="00F30719" w:rsidRDefault="006E4854" w:rsidP="00457BA3">
      <w:pPr>
        <w:spacing w:after="0" w:line="360" w:lineRule="auto"/>
        <w:ind w:firstLine="708"/>
        <w:jc w:val="both"/>
      </w:pPr>
      <w:r w:rsidRPr="00F30719">
        <w:t xml:space="preserve"> </w:t>
      </w:r>
    </w:p>
    <w:p w14:paraId="4EF5C4C9" w14:textId="77777777" w:rsidR="00E46830" w:rsidRPr="00F30719" w:rsidRDefault="00E46830" w:rsidP="00E46830">
      <w:pPr>
        <w:spacing w:after="0" w:line="360" w:lineRule="auto"/>
        <w:jc w:val="both"/>
      </w:pPr>
      <w:r w:rsidRPr="00F30719">
        <w:t xml:space="preserve">SUPORTE: </w:t>
      </w:r>
    </w:p>
    <w:p w14:paraId="458B3207" w14:textId="06705EA1" w:rsidR="00FF31FC" w:rsidRPr="00F30719" w:rsidRDefault="00603922" w:rsidP="00CB23F8">
      <w:pPr>
        <w:spacing w:after="0" w:line="360" w:lineRule="auto"/>
        <w:jc w:val="both"/>
      </w:pPr>
      <w:r w:rsidRPr="00F30719">
        <w:t>O tratamento precoce e a ausência</w:t>
      </w:r>
      <w:r w:rsidR="00565583" w:rsidRPr="00F30719">
        <w:t xml:space="preserve"> de a</w:t>
      </w:r>
      <w:r w:rsidRPr="00F30719">
        <w:t>tividade clinica da doença</w:t>
      </w:r>
      <w:r w:rsidR="00127553" w:rsidRPr="00F30719">
        <w:t>, particularmente nos primeiros anos da doença</w:t>
      </w:r>
      <w:r w:rsidR="00E46830" w:rsidRPr="00F30719">
        <w:t>,</w:t>
      </w:r>
      <w:r w:rsidRPr="00F30719">
        <w:t xml:space="preserve"> são reconhecidos como sendo fundamentais para alterar o </w:t>
      </w:r>
      <w:r w:rsidR="00E46830" w:rsidRPr="00F30719">
        <w:t>prognóstico</w:t>
      </w:r>
      <w:r w:rsidRPr="00F30719">
        <w:t xml:space="preserve"> da EM </w:t>
      </w:r>
      <w:hyperlink w:anchor="_ENREF_35" w:tooltip="Comi, 2006 #801" w:history="1">
        <w:r w:rsidR="00CA39F8" w:rsidRPr="00F30719">
          <w:fldChar w:fldCharType="begin"/>
        </w:r>
        <w:r w:rsidR="00CA39F8" w:rsidRPr="00F30719">
          <w:instrText xml:space="preserve"> ADDIN EN.CITE &lt;EndNote&gt;&lt;Cite&gt;&lt;Author&gt;Comi&lt;/Author&gt;&lt;Year&gt;2006&lt;/Year&gt;&lt;RecNum&gt;801&lt;/RecNum&gt;&lt;DisplayText&gt;&lt;style face="superscript"&gt;35&lt;/style&gt;&lt;/DisplayText&gt;&lt;record&gt;&lt;rec-number&gt;801&lt;/rec-number&gt;&lt;foreign-keys&gt;&lt;key app="EN" db-id="aapdax9x5zrtd0e9wwepxezp0pszdwtz5wtd" timestamp="0"&gt;801&lt;/key&gt;&lt;/foreign-keys&gt;&lt;ref-type name="Journal Article"&gt;17&lt;/ref-type&gt;&lt;contributors&gt;&lt;authors&gt;&lt;author&gt;Comi, G.&lt;/author&gt;&lt;/authors&gt;&lt;/contributors&gt;&lt;auth-address&gt;Department of Neurology and Neurorehabilitation, Universita Vita-Salute, Istituto Scientifico San Raffaele, Via Olgettina 60, I-20132 Milan, Italy. comi.giancarlo@hsr.it&lt;/auth-address&gt;&lt;titles&gt;&lt;title&gt;Early treatment&lt;/title&gt;&lt;secondary-title&gt;Neurol Sci&lt;/secondary-title&gt;&lt;alt-title&gt;Neurological sciences : official journal of the Italian Neurological Society and of the Italian Society of Clinical Neurophysiology&lt;/alt-title&gt;&lt;/titles&gt;&lt;periodical&gt;&lt;full-title&gt;Neurol Sci&lt;/full-title&gt;&lt;/periodical&gt;&lt;pages&gt;S8-12&lt;/pages&gt;&lt;volume&gt;27 Suppl 1&lt;/volume&gt;&lt;keywords&gt;&lt;keyword&gt;Adjuvants, Immunologic/*therapeutic use&lt;/keyword&gt;&lt;keyword&gt;Clinical Trials as Topic&lt;/keyword&gt;&lt;keyword&gt;Humans&lt;/keyword&gt;&lt;keyword&gt;Interferon-beta/*therapeutic use&lt;/keyword&gt;&lt;keyword&gt;Magnetic Resonance Imaging/methods&lt;/keyword&gt;&lt;keyword&gt;Multiple Sclerosis/immunology/pathology/*therapy&lt;/keyword&gt;&lt;/keywords&gt;&lt;dates&gt;&lt;year&gt;2006&lt;/year&gt;&lt;pub-dates&gt;&lt;date&gt;Mar&lt;/date&gt;&lt;/pub-dates&gt;&lt;/dates&gt;&lt;isbn&gt;1590-1874 (Print)&amp;#xD;1590-1874 (Linking)&lt;/isbn&gt;&lt;accession-num&gt;16708191&lt;/accession-num&gt;&lt;urls&gt;&lt;related-urls&gt;&lt;url&gt;http://www.ncbi.nlm.nih.gov/pubmed/16708191&lt;/url&gt;&lt;/related-urls&gt;&lt;/urls&gt;&lt;electronic-resource-num&gt;10.1007/s10072-006-0538-6&lt;/electronic-resource-num&gt;&lt;/record&gt;&lt;/Cite&gt;&lt;/EndNote&gt;</w:instrText>
        </w:r>
        <w:r w:rsidR="00CA39F8" w:rsidRPr="00F30719">
          <w:fldChar w:fldCharType="separate"/>
        </w:r>
        <w:r w:rsidR="00CA39F8" w:rsidRPr="00F30719">
          <w:rPr>
            <w:noProof/>
            <w:vertAlign w:val="superscript"/>
          </w:rPr>
          <w:t>35</w:t>
        </w:r>
        <w:r w:rsidR="00CA39F8" w:rsidRPr="00F30719">
          <w:fldChar w:fldCharType="end"/>
        </w:r>
      </w:hyperlink>
      <w:r w:rsidR="00602BF0" w:rsidRPr="00F30719">
        <w:t xml:space="preserve">. </w:t>
      </w:r>
      <w:r w:rsidR="00127553" w:rsidRPr="00F30719">
        <w:t xml:space="preserve">Assim, é consensual e </w:t>
      </w:r>
      <w:r w:rsidR="00E46830" w:rsidRPr="00F30719">
        <w:t>considerada boa prática</w:t>
      </w:r>
      <w:r w:rsidR="00127553" w:rsidRPr="00F30719">
        <w:t xml:space="preserve"> que um </w:t>
      </w:r>
      <w:r w:rsidR="00E46830" w:rsidRPr="00F30719">
        <w:t xml:space="preserve">doente com diagnóstico recente </w:t>
      </w:r>
      <w:r w:rsidR="006E4854" w:rsidRPr="00F30719">
        <w:t xml:space="preserve">de EMER ou síndrome clinico isolado (SCI) </w:t>
      </w:r>
      <w:r w:rsidR="00127553" w:rsidRPr="00F30719">
        <w:t xml:space="preserve"> deva ter acesso a informação sobre as TMD </w:t>
      </w:r>
      <w:r w:rsidR="00E46830" w:rsidRPr="00F30719">
        <w:t>disponíveis</w:t>
      </w:r>
      <w:r w:rsidR="00127553" w:rsidRPr="00F30719">
        <w:t xml:space="preserve">, nomeadamente </w:t>
      </w:r>
      <w:r w:rsidR="00C95FAB" w:rsidRPr="00F30719">
        <w:t>sobre</w:t>
      </w:r>
      <w:r w:rsidR="00127553" w:rsidRPr="00F30719">
        <w:t xml:space="preserve"> </w:t>
      </w:r>
      <w:r w:rsidR="00E46830" w:rsidRPr="00F30719">
        <w:t xml:space="preserve">os </w:t>
      </w:r>
      <w:r w:rsidR="00127553" w:rsidRPr="00F30719">
        <w:t>benefício</w:t>
      </w:r>
      <w:r w:rsidR="00C95FAB" w:rsidRPr="00F30719">
        <w:t>s</w:t>
      </w:r>
      <w:r w:rsidR="00127553" w:rsidRPr="00F30719">
        <w:t xml:space="preserve"> e potenciais riscos</w:t>
      </w:r>
      <w:r w:rsidR="00BE6EDC" w:rsidRPr="00F30719">
        <w:t xml:space="preserve"> para </w:t>
      </w:r>
      <w:r w:rsidR="00E46830" w:rsidRPr="00F30719">
        <w:t xml:space="preserve">o </w:t>
      </w:r>
      <w:r w:rsidR="00BE6EDC" w:rsidRPr="00F30719">
        <w:t xml:space="preserve">doente. </w:t>
      </w:r>
      <w:r w:rsidR="00251796" w:rsidRPr="00F30719">
        <w:t xml:space="preserve"> </w:t>
      </w:r>
      <w:r w:rsidR="00E46830" w:rsidRPr="00F30719">
        <w:t>O menor nú</w:t>
      </w:r>
      <w:r w:rsidR="00C95FAB" w:rsidRPr="00F30719">
        <w:t>mero de surto</w:t>
      </w:r>
      <w:r w:rsidR="00E46830" w:rsidRPr="00F30719">
        <w:t xml:space="preserve">s </w:t>
      </w:r>
      <w:proofErr w:type="spellStart"/>
      <w:r w:rsidR="00E46830" w:rsidRPr="00F30719">
        <w:t>pré-conce</w:t>
      </w:r>
      <w:r w:rsidR="00C95FAB" w:rsidRPr="00F30719">
        <w:t>ção</w:t>
      </w:r>
      <w:proofErr w:type="spellEnd"/>
      <w:r w:rsidR="00C95FAB" w:rsidRPr="00F30719">
        <w:t xml:space="preserve"> e a utilização </w:t>
      </w:r>
      <w:r w:rsidR="00E46830" w:rsidRPr="00F30719">
        <w:t xml:space="preserve">de TMD </w:t>
      </w:r>
      <w:r w:rsidR="00251796" w:rsidRPr="00F30719">
        <w:t>nesse período</w:t>
      </w:r>
      <w:r w:rsidR="00C95FAB" w:rsidRPr="00F30719">
        <w:t xml:space="preserve"> relacionam-se a com uma menor </w:t>
      </w:r>
      <w:r w:rsidR="00CD3EF2" w:rsidRPr="00F30719">
        <w:t>taxa de surtos pós parto</w:t>
      </w:r>
      <w:r w:rsidR="00E46830" w:rsidRPr="00F30719">
        <w:t>,</w:t>
      </w:r>
      <w:r w:rsidR="00CD3EF2" w:rsidRPr="00F30719">
        <w:t xml:space="preserve"> </w:t>
      </w:r>
      <w:r w:rsidR="00E46830" w:rsidRPr="00F30719">
        <w:t xml:space="preserve">de forma independente, </w:t>
      </w:r>
      <w:r w:rsidR="00100BAC" w:rsidRPr="00F30719">
        <w:t xml:space="preserve">suportando a </w:t>
      </w:r>
      <w:r w:rsidR="00CD3EF2" w:rsidRPr="00F30719">
        <w:t>importância</w:t>
      </w:r>
      <w:r w:rsidR="00C95FAB" w:rsidRPr="00F30719">
        <w:t xml:space="preserve"> do controlo da </w:t>
      </w:r>
      <w:r w:rsidR="00CD3EF2" w:rsidRPr="00F30719">
        <w:t>doença</w:t>
      </w:r>
      <w:r w:rsidR="00C95FAB" w:rsidRPr="00F30719">
        <w:t xml:space="preserve"> </w:t>
      </w:r>
      <w:r w:rsidR="00CD3EF2" w:rsidRPr="00F30719">
        <w:t xml:space="preserve">no momento de decisão de engravidar </w:t>
      </w:r>
      <w:hyperlink w:anchor="_ENREF_36" w:tooltip="Portaccio, 2011 #2196" w:history="1">
        <w:r w:rsidR="00CA39F8" w:rsidRPr="00F30719">
          <w:fldChar w:fldCharType="begin">
            <w:fldData xml:space="preserve">PEVuZE5vdGU+PENpdGU+PEF1dGhvcj5Qb3J0YWNjaW88L0F1dGhvcj48WWVhcj4yMDExPC9ZZWFy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</w:fldData>
          </w:fldChar>
        </w:r>
        <w:r w:rsidR="00CA39F8" w:rsidRPr="00F30719">
          <w:instrText xml:space="preserve"> ADDIN EN.CITE </w:instrText>
        </w:r>
        <w:r w:rsidR="00CA39F8" w:rsidRPr="00F30719">
          <w:fldChar w:fldCharType="begin">
            <w:fldData xml:space="preserve">PEVuZE5vdGU+PENpdGU+PEF1dGhvcj5Qb3J0YWNjaW88L0F1dGhvcj48WWVhcj4yMDExPC9ZZWFy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36-39</w:t>
        </w:r>
        <w:r w:rsidR="00CA39F8" w:rsidRPr="00F30719">
          <w:fldChar w:fldCharType="end"/>
        </w:r>
      </w:hyperlink>
      <w:r w:rsidR="00CD3EF2" w:rsidRPr="00F30719">
        <w:t xml:space="preserve"> . </w:t>
      </w:r>
      <w:r w:rsidR="00C95FAB" w:rsidRPr="00F30719">
        <w:t xml:space="preserve"> </w:t>
      </w:r>
      <w:r w:rsidR="00251796" w:rsidRPr="00F30719">
        <w:t xml:space="preserve"> </w:t>
      </w:r>
      <w:r w:rsidR="00A13013" w:rsidRPr="00F30719">
        <w:t xml:space="preserve">A segurança e risco do TMD </w:t>
      </w:r>
      <w:r w:rsidR="00E46830" w:rsidRPr="00F30719">
        <w:t xml:space="preserve">no período </w:t>
      </w:r>
      <w:proofErr w:type="spellStart"/>
      <w:r w:rsidR="00E46830" w:rsidRPr="00F30719">
        <w:t>pre-conce</w:t>
      </w:r>
      <w:r w:rsidR="00BE6EDC" w:rsidRPr="00F30719">
        <w:t>ção</w:t>
      </w:r>
      <w:proofErr w:type="spellEnd"/>
      <w:r w:rsidR="00BE6EDC" w:rsidRPr="00F30719">
        <w:t xml:space="preserve"> e gravidez encontra-se definido pelas entidades reguladores </w:t>
      </w:r>
      <w:proofErr w:type="spellStart"/>
      <w:r w:rsidR="0022034D" w:rsidRPr="00F30719">
        <w:rPr>
          <w:i/>
        </w:rPr>
        <w:t>Food</w:t>
      </w:r>
      <w:proofErr w:type="spellEnd"/>
      <w:r w:rsidR="0022034D" w:rsidRPr="00F30719">
        <w:rPr>
          <w:i/>
        </w:rPr>
        <w:t xml:space="preserve"> </w:t>
      </w:r>
      <w:proofErr w:type="spellStart"/>
      <w:r w:rsidR="0022034D" w:rsidRPr="00F30719">
        <w:rPr>
          <w:i/>
        </w:rPr>
        <w:t>and</w:t>
      </w:r>
      <w:proofErr w:type="spellEnd"/>
      <w:r w:rsidR="0022034D" w:rsidRPr="00F30719">
        <w:rPr>
          <w:i/>
        </w:rPr>
        <w:t xml:space="preserve"> </w:t>
      </w:r>
      <w:proofErr w:type="spellStart"/>
      <w:r w:rsidR="0022034D" w:rsidRPr="00F30719">
        <w:rPr>
          <w:i/>
        </w:rPr>
        <w:t>Drug</w:t>
      </w:r>
      <w:proofErr w:type="spellEnd"/>
      <w:r w:rsidR="0022034D" w:rsidRPr="00F30719">
        <w:rPr>
          <w:i/>
        </w:rPr>
        <w:t xml:space="preserve"> </w:t>
      </w:r>
      <w:proofErr w:type="spellStart"/>
      <w:r w:rsidR="00450902" w:rsidRPr="00F30719">
        <w:rPr>
          <w:i/>
        </w:rPr>
        <w:t>Administration</w:t>
      </w:r>
      <w:proofErr w:type="spellEnd"/>
      <w:r w:rsidR="00450902" w:rsidRPr="00F30719">
        <w:t xml:space="preserve"> (</w:t>
      </w:r>
      <w:r w:rsidR="00BE6EDC" w:rsidRPr="00F30719">
        <w:t>FDA</w:t>
      </w:r>
      <w:r w:rsidR="00450902" w:rsidRPr="00F30719">
        <w:t>)</w:t>
      </w:r>
      <w:r w:rsidR="00BE6EDC" w:rsidRPr="00F30719">
        <w:t xml:space="preserve"> e </w:t>
      </w:r>
      <w:proofErr w:type="spellStart"/>
      <w:r w:rsidR="00450902" w:rsidRPr="00F30719">
        <w:rPr>
          <w:i/>
        </w:rPr>
        <w:t>European</w:t>
      </w:r>
      <w:proofErr w:type="spellEnd"/>
      <w:r w:rsidR="00450902" w:rsidRPr="00F30719">
        <w:rPr>
          <w:i/>
        </w:rPr>
        <w:t xml:space="preserve"> Medic</w:t>
      </w:r>
      <w:r w:rsidR="008E6FD2" w:rsidRPr="00F30719">
        <w:rPr>
          <w:i/>
        </w:rPr>
        <w:t>ines</w:t>
      </w:r>
      <w:r w:rsidR="00450902" w:rsidRPr="00F30719">
        <w:rPr>
          <w:i/>
        </w:rPr>
        <w:t xml:space="preserve"> </w:t>
      </w:r>
      <w:proofErr w:type="spellStart"/>
      <w:r w:rsidR="00450902" w:rsidRPr="00F30719">
        <w:rPr>
          <w:i/>
        </w:rPr>
        <w:t>Agency</w:t>
      </w:r>
      <w:proofErr w:type="spellEnd"/>
      <w:r w:rsidR="00450902" w:rsidRPr="00F30719">
        <w:t xml:space="preserve"> (</w:t>
      </w:r>
      <w:r w:rsidR="00BE6EDC" w:rsidRPr="00F30719">
        <w:t>EMA</w:t>
      </w:r>
      <w:r w:rsidR="00450902" w:rsidRPr="00F30719">
        <w:t>)</w:t>
      </w:r>
      <w:r w:rsidR="00BE6EDC" w:rsidRPr="00F30719">
        <w:t xml:space="preserve">, </w:t>
      </w:r>
      <w:r w:rsidR="00565583" w:rsidRPr="00F30719">
        <w:t xml:space="preserve">sendo esta informação alterada ou atualizada de </w:t>
      </w:r>
      <w:proofErr w:type="spellStart"/>
      <w:r w:rsidR="00565583" w:rsidRPr="00F30719">
        <w:t>a</w:t>
      </w:r>
      <w:r w:rsidR="00450902" w:rsidRPr="00F30719">
        <w:t>A</w:t>
      </w:r>
      <w:r w:rsidR="00565583" w:rsidRPr="00F30719">
        <w:t>cordo</w:t>
      </w:r>
      <w:proofErr w:type="spellEnd"/>
      <w:r w:rsidR="00565583" w:rsidRPr="00F30719">
        <w:t xml:space="preserve"> com novos dados da prática clinica. </w:t>
      </w:r>
      <w:r w:rsidR="00A51260" w:rsidRPr="00F30719">
        <w:t xml:space="preserve">As recomendações da EMA </w:t>
      </w:r>
      <w:r w:rsidR="00816D92" w:rsidRPr="00F30719">
        <w:lastRenderedPageBreak/>
        <w:t xml:space="preserve">também </w:t>
      </w:r>
      <w:r w:rsidR="00A51260" w:rsidRPr="00F30719">
        <w:t>integram o potencial efeito benéfico dos fármacos para a grávida</w:t>
      </w:r>
      <w:r w:rsidR="008F0566" w:rsidRPr="00F30719">
        <w:t xml:space="preserve"> com EM (ver tabela</w:t>
      </w:r>
      <w:r w:rsidR="00A4618B" w:rsidRPr="00F30719">
        <w:t xml:space="preserve"> 1</w:t>
      </w:r>
      <w:r w:rsidR="00B67DEC" w:rsidRPr="00F30719">
        <w:t>.</w:t>
      </w:r>
      <w:r w:rsidR="008F0566" w:rsidRPr="00F30719">
        <w:t xml:space="preserve">). </w:t>
      </w:r>
    </w:p>
    <w:p w14:paraId="080B1CAD" w14:textId="292E0677" w:rsidR="007141E2" w:rsidRPr="00F30719" w:rsidRDefault="007141E2" w:rsidP="007141E2">
      <w:pPr>
        <w:spacing w:after="0" w:line="360" w:lineRule="auto"/>
        <w:jc w:val="both"/>
      </w:pPr>
      <w:r w:rsidRPr="00F30719">
        <w:t>Nas ultimas duas</w:t>
      </w:r>
      <w:r w:rsidR="00816D92" w:rsidRPr="00F30719">
        <w:t xml:space="preserve"> década, a </w:t>
      </w:r>
      <w:r w:rsidR="00FF31FC" w:rsidRPr="00F30719">
        <w:t xml:space="preserve">vasta experiência acumulada </w:t>
      </w:r>
      <w:r w:rsidR="00052B48" w:rsidRPr="00F30719">
        <w:t xml:space="preserve">com a </w:t>
      </w:r>
      <w:r w:rsidR="00FF31FC" w:rsidRPr="00F30719">
        <w:t xml:space="preserve">utilização das </w:t>
      </w:r>
      <w:r w:rsidR="00227412" w:rsidRPr="00F30719">
        <w:t>f</w:t>
      </w:r>
      <w:r w:rsidR="00FF31FC" w:rsidRPr="00F30719">
        <w:t>o</w:t>
      </w:r>
      <w:r w:rsidR="00991914" w:rsidRPr="00F30719">
        <w:t>rmulações de i</w:t>
      </w:r>
      <w:r w:rsidR="00FF31FC" w:rsidRPr="00F30719">
        <w:t>nterferão beta e o a</w:t>
      </w:r>
      <w:r w:rsidR="006E0A43" w:rsidRPr="00F30719">
        <w:t xml:space="preserve">cetato de </w:t>
      </w:r>
      <w:proofErr w:type="spellStart"/>
      <w:r w:rsidR="006E0A43" w:rsidRPr="00F30719">
        <w:t>g</w:t>
      </w:r>
      <w:r w:rsidR="005D0A72" w:rsidRPr="00F30719">
        <w:t>latirâ</w:t>
      </w:r>
      <w:r w:rsidR="00227412" w:rsidRPr="00F30719">
        <w:t>mero</w:t>
      </w:r>
      <w:proofErr w:type="spellEnd"/>
      <w:r w:rsidR="00227412" w:rsidRPr="00F30719">
        <w:t xml:space="preserve"> </w:t>
      </w:r>
      <w:r w:rsidR="00052B48" w:rsidRPr="00F30719">
        <w:t xml:space="preserve">e </w:t>
      </w:r>
      <w:r w:rsidR="00FF31FC" w:rsidRPr="00F30719">
        <w:t xml:space="preserve">a ausência de aparecimento de riscos </w:t>
      </w:r>
      <w:r w:rsidR="00052B48" w:rsidRPr="00F30719">
        <w:t xml:space="preserve">acrescidos para feto, </w:t>
      </w:r>
      <w:r w:rsidR="005D0A72" w:rsidRPr="00F30719">
        <w:t>s</w:t>
      </w:r>
      <w:r w:rsidR="00816D92" w:rsidRPr="00F30719">
        <w:t xml:space="preserve">uportam que </w:t>
      </w:r>
      <w:r w:rsidR="00227412" w:rsidRPr="00F30719">
        <w:t xml:space="preserve">estes </w:t>
      </w:r>
      <w:r w:rsidR="004A3BD4" w:rsidRPr="00F30719">
        <w:t xml:space="preserve">são os </w:t>
      </w:r>
      <w:r w:rsidR="00227412" w:rsidRPr="00F30719">
        <w:t xml:space="preserve">fármacos </w:t>
      </w:r>
      <w:r w:rsidR="004A3BD4" w:rsidRPr="00F30719">
        <w:t>escolhidos preferen</w:t>
      </w:r>
      <w:r w:rsidRPr="00F30719">
        <w:t>cialmente nas doentes com diagnó</w:t>
      </w:r>
      <w:r w:rsidR="004A3BD4" w:rsidRPr="00F30719">
        <w:t xml:space="preserve">stico recente de EM, sem doença agressiva e com desejo de engravidar. </w:t>
      </w:r>
      <w:r w:rsidR="00FC3B19" w:rsidRPr="00F30719">
        <w:t xml:space="preserve">No caso do acetato de </w:t>
      </w:r>
      <w:proofErr w:type="spellStart"/>
      <w:r w:rsidR="00FC3B19" w:rsidRPr="00F30719">
        <w:t>glatirâmero</w:t>
      </w:r>
      <w:proofErr w:type="spellEnd"/>
      <w:r w:rsidR="00FC3B19" w:rsidRPr="00F30719">
        <w:t xml:space="preserve">, </w:t>
      </w:r>
      <w:r w:rsidR="00FC3B19" w:rsidRPr="00F30719">
        <w:rPr>
          <w:rFonts w:cstheme="minorHAnsi"/>
        </w:rPr>
        <w:t>as autoridades reguladoras atualizaram recentemente o RCM deste fármaco, retirando a contraindicação da  sua utilização durante a gravidez</w:t>
      </w:r>
      <w:r w:rsidR="00FC3B19" w:rsidRPr="00F30719">
        <w:rPr>
          <w:rFonts w:asciiTheme="majorHAnsi" w:hAnsiTheme="majorHAnsi" w:cs="Arial"/>
        </w:rPr>
        <w:t xml:space="preserve">. </w:t>
      </w:r>
      <w:r w:rsidR="00FC3B19" w:rsidRPr="00F30719">
        <w:rPr>
          <w:rFonts w:ascii="Arial" w:hAnsi="Arial" w:cs="Arial"/>
          <w:sz w:val="24"/>
        </w:rPr>
        <w:t xml:space="preserve">  </w:t>
      </w:r>
      <w:r w:rsidR="00FC3B19" w:rsidRPr="00F30719">
        <w:rPr>
          <w:rFonts w:cstheme="minorHAnsi"/>
        </w:rPr>
        <w:t xml:space="preserve">No que respeita ao interferão beta, os registos mais recentes de exposição durante a gravidez indicam que a taxa de aborto ou de malformações  não é superior à da população geral. No entanto existem dados contraditórios relativamente a uma possível associação com baixo peso de nascimento e risco de parto pré-termo. Assim, a prática </w:t>
      </w:r>
      <w:r w:rsidR="007903A8" w:rsidRPr="00F30719">
        <w:rPr>
          <w:rFonts w:cstheme="minorHAnsi"/>
        </w:rPr>
        <w:t>a</w:t>
      </w:r>
      <w:r w:rsidR="00FC3B19" w:rsidRPr="00F30719">
        <w:rPr>
          <w:rFonts w:cstheme="minorHAnsi"/>
        </w:rPr>
        <w:t>tual mais comum é manter este fármaco durante o período pré-concepção  e suspendê-lo assim que a gravidez for confirmada.</w:t>
      </w:r>
      <w:r w:rsidR="00FC3B19" w:rsidRPr="00F30719">
        <w:rPr>
          <w:rFonts w:ascii="Arial" w:hAnsi="Arial" w:cs="Arial"/>
        </w:rPr>
        <w:t xml:space="preserve"> </w:t>
      </w:r>
      <w:r w:rsidR="00052B48" w:rsidRPr="00F30719">
        <w:rPr>
          <w:sz w:val="20"/>
        </w:rPr>
        <w:t xml:space="preserve"> </w:t>
      </w:r>
    </w:p>
    <w:p w14:paraId="2D57BC11" w14:textId="011636D2" w:rsidR="00FB0E03" w:rsidRPr="00F30719" w:rsidRDefault="00052B48" w:rsidP="00020A64">
      <w:pPr>
        <w:spacing w:after="0" w:line="360" w:lineRule="auto"/>
        <w:jc w:val="both"/>
        <w:rPr>
          <w:strike/>
        </w:rPr>
      </w:pPr>
      <w:r w:rsidRPr="00F30719">
        <w:t xml:space="preserve">Em caso </w:t>
      </w:r>
      <w:r w:rsidR="000E0B72" w:rsidRPr="00F30719">
        <w:t>das</w:t>
      </w:r>
      <w:r w:rsidRPr="00F30719">
        <w:t xml:space="preserve"> doente</w:t>
      </w:r>
      <w:r w:rsidR="000E0B72" w:rsidRPr="00F30719">
        <w:t>s</w:t>
      </w:r>
      <w:r w:rsidR="00C85F3F" w:rsidRPr="00F30719">
        <w:t xml:space="preserve"> medicadas </w:t>
      </w:r>
      <w:r w:rsidRPr="00F30719">
        <w:t>com</w:t>
      </w:r>
      <w:r w:rsidR="000E0B72" w:rsidRPr="00F30719">
        <w:t xml:space="preserve"> outros fármacos seja</w:t>
      </w:r>
      <w:r w:rsidR="007141E2" w:rsidRPr="00F30719">
        <w:t>m</w:t>
      </w:r>
      <w:r w:rsidR="000E0B72" w:rsidRPr="00F30719">
        <w:t xml:space="preserve"> orais (</w:t>
      </w:r>
      <w:proofErr w:type="spellStart"/>
      <w:r w:rsidR="000E0B72" w:rsidRPr="00F30719">
        <w:t>teriflunomida</w:t>
      </w:r>
      <w:proofErr w:type="spellEnd"/>
      <w:r w:rsidR="000E0B72" w:rsidRPr="00F30719">
        <w:t>, fumara</w:t>
      </w:r>
      <w:r w:rsidR="00816D92" w:rsidRPr="00F30719">
        <w:t xml:space="preserve">to de </w:t>
      </w:r>
      <w:proofErr w:type="spellStart"/>
      <w:r w:rsidR="00816D92" w:rsidRPr="00F30719">
        <w:t>dimetilo</w:t>
      </w:r>
      <w:proofErr w:type="spellEnd"/>
      <w:r w:rsidR="009B6ABA" w:rsidRPr="00F30719">
        <w:t xml:space="preserve">, </w:t>
      </w:r>
      <w:proofErr w:type="spellStart"/>
      <w:r w:rsidR="00816D92" w:rsidRPr="00F30719">
        <w:t>fingolimod</w:t>
      </w:r>
      <w:proofErr w:type="spellEnd"/>
      <w:r w:rsidR="009B6ABA" w:rsidRPr="00F30719">
        <w:t xml:space="preserve"> ou </w:t>
      </w:r>
      <w:proofErr w:type="spellStart"/>
      <w:r w:rsidR="009B6ABA" w:rsidRPr="00F30719">
        <w:t>cladribin</w:t>
      </w:r>
      <w:r w:rsidR="00516FA4" w:rsidRPr="00F30719">
        <w:t>a</w:t>
      </w:r>
      <w:proofErr w:type="spellEnd"/>
      <w:r w:rsidR="00816D92" w:rsidRPr="00F30719">
        <w:t xml:space="preserve">), </w:t>
      </w:r>
      <w:r w:rsidR="000E0B72" w:rsidRPr="00F30719">
        <w:t>anticorpos monoclonais (</w:t>
      </w:r>
      <w:proofErr w:type="spellStart"/>
      <w:r w:rsidR="006E0A43" w:rsidRPr="00F30719">
        <w:t>natalizumab</w:t>
      </w:r>
      <w:proofErr w:type="spellEnd"/>
      <w:r w:rsidR="006E0A43" w:rsidRPr="00F30719">
        <w:t xml:space="preserve">, </w:t>
      </w:r>
      <w:proofErr w:type="spellStart"/>
      <w:r w:rsidR="00516FA4" w:rsidRPr="00F30719">
        <w:t>ocrelizumab</w:t>
      </w:r>
      <w:proofErr w:type="spellEnd"/>
      <w:r w:rsidR="00FB0E03" w:rsidRPr="00F30719">
        <w:t>,</w:t>
      </w:r>
      <w:r w:rsidR="006E0A43" w:rsidRPr="00F30719">
        <w:t xml:space="preserve"> </w:t>
      </w:r>
      <w:proofErr w:type="spellStart"/>
      <w:r w:rsidR="006E0A43" w:rsidRPr="00F30719">
        <w:t>alemtuzumab</w:t>
      </w:r>
      <w:proofErr w:type="spellEnd"/>
      <w:r w:rsidR="00816D92" w:rsidRPr="00F30719">
        <w:t>) ou imunoss</w:t>
      </w:r>
      <w:r w:rsidR="007141E2" w:rsidRPr="00F30719">
        <w:t>u</w:t>
      </w:r>
      <w:r w:rsidR="00816D92" w:rsidRPr="00F30719">
        <w:t>pressores (</w:t>
      </w:r>
      <w:proofErr w:type="spellStart"/>
      <w:r w:rsidR="006E0A43" w:rsidRPr="00F30719">
        <w:t>ciclofosfamida</w:t>
      </w:r>
      <w:proofErr w:type="spellEnd"/>
      <w:r w:rsidR="006E0A43" w:rsidRPr="00F30719">
        <w:t xml:space="preserve">, </w:t>
      </w:r>
      <w:proofErr w:type="spellStart"/>
      <w:r w:rsidR="006E0A43" w:rsidRPr="00F30719">
        <w:t>m</w:t>
      </w:r>
      <w:r w:rsidR="00FB0E03" w:rsidRPr="00F30719">
        <w:t>itoxantrona</w:t>
      </w:r>
      <w:proofErr w:type="spellEnd"/>
      <w:r w:rsidR="000E0B72" w:rsidRPr="00F30719">
        <w:t>) deve ser feita a suspensão do fármaco</w:t>
      </w:r>
      <w:r w:rsidR="007141E2" w:rsidRPr="00F30719">
        <w:t xml:space="preserve"> </w:t>
      </w:r>
      <w:proofErr w:type="spellStart"/>
      <w:r w:rsidR="007141E2" w:rsidRPr="00F30719">
        <w:t>pre-conce</w:t>
      </w:r>
      <w:r w:rsidR="00FB0E03" w:rsidRPr="00F30719">
        <w:t>ção</w:t>
      </w:r>
      <w:proofErr w:type="spellEnd"/>
      <w:r w:rsidR="007141E2" w:rsidRPr="00F30719">
        <w:t>,</w:t>
      </w:r>
      <w:r w:rsidR="000E0B72" w:rsidRPr="00F30719">
        <w:t xml:space="preserve"> sendo o período aconselhado a evitar a gravidez dependente do fármaco ou dos procedimentos realizado</w:t>
      </w:r>
      <w:r w:rsidR="005D0A72" w:rsidRPr="00F30719">
        <w:t>s (</w:t>
      </w:r>
      <w:r w:rsidR="000E0B72" w:rsidRPr="00F30719">
        <w:t>ver tabela</w:t>
      </w:r>
      <w:r w:rsidR="00A4618B" w:rsidRPr="00F30719">
        <w:t xml:space="preserve"> 1</w:t>
      </w:r>
      <w:r w:rsidR="000E0B72" w:rsidRPr="00F30719">
        <w:t xml:space="preserve">). </w:t>
      </w:r>
    </w:p>
    <w:p w14:paraId="19D699E4" w14:textId="77777777" w:rsidR="00FF31FC" w:rsidRPr="00F30719" w:rsidRDefault="00FB0E03" w:rsidP="00BA3572">
      <w:pPr>
        <w:spacing w:after="0" w:line="360" w:lineRule="auto"/>
        <w:ind w:firstLine="708"/>
        <w:jc w:val="both"/>
      </w:pPr>
      <w:r w:rsidRPr="00F30719">
        <w:t xml:space="preserve"> </w:t>
      </w:r>
    </w:p>
    <w:p w14:paraId="255AA88E" w14:textId="77777777" w:rsidR="008746F1" w:rsidRPr="00F30719" w:rsidRDefault="008746F1" w:rsidP="007141E2">
      <w:pPr>
        <w:spacing w:after="0" w:line="360" w:lineRule="auto"/>
        <w:jc w:val="both"/>
        <w:rPr>
          <w:b/>
        </w:rPr>
      </w:pPr>
    </w:p>
    <w:p w14:paraId="513E1538" w14:textId="77777777" w:rsidR="00251796" w:rsidRPr="00F30719" w:rsidRDefault="00251796" w:rsidP="007141E2">
      <w:pPr>
        <w:spacing w:after="0" w:line="360" w:lineRule="auto"/>
        <w:jc w:val="both"/>
      </w:pPr>
      <w:r w:rsidRPr="00F30719">
        <w:t>ORIENTAÇÕES:</w:t>
      </w:r>
    </w:p>
    <w:p w14:paraId="55C0F463" w14:textId="7FED4F12" w:rsidR="003C4F77" w:rsidRPr="00F30719" w:rsidRDefault="00C041DE" w:rsidP="00CB23F8">
      <w:pPr>
        <w:spacing w:after="0" w:line="360" w:lineRule="auto"/>
        <w:jc w:val="both"/>
        <w:rPr>
          <w:b/>
        </w:rPr>
      </w:pPr>
      <w:r w:rsidRPr="00F30719">
        <w:t xml:space="preserve">A decisão de iniciar ou manter </w:t>
      </w:r>
      <w:r w:rsidR="00A13013" w:rsidRPr="00F30719">
        <w:t>TMD</w:t>
      </w:r>
      <w:r w:rsidRPr="00F30719">
        <w:t xml:space="preserve"> na fase de concepção e/ou gravidez</w:t>
      </w:r>
      <w:r w:rsidR="007141E2" w:rsidRPr="00F30719">
        <w:t>,</w:t>
      </w:r>
      <w:r w:rsidRPr="00F30719">
        <w:t xml:space="preserve"> numa doente com EM</w:t>
      </w:r>
      <w:r w:rsidR="007141E2" w:rsidRPr="00F30719">
        <w:t>,</w:t>
      </w:r>
      <w:r w:rsidR="002B4D93" w:rsidRPr="00F30719">
        <w:t xml:space="preserve"> </w:t>
      </w:r>
      <w:r w:rsidR="007903A8" w:rsidRPr="00F30719">
        <w:t xml:space="preserve">implica a abordagem de </w:t>
      </w:r>
      <w:r w:rsidR="007141E2" w:rsidRPr="00F30719">
        <w:t>múltiplos aspe</w:t>
      </w:r>
      <w:r w:rsidRPr="00F30719">
        <w:t>tos</w:t>
      </w:r>
      <w:r w:rsidR="006E0A43" w:rsidRPr="00F30719">
        <w:t xml:space="preserve">, </w:t>
      </w:r>
      <w:r w:rsidR="00A03F0E" w:rsidRPr="00F30719">
        <w:t>nomeadamente</w:t>
      </w:r>
      <w:r w:rsidR="006E0A43" w:rsidRPr="00F30719">
        <w:t>:</w:t>
      </w:r>
      <w:r w:rsidRPr="00F30719">
        <w:t xml:space="preserve"> </w:t>
      </w:r>
    </w:p>
    <w:p w14:paraId="666C5B25" w14:textId="5C4FF73A" w:rsidR="00D15B42" w:rsidRPr="00F30719" w:rsidRDefault="00914523" w:rsidP="00020A64">
      <w:pPr>
        <w:pStyle w:val="PargrafodaLista"/>
        <w:numPr>
          <w:ilvl w:val="0"/>
          <w:numId w:val="31"/>
        </w:numPr>
        <w:spacing w:after="0" w:line="360" w:lineRule="auto"/>
        <w:jc w:val="both"/>
      </w:pPr>
      <w:r w:rsidRPr="00F30719">
        <w:t>I</w:t>
      </w:r>
      <w:r w:rsidR="00127553" w:rsidRPr="00F30719">
        <w:t>mportância d</w:t>
      </w:r>
      <w:r w:rsidR="007141E2" w:rsidRPr="00F30719">
        <w:t>o tratamento precoce da doença;</w:t>
      </w:r>
    </w:p>
    <w:p w14:paraId="65F18AD5" w14:textId="4C41D408" w:rsidR="00D15B42" w:rsidRPr="00F30719" w:rsidRDefault="008746F1" w:rsidP="00020A64">
      <w:pPr>
        <w:pStyle w:val="PargrafodaLista"/>
        <w:numPr>
          <w:ilvl w:val="0"/>
          <w:numId w:val="31"/>
        </w:numPr>
        <w:spacing w:after="0" w:line="360" w:lineRule="auto"/>
        <w:jc w:val="both"/>
      </w:pPr>
      <w:r w:rsidRPr="00F30719">
        <w:t xml:space="preserve">Perfil de risco dos diversos </w:t>
      </w:r>
      <w:r w:rsidR="00A13013" w:rsidRPr="00F30719">
        <w:t>TMD</w:t>
      </w:r>
      <w:r w:rsidR="00D15B42" w:rsidRPr="00F30719">
        <w:t>,</w:t>
      </w:r>
      <w:r w:rsidRPr="00F30719">
        <w:t xml:space="preserve"> nomeadamente</w:t>
      </w:r>
      <w:r w:rsidR="00D15B42" w:rsidRPr="00F30719">
        <w:t xml:space="preserve"> riscos de exposição fetal no período </w:t>
      </w:r>
      <w:proofErr w:type="spellStart"/>
      <w:r w:rsidR="00D15B42" w:rsidRPr="00F30719">
        <w:t>pr</w:t>
      </w:r>
      <w:r w:rsidR="007903A8" w:rsidRPr="00F30719">
        <w:t>é</w:t>
      </w:r>
      <w:r w:rsidR="00D15B42" w:rsidRPr="00F30719">
        <w:t>-conceção</w:t>
      </w:r>
      <w:proofErr w:type="spellEnd"/>
      <w:r w:rsidR="00D15B42" w:rsidRPr="00F30719">
        <w:t xml:space="preserve"> e </w:t>
      </w:r>
      <w:r w:rsidR="00E35A01" w:rsidRPr="00F30719">
        <w:t xml:space="preserve">durante </w:t>
      </w:r>
      <w:r w:rsidR="00D15B42" w:rsidRPr="00F30719">
        <w:t>gravidez</w:t>
      </w:r>
      <w:r w:rsidR="007141E2" w:rsidRPr="00F30719">
        <w:t>;</w:t>
      </w:r>
    </w:p>
    <w:p w14:paraId="7E67F8E6" w14:textId="14700429" w:rsidR="00C95FAB" w:rsidRPr="00F30719" w:rsidRDefault="008746F1" w:rsidP="00020A64">
      <w:pPr>
        <w:pStyle w:val="PargrafodaLista"/>
        <w:numPr>
          <w:ilvl w:val="0"/>
          <w:numId w:val="31"/>
        </w:numPr>
        <w:spacing w:after="0" w:line="360" w:lineRule="auto"/>
        <w:jc w:val="both"/>
      </w:pPr>
      <w:r w:rsidRPr="00F30719">
        <w:t>R</w:t>
      </w:r>
      <w:r w:rsidR="000D379A" w:rsidRPr="00F30719">
        <w:t xml:space="preserve">isco de </w:t>
      </w:r>
      <w:r w:rsidR="00D953EE" w:rsidRPr="00F30719">
        <w:t xml:space="preserve">malformações </w:t>
      </w:r>
      <w:r w:rsidR="002B4D93" w:rsidRPr="00F30719">
        <w:t>fetais</w:t>
      </w:r>
      <w:r w:rsidR="00CD3EF2" w:rsidRPr="00F30719">
        <w:t xml:space="preserve"> tendo em conta: 1) risco geral (</w:t>
      </w:r>
      <w:proofErr w:type="spellStart"/>
      <w:r w:rsidR="00C95FAB" w:rsidRPr="00F30719">
        <w:t>ex</w:t>
      </w:r>
      <w:proofErr w:type="spellEnd"/>
      <w:r w:rsidR="00C95FAB" w:rsidRPr="00F30719">
        <w:t xml:space="preserve">: </w:t>
      </w:r>
      <w:r w:rsidR="002B4D93" w:rsidRPr="00F30719">
        <w:t>população sem fármacos 1-2%</w:t>
      </w:r>
      <w:r w:rsidR="007903A8" w:rsidRPr="00F30719">
        <w:t xml:space="preserve"> havendo </w:t>
      </w:r>
      <w:r w:rsidR="00C95FAB" w:rsidRPr="00F30719">
        <w:t>aumento</w:t>
      </w:r>
      <w:r w:rsidR="00CD3EF2" w:rsidRPr="00F30719">
        <w:t xml:space="preserve"> com a idade</w:t>
      </w:r>
      <w:r w:rsidR="00C95FAB" w:rsidRPr="00F30719">
        <w:t xml:space="preserve"> materna</w:t>
      </w:r>
      <w:r w:rsidR="007141E2" w:rsidRPr="00F30719">
        <w:t>)</w:t>
      </w:r>
      <w:r w:rsidR="002B4D93" w:rsidRPr="00F30719">
        <w:t xml:space="preserve">; </w:t>
      </w:r>
      <w:r w:rsidR="00CD3EF2" w:rsidRPr="00F30719">
        <w:t>2)</w:t>
      </w:r>
      <w:r w:rsidR="00C95FAB" w:rsidRPr="00F30719">
        <w:t>outros fárma</w:t>
      </w:r>
      <w:r w:rsidR="007141E2" w:rsidRPr="00F30719">
        <w:t>cos utilizados para</w:t>
      </w:r>
      <w:r w:rsidRPr="00F30719">
        <w:t xml:space="preserve"> tratamento sintomático da EM ou outras doenças concomitantes, </w:t>
      </w:r>
      <w:r w:rsidR="007141E2" w:rsidRPr="00F30719">
        <w:t xml:space="preserve"> além da TMD;</w:t>
      </w:r>
      <w:r w:rsidR="00D953EE" w:rsidRPr="00F30719">
        <w:t xml:space="preserve"> </w:t>
      </w:r>
    </w:p>
    <w:p w14:paraId="0ECF0E31" w14:textId="280F849A" w:rsidR="007141E2" w:rsidRPr="00F30719" w:rsidRDefault="00C95FAB" w:rsidP="00020A64">
      <w:pPr>
        <w:pStyle w:val="PargrafodaLista"/>
        <w:numPr>
          <w:ilvl w:val="0"/>
          <w:numId w:val="31"/>
        </w:numPr>
        <w:spacing w:after="0" w:line="360" w:lineRule="auto"/>
        <w:jc w:val="both"/>
      </w:pPr>
      <w:r w:rsidRPr="00F30719">
        <w:t xml:space="preserve"> </w:t>
      </w:r>
      <w:r w:rsidR="003865E6" w:rsidRPr="00F30719">
        <w:t>Fatores associados a risco elevado de atividade pós-parto  nomeada</w:t>
      </w:r>
      <w:r w:rsidR="00914523" w:rsidRPr="00F30719">
        <w:t>ment</w:t>
      </w:r>
      <w:r w:rsidR="003865E6" w:rsidRPr="00F30719">
        <w:t>e: s</w:t>
      </w:r>
      <w:r w:rsidR="00C041DE" w:rsidRPr="00F30719">
        <w:t>everi</w:t>
      </w:r>
      <w:r w:rsidR="007141E2" w:rsidRPr="00F30719">
        <w:t>dade da doença nos anos prévios</w:t>
      </w:r>
      <w:r w:rsidRPr="00F30719">
        <w:t>, s</w:t>
      </w:r>
      <w:r w:rsidR="007141E2" w:rsidRPr="00F30719">
        <w:t>eja pelo número</w:t>
      </w:r>
      <w:r w:rsidRPr="00F30719">
        <w:t xml:space="preserve"> de surtos, incapacid</w:t>
      </w:r>
      <w:r w:rsidR="00616EC8" w:rsidRPr="00F30719">
        <w:t xml:space="preserve">ade acumulada ou carga </w:t>
      </w:r>
      <w:proofErr w:type="spellStart"/>
      <w:r w:rsidR="00616EC8" w:rsidRPr="00F30719">
        <w:t>lesional</w:t>
      </w:r>
      <w:proofErr w:type="spellEnd"/>
      <w:r w:rsidR="00616EC8" w:rsidRPr="00F30719">
        <w:t>.</w:t>
      </w:r>
    </w:p>
    <w:p w14:paraId="2CB37F53" w14:textId="77777777" w:rsidR="003865E6" w:rsidRPr="00F30719" w:rsidRDefault="003865E6" w:rsidP="0012392D">
      <w:pPr>
        <w:pStyle w:val="PargrafodaLista"/>
        <w:spacing w:after="0" w:line="360" w:lineRule="auto"/>
        <w:ind w:left="644"/>
        <w:jc w:val="both"/>
      </w:pPr>
    </w:p>
    <w:p w14:paraId="38602F5D" w14:textId="73615942" w:rsidR="00BE6EDC" w:rsidRPr="00F30719" w:rsidRDefault="007141E2" w:rsidP="00CB23F8">
      <w:pPr>
        <w:pStyle w:val="PargrafodaLista"/>
        <w:spacing w:after="0" w:line="360" w:lineRule="auto"/>
        <w:ind w:left="0"/>
        <w:jc w:val="both"/>
      </w:pPr>
      <w:r w:rsidRPr="00F30719">
        <w:t xml:space="preserve">Na prática clinica, </w:t>
      </w:r>
      <w:r w:rsidR="00052B48" w:rsidRPr="00F30719">
        <w:t xml:space="preserve">a decisão de manter ou suspender a TMD </w:t>
      </w:r>
      <w:r w:rsidR="00251796" w:rsidRPr="00F30719">
        <w:t xml:space="preserve">deve ser feita </w:t>
      </w:r>
      <w:r w:rsidR="00C65FE9" w:rsidRPr="00F30719">
        <w:t xml:space="preserve">com o casal </w:t>
      </w:r>
      <w:r w:rsidR="003865E6" w:rsidRPr="00F30719">
        <w:t xml:space="preserve">tendo em conta diversos </w:t>
      </w:r>
      <w:proofErr w:type="spellStart"/>
      <w:r w:rsidR="003865E6" w:rsidRPr="00F30719">
        <w:t>aspectos</w:t>
      </w:r>
      <w:proofErr w:type="spellEnd"/>
      <w:r w:rsidR="00052B48" w:rsidRPr="00F30719">
        <w:t xml:space="preserve"> além dos relacionados com fármacos e seus potenciais efeitos no feto </w:t>
      </w:r>
      <w:r w:rsidR="00052B48" w:rsidRPr="00F30719">
        <w:lastRenderedPageBreak/>
        <w:t>e na doença, como seja</w:t>
      </w:r>
      <w:r w:rsidR="000201FC" w:rsidRPr="00F30719">
        <w:t>m</w:t>
      </w:r>
      <w:r w:rsidR="00052B48" w:rsidRPr="00F30719">
        <w:t xml:space="preserve"> os </w:t>
      </w:r>
      <w:proofErr w:type="spellStart"/>
      <w:r w:rsidR="00052B48" w:rsidRPr="00F30719">
        <w:t>aspe</w:t>
      </w:r>
      <w:r w:rsidRPr="00F30719">
        <w:t>ctos</w:t>
      </w:r>
      <w:proofErr w:type="spellEnd"/>
      <w:r w:rsidRPr="00F30719">
        <w:t xml:space="preserve"> psicológicos /emocionais (</w:t>
      </w:r>
      <w:r w:rsidR="00052B48" w:rsidRPr="00F30719">
        <w:t>exem</w:t>
      </w:r>
      <w:r w:rsidRPr="00F30719">
        <w:t xml:space="preserve">plo: receio de não engravidar, </w:t>
      </w:r>
      <w:r w:rsidR="00052B48" w:rsidRPr="00F30719">
        <w:t xml:space="preserve">receio de </w:t>
      </w:r>
      <w:r w:rsidRPr="00F30719">
        <w:t xml:space="preserve">a </w:t>
      </w:r>
      <w:r w:rsidR="00052B48" w:rsidRPr="00F30719">
        <w:t>doença agravar no período de pré-gravidez, e</w:t>
      </w:r>
      <w:r w:rsidRPr="00F30719">
        <w:t>xperiências prévias de gravidez</w:t>
      </w:r>
      <w:r w:rsidR="00052B48" w:rsidRPr="00F30719">
        <w:t>).</w:t>
      </w:r>
    </w:p>
    <w:p w14:paraId="5D05DA26" w14:textId="77777777" w:rsidR="00E410D4" w:rsidRPr="00F30719" w:rsidRDefault="00E410D4" w:rsidP="009B40C1">
      <w:pPr>
        <w:spacing w:after="0" w:line="360" w:lineRule="auto"/>
        <w:jc w:val="both"/>
        <w:rPr>
          <w:b/>
        </w:rPr>
      </w:pPr>
    </w:p>
    <w:p w14:paraId="2FE1F1BB" w14:textId="77777777" w:rsidR="00C4554A" w:rsidRPr="00F30719" w:rsidRDefault="00C4554A" w:rsidP="009B40C1">
      <w:pPr>
        <w:spacing w:after="0" w:line="360" w:lineRule="auto"/>
        <w:jc w:val="both"/>
        <w:rPr>
          <w:b/>
        </w:rPr>
      </w:pPr>
    </w:p>
    <w:p w14:paraId="0A035B9E" w14:textId="77777777" w:rsidR="00C4554A" w:rsidRPr="00F30719" w:rsidRDefault="00C4554A" w:rsidP="009B40C1">
      <w:pPr>
        <w:spacing w:after="0" w:line="360" w:lineRule="auto"/>
        <w:jc w:val="both"/>
        <w:rPr>
          <w:b/>
        </w:rPr>
      </w:pPr>
    </w:p>
    <w:p w14:paraId="3DDE7738" w14:textId="77777777" w:rsidR="00C4554A" w:rsidRPr="00F30719" w:rsidRDefault="00C4554A" w:rsidP="009B40C1">
      <w:pPr>
        <w:spacing w:after="0" w:line="360" w:lineRule="auto"/>
        <w:jc w:val="both"/>
        <w:rPr>
          <w:b/>
        </w:rPr>
      </w:pPr>
    </w:p>
    <w:p w14:paraId="1A906960" w14:textId="77777777" w:rsidR="00C4554A" w:rsidRPr="00F30719" w:rsidRDefault="00C4554A" w:rsidP="009B40C1">
      <w:pPr>
        <w:spacing w:after="0" w:line="360" w:lineRule="auto"/>
        <w:jc w:val="both"/>
        <w:rPr>
          <w:b/>
        </w:rPr>
      </w:pPr>
    </w:p>
    <w:p w14:paraId="448EDC11" w14:textId="77777777" w:rsidR="009B40C1" w:rsidRPr="00F30719" w:rsidRDefault="00E64E05" w:rsidP="009B40C1">
      <w:pPr>
        <w:spacing w:after="0" w:line="360" w:lineRule="auto"/>
        <w:jc w:val="both"/>
        <w:rPr>
          <w:b/>
        </w:rPr>
      </w:pPr>
      <w:r w:rsidRPr="00F30719">
        <w:rPr>
          <w:b/>
        </w:rPr>
        <w:t>VI</w:t>
      </w:r>
      <w:r w:rsidR="006A1895" w:rsidRPr="00F30719">
        <w:rPr>
          <w:b/>
        </w:rPr>
        <w:t xml:space="preserve">. </w:t>
      </w:r>
      <w:r w:rsidR="009B40C1" w:rsidRPr="00F30719">
        <w:rPr>
          <w:b/>
        </w:rPr>
        <w:t xml:space="preserve">Escolha do método </w:t>
      </w:r>
      <w:proofErr w:type="spellStart"/>
      <w:r w:rsidR="009B40C1" w:rsidRPr="00F30719">
        <w:rPr>
          <w:b/>
        </w:rPr>
        <w:t>anticoncepcional</w:t>
      </w:r>
      <w:proofErr w:type="spellEnd"/>
    </w:p>
    <w:p w14:paraId="178336BD" w14:textId="285C6240" w:rsidR="00C4554A" w:rsidRPr="00F30719" w:rsidRDefault="00BC0E9C" w:rsidP="00BC0E9C">
      <w:pPr>
        <w:spacing w:after="0" w:line="360" w:lineRule="auto"/>
        <w:jc w:val="both"/>
      </w:pPr>
      <w:r w:rsidRPr="00F30719">
        <w:t xml:space="preserve">MENSAGEM: </w:t>
      </w:r>
    </w:p>
    <w:p w14:paraId="26B13409" w14:textId="4BC31ED9" w:rsidR="00A861C7" w:rsidRPr="00F30719" w:rsidRDefault="00BA49E6" w:rsidP="00CB23F8">
      <w:pPr>
        <w:spacing w:after="0" w:line="360" w:lineRule="auto"/>
        <w:jc w:val="both"/>
      </w:pPr>
      <w:r w:rsidRPr="00F30719">
        <w:t>Não existe</w:t>
      </w:r>
      <w:r w:rsidR="00C85F3F" w:rsidRPr="00F30719">
        <w:t>m</w:t>
      </w:r>
      <w:r w:rsidRPr="00F30719">
        <w:t xml:space="preserve"> considerações particulares para uso de métodos </w:t>
      </w:r>
      <w:proofErr w:type="spellStart"/>
      <w:r w:rsidRPr="00F30719">
        <w:t>antico</w:t>
      </w:r>
      <w:r w:rsidR="00A861C7" w:rsidRPr="00F30719">
        <w:t>ncepc</w:t>
      </w:r>
      <w:r w:rsidR="00B25C9C" w:rsidRPr="00F30719">
        <w:t>ionais</w:t>
      </w:r>
      <w:proofErr w:type="spellEnd"/>
      <w:r w:rsidR="00B25C9C" w:rsidRPr="00F30719">
        <w:t xml:space="preserve"> nas doentes com EM</w:t>
      </w:r>
      <w:r w:rsidR="007141E2" w:rsidRPr="00F30719">
        <w:t>,</w:t>
      </w:r>
      <w:r w:rsidR="00B25C9C" w:rsidRPr="00F30719">
        <w:t xml:space="preserve"> e </w:t>
      </w:r>
      <w:r w:rsidR="00A861C7" w:rsidRPr="00F30719">
        <w:t>os</w:t>
      </w:r>
      <w:r w:rsidR="00B25C9C" w:rsidRPr="00F30719">
        <w:t xml:space="preserve"> </w:t>
      </w:r>
      <w:proofErr w:type="spellStart"/>
      <w:r w:rsidR="00B25C9C" w:rsidRPr="00F30719">
        <w:t>anticoncepcionais</w:t>
      </w:r>
      <w:proofErr w:type="spellEnd"/>
      <w:r w:rsidR="00B25C9C" w:rsidRPr="00F30719">
        <w:t xml:space="preserve"> orais</w:t>
      </w:r>
      <w:r w:rsidR="007141E2" w:rsidRPr="00F30719">
        <w:t xml:space="preserve"> (ACO)</w:t>
      </w:r>
      <w:r w:rsidR="00B25C9C" w:rsidRPr="00F30719">
        <w:t xml:space="preserve"> não parecem ter</w:t>
      </w:r>
      <w:r w:rsidR="00A861C7" w:rsidRPr="00F30719">
        <w:t xml:space="preserve"> efeito negativo na evolução ou curso da doença. </w:t>
      </w:r>
    </w:p>
    <w:p w14:paraId="42A6F3C4" w14:textId="77777777" w:rsidR="00025F6E" w:rsidRPr="00F30719" w:rsidRDefault="00025F6E" w:rsidP="007141E2">
      <w:pPr>
        <w:spacing w:after="0" w:line="360" w:lineRule="auto"/>
        <w:jc w:val="both"/>
      </w:pPr>
    </w:p>
    <w:p w14:paraId="77260A25" w14:textId="77777777" w:rsidR="007141E2" w:rsidRPr="00F30719" w:rsidRDefault="00A861C7" w:rsidP="007141E2">
      <w:pPr>
        <w:spacing w:after="0" w:line="360" w:lineRule="auto"/>
        <w:jc w:val="both"/>
      </w:pPr>
      <w:r w:rsidRPr="00F30719">
        <w:t xml:space="preserve">SUPORTE: </w:t>
      </w:r>
    </w:p>
    <w:p w14:paraId="09601539" w14:textId="5C2666DC" w:rsidR="00DA1151" w:rsidRPr="00F30719" w:rsidRDefault="00C06A3A" w:rsidP="00CB23F8">
      <w:pPr>
        <w:spacing w:after="0" w:line="360" w:lineRule="auto"/>
        <w:jc w:val="both"/>
      </w:pPr>
      <w:r w:rsidRPr="00F30719">
        <w:t>E</w:t>
      </w:r>
      <w:r w:rsidR="00B65978" w:rsidRPr="00F30719">
        <w:t xml:space="preserve">studos </w:t>
      </w:r>
      <w:r w:rsidR="00C4554A" w:rsidRPr="00F30719">
        <w:t xml:space="preserve">experimentais </w:t>
      </w:r>
      <w:r w:rsidR="00B65978" w:rsidRPr="00F30719">
        <w:t>em animais</w:t>
      </w:r>
      <w:r w:rsidR="006206AD" w:rsidRPr="00F30719">
        <w:t xml:space="preserve"> </w:t>
      </w:r>
      <w:r w:rsidR="00A861C7" w:rsidRPr="00F30719">
        <w:t xml:space="preserve">e </w:t>
      </w:r>
      <w:r w:rsidRPr="00F30719">
        <w:t xml:space="preserve">em </w:t>
      </w:r>
      <w:r w:rsidR="00A861C7" w:rsidRPr="00F30719">
        <w:t xml:space="preserve">doentes com EM </w:t>
      </w:r>
      <w:r w:rsidR="00025F6E" w:rsidRPr="00F30719">
        <w:t xml:space="preserve">sugerem </w:t>
      </w:r>
      <w:r w:rsidR="000D105A" w:rsidRPr="00F30719">
        <w:t xml:space="preserve">que </w:t>
      </w:r>
      <w:r w:rsidR="00BA49E6" w:rsidRPr="00F30719">
        <w:t xml:space="preserve">a pílula com </w:t>
      </w:r>
      <w:proofErr w:type="spellStart"/>
      <w:r w:rsidR="00BA49E6" w:rsidRPr="00F30719">
        <w:t>estrogéneos</w:t>
      </w:r>
      <w:proofErr w:type="spellEnd"/>
      <w:r w:rsidR="00BA49E6" w:rsidRPr="00F30719">
        <w:t xml:space="preserve"> e progesterona pode</w:t>
      </w:r>
      <w:r w:rsidR="00A861C7" w:rsidRPr="00F30719">
        <w:t xml:space="preserve"> ter </w:t>
      </w:r>
      <w:r w:rsidR="007141E2" w:rsidRPr="00F30719">
        <w:t xml:space="preserve">um </w:t>
      </w:r>
      <w:r w:rsidR="00A861C7" w:rsidRPr="00F30719">
        <w:t xml:space="preserve">papel benéfico na EM, </w:t>
      </w:r>
      <w:r w:rsidR="00177981" w:rsidRPr="00F30719">
        <w:t xml:space="preserve">nomeadamente </w:t>
      </w:r>
      <w:r w:rsidRPr="00F30719">
        <w:t>foi</w:t>
      </w:r>
      <w:r w:rsidR="00A861C7" w:rsidRPr="00F30719">
        <w:t xml:space="preserve"> </w:t>
      </w:r>
      <w:r w:rsidRPr="00F30719">
        <w:t>encontrada</w:t>
      </w:r>
      <w:r w:rsidR="00A861C7" w:rsidRPr="00F30719">
        <w:t xml:space="preserve"> uma associação entre </w:t>
      </w:r>
      <w:r w:rsidR="007141E2" w:rsidRPr="00F30719">
        <w:t xml:space="preserve">a utilização de ACO </w:t>
      </w:r>
      <w:r w:rsidR="006206AD" w:rsidRPr="00F30719">
        <w:t xml:space="preserve">e menor severidade </w:t>
      </w:r>
      <w:r w:rsidRPr="00F30719">
        <w:t>ou risco de doença</w:t>
      </w:r>
      <w:r w:rsidR="006206AD" w:rsidRPr="00F30719">
        <w:t xml:space="preserve"> </w:t>
      </w:r>
      <w:hyperlink w:anchor="_ENREF_40" w:tooltip="Gava, 2014 #2129" w:history="1">
        <w:r w:rsidR="00CA39F8" w:rsidRPr="00F30719">
          <w:fldChar w:fldCharType="begin">
            <w:fldData xml:space="preserve">PEVuZE5vdGU+PENpdGU+PEF1dGhvcj5HYXZhPC9BdXRob3I+PFllYXI+MjAxNDwvWWVhcj48UmVj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=
</w:fldData>
          </w:fldChar>
        </w:r>
        <w:r w:rsidR="00CA39F8" w:rsidRPr="00F30719">
          <w:instrText xml:space="preserve"> ADDIN EN.CITE </w:instrText>
        </w:r>
        <w:r w:rsidR="00CA39F8" w:rsidRPr="00F30719">
          <w:fldChar w:fldCharType="begin">
            <w:fldData xml:space="preserve">PEVuZE5vdGU+PENpdGU+PEF1dGhvcj5HYXZhPC9BdXRob3I+PFllYXI+MjAxNDwvWWVhcj48UmVj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40-42</w:t>
        </w:r>
        <w:r w:rsidR="00CA39F8" w:rsidRPr="00F30719">
          <w:fldChar w:fldCharType="end"/>
        </w:r>
      </w:hyperlink>
      <w:r w:rsidR="007141E2" w:rsidRPr="00F30719">
        <w:t>, existem</w:t>
      </w:r>
      <w:r w:rsidR="00A861C7" w:rsidRPr="00F30719">
        <w:t xml:space="preserve"> contudo outros estudos que não confirmam estes resultados </w:t>
      </w:r>
      <w:r w:rsidR="00C1758C" w:rsidRPr="00F30719">
        <w:fldChar w:fldCharType="begin">
          <w:fldData xml:space="preserve">PEVuZE5vdGU+PENpdGU+PEF1dGhvcj5IZXJuYW48L0F1dGhvcj48WWVhcj4yMDAwPC9ZZWFyPjxS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</w:fldData>
        </w:fldChar>
      </w:r>
      <w:r w:rsidR="00E347A9" w:rsidRPr="00F30719">
        <w:instrText xml:space="preserve"> ADDIN EN.CITE </w:instrText>
      </w:r>
      <w:r w:rsidR="00E347A9" w:rsidRPr="00F30719">
        <w:fldChar w:fldCharType="begin">
          <w:fldData xml:space="preserve">PEVuZE5vdGU+PENpdGU+PEF1dGhvcj5IZXJuYW48L0F1dGhvcj48WWVhcj4yMDAwPC9ZZWFyPjxS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</w:fldData>
        </w:fldChar>
      </w:r>
      <w:r w:rsidR="00E347A9" w:rsidRPr="00F30719">
        <w:instrText xml:space="preserve"> ADDIN EN.CITE.DATA </w:instrText>
      </w:r>
      <w:r w:rsidR="00E347A9" w:rsidRPr="00F30719">
        <w:fldChar w:fldCharType="end"/>
      </w:r>
      <w:r w:rsidR="00C1758C" w:rsidRPr="00F30719">
        <w:fldChar w:fldCharType="separate"/>
      </w:r>
      <w:hyperlink w:anchor="_ENREF_43" w:tooltip="Hernan, 2000 #2143" w:history="1">
        <w:r w:rsidR="00CA39F8" w:rsidRPr="00F30719">
          <w:rPr>
            <w:noProof/>
            <w:vertAlign w:val="superscript"/>
          </w:rPr>
          <w:t>43</w:t>
        </w:r>
      </w:hyperlink>
      <w:r w:rsidR="00E347A9" w:rsidRPr="00F30719">
        <w:rPr>
          <w:noProof/>
          <w:vertAlign w:val="superscript"/>
        </w:rPr>
        <w:t xml:space="preserve">, </w:t>
      </w:r>
      <w:hyperlink w:anchor="_ENREF_44" w:tooltip="Hellwig, 2016 #2145" w:history="1">
        <w:r w:rsidR="00CA39F8" w:rsidRPr="00F30719">
          <w:rPr>
            <w:noProof/>
            <w:vertAlign w:val="superscript"/>
          </w:rPr>
          <w:t>44</w:t>
        </w:r>
      </w:hyperlink>
      <w:r w:rsidR="00C1758C" w:rsidRPr="00F30719">
        <w:fldChar w:fldCharType="end"/>
      </w:r>
      <w:r w:rsidR="0017584F" w:rsidRPr="00F30719">
        <w:t xml:space="preserve">. </w:t>
      </w:r>
      <w:r w:rsidR="00A861C7" w:rsidRPr="00F30719">
        <w:t>A</w:t>
      </w:r>
      <w:r w:rsidR="000D105A" w:rsidRPr="00F30719">
        <w:t xml:space="preserve"> incidência da doença não tem diminuído com </w:t>
      </w:r>
      <w:r w:rsidR="00A861C7" w:rsidRPr="00F30719">
        <w:t xml:space="preserve">o aumento da </w:t>
      </w:r>
      <w:r w:rsidR="000D105A" w:rsidRPr="00F30719">
        <w:t xml:space="preserve">utilização destes métodos </w:t>
      </w:r>
      <w:proofErr w:type="spellStart"/>
      <w:r w:rsidR="000D105A" w:rsidRPr="00F30719">
        <w:t>anticoncepcionais</w:t>
      </w:r>
      <w:proofErr w:type="spellEnd"/>
      <w:r w:rsidR="000D105A" w:rsidRPr="00F30719">
        <w:t xml:space="preserve"> nas populações de regiões do globo mais </w:t>
      </w:r>
      <w:proofErr w:type="spellStart"/>
      <w:r w:rsidR="000D105A" w:rsidRPr="00F30719">
        <w:t>afectadas</w:t>
      </w:r>
      <w:proofErr w:type="spellEnd"/>
      <w:r w:rsidR="000D105A" w:rsidRPr="00F30719">
        <w:t xml:space="preserve"> pela doen</w:t>
      </w:r>
      <w:r w:rsidR="00A861C7" w:rsidRPr="00F30719">
        <w:t xml:space="preserve">ça </w:t>
      </w:r>
      <w:hyperlink w:anchor="_ENREF_45" w:tooltip="Kingwell, 2013 #717" w:history="1">
        <w:r w:rsidR="00CA39F8" w:rsidRPr="00F30719">
          <w:fldChar w:fldCharType="begin">
            <w:fldData xml:space="preserve">PEVuZE5vdGU+PENpdGU+PEF1dGhvcj5LaW5nd2VsbDwvQXV0aG9yPjxZZWFyPjIwMTM8L1llYXI+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</w:fldData>
          </w:fldChar>
        </w:r>
        <w:r w:rsidR="00CA39F8" w:rsidRPr="00F30719">
          <w:instrText xml:space="preserve"> ADDIN EN.CITE </w:instrText>
        </w:r>
        <w:r w:rsidR="00CA39F8" w:rsidRPr="00F30719">
          <w:fldChar w:fldCharType="begin">
            <w:fldData xml:space="preserve">PEVuZE5vdGU+PENpdGU+PEF1dGhvcj5LaW5nd2VsbDwvQXV0aG9yPjxZZWFyPjIwMTM8L1llYXI+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45</w:t>
        </w:r>
        <w:r w:rsidR="00CA39F8" w:rsidRPr="00F30719">
          <w:fldChar w:fldCharType="end"/>
        </w:r>
      </w:hyperlink>
      <w:r w:rsidR="00A861C7" w:rsidRPr="00F30719">
        <w:t xml:space="preserve"> pelo que este</w:t>
      </w:r>
      <w:r w:rsidRPr="00F30719">
        <w:t xml:space="preserve"> </w:t>
      </w:r>
      <w:proofErr w:type="spellStart"/>
      <w:r w:rsidRPr="00F30719">
        <w:t>factor</w:t>
      </w:r>
      <w:proofErr w:type="spellEnd"/>
      <w:r w:rsidRPr="00F30719">
        <w:t xml:space="preserve"> não parece ter papel preponderante no aparecimento da</w:t>
      </w:r>
      <w:r w:rsidR="00A861C7" w:rsidRPr="00F30719">
        <w:t xml:space="preserve"> EM. </w:t>
      </w:r>
    </w:p>
    <w:p w14:paraId="461ACED9" w14:textId="77777777" w:rsidR="00177981" w:rsidRPr="00F30719" w:rsidRDefault="00177981" w:rsidP="00177981">
      <w:pPr>
        <w:spacing w:after="0" w:line="360" w:lineRule="auto"/>
        <w:ind w:firstLine="708"/>
        <w:jc w:val="both"/>
      </w:pPr>
    </w:p>
    <w:p w14:paraId="37EEF686" w14:textId="77777777" w:rsidR="00025F6E" w:rsidRPr="00F30719" w:rsidRDefault="00025F6E" w:rsidP="006A1895">
      <w:pPr>
        <w:spacing w:after="0" w:line="360" w:lineRule="auto"/>
        <w:jc w:val="both"/>
      </w:pPr>
    </w:p>
    <w:p w14:paraId="0D7E3BF1" w14:textId="77777777" w:rsidR="00A861C7" w:rsidRPr="00F30719" w:rsidRDefault="00177981" w:rsidP="006A1895">
      <w:pPr>
        <w:spacing w:after="0" w:line="360" w:lineRule="auto"/>
        <w:jc w:val="both"/>
      </w:pPr>
      <w:r w:rsidRPr="00F30719">
        <w:t>ORIENTAÇÕES:</w:t>
      </w:r>
    </w:p>
    <w:p w14:paraId="44CDCBD4" w14:textId="7C7A77C0" w:rsidR="00FC3B19" w:rsidRPr="00F30719" w:rsidRDefault="00685F77" w:rsidP="00CB23F8">
      <w:pPr>
        <w:spacing w:after="0" w:line="360" w:lineRule="auto"/>
        <w:jc w:val="both"/>
      </w:pPr>
      <w:r w:rsidRPr="00F30719">
        <w:t xml:space="preserve">No momento de </w:t>
      </w:r>
      <w:r w:rsidR="00D523CB" w:rsidRPr="00F30719">
        <w:t>decisão do</w:t>
      </w:r>
      <w:r w:rsidR="006B7F88" w:rsidRPr="00F30719">
        <w:t xml:space="preserve"> método </w:t>
      </w:r>
      <w:proofErr w:type="spellStart"/>
      <w:r w:rsidR="006B7F88" w:rsidRPr="00F30719">
        <w:t>anticoncepcional</w:t>
      </w:r>
      <w:proofErr w:type="spellEnd"/>
      <w:r w:rsidR="00D523CB" w:rsidRPr="00F30719">
        <w:t xml:space="preserve"> é importante: </w:t>
      </w:r>
    </w:p>
    <w:p w14:paraId="0150FE42" w14:textId="60DBF032" w:rsidR="00A33CE7" w:rsidRPr="00F30719" w:rsidRDefault="00A33CE7" w:rsidP="00CB23F8">
      <w:pPr>
        <w:spacing w:after="0" w:line="360" w:lineRule="auto"/>
        <w:jc w:val="both"/>
      </w:pPr>
      <w:r w:rsidRPr="00F30719">
        <w:rPr>
          <w:rFonts w:eastAsia="Times New Roman"/>
        </w:rPr>
        <w:t xml:space="preserve">1. Os </w:t>
      </w:r>
      <w:proofErr w:type="spellStart"/>
      <w:r w:rsidRPr="00F30719">
        <w:rPr>
          <w:rFonts w:eastAsia="Times New Roman"/>
        </w:rPr>
        <w:t>anticoncepcionais</w:t>
      </w:r>
      <w:proofErr w:type="spellEnd"/>
      <w:r w:rsidRPr="00F30719">
        <w:rPr>
          <w:rFonts w:eastAsia="Times New Roman"/>
        </w:rPr>
        <w:t xml:space="preserve"> orais combinados não estão </w:t>
      </w:r>
      <w:proofErr w:type="spellStart"/>
      <w:r w:rsidRPr="00F30719">
        <w:rPr>
          <w:rFonts w:eastAsia="Times New Roman"/>
        </w:rPr>
        <w:t>contra-indicados</w:t>
      </w:r>
      <w:proofErr w:type="spellEnd"/>
    </w:p>
    <w:p w14:paraId="10DE5CB2" w14:textId="4002449C" w:rsidR="00914523" w:rsidRPr="00F30719" w:rsidRDefault="00A33CE7" w:rsidP="00CB23F8">
      <w:pPr>
        <w:spacing w:after="0" w:line="360" w:lineRule="auto"/>
        <w:jc w:val="both"/>
      </w:pPr>
      <w:r w:rsidRPr="00F30719">
        <w:t>2</w:t>
      </w:r>
      <w:r w:rsidR="00FC3B19" w:rsidRPr="00F30719">
        <w:t xml:space="preserve">.  </w:t>
      </w:r>
      <w:r w:rsidR="00D523CB" w:rsidRPr="00F30719">
        <w:t xml:space="preserve">Conhecer a interação </w:t>
      </w:r>
      <w:r w:rsidR="001B7418" w:rsidRPr="00F30719">
        <w:t>das diferentes terapêuticas, nomeadamente TMD</w:t>
      </w:r>
      <w:r w:rsidR="00D523CB" w:rsidRPr="00F30719">
        <w:t xml:space="preserve"> </w:t>
      </w:r>
      <w:r w:rsidR="001B7418" w:rsidRPr="00F30719">
        <w:t xml:space="preserve">com eficácia de ACO </w:t>
      </w:r>
    </w:p>
    <w:p w14:paraId="15552BD3" w14:textId="59C11F55" w:rsidR="00FC3B19" w:rsidRPr="00F30719" w:rsidRDefault="00A33CE7" w:rsidP="00FC3B19">
      <w:pPr>
        <w:spacing w:after="0" w:line="360" w:lineRule="auto"/>
        <w:jc w:val="both"/>
      </w:pPr>
      <w:r w:rsidRPr="00F30719">
        <w:t>3</w:t>
      </w:r>
      <w:r w:rsidR="00FC3B19" w:rsidRPr="00F30719">
        <w:t xml:space="preserve">.  </w:t>
      </w:r>
      <w:r w:rsidR="00F4462B" w:rsidRPr="00F30719">
        <w:t>Avaliar o aumento do risco trombótico em doentes com incapacidade</w:t>
      </w:r>
      <w:r w:rsidR="007141E2" w:rsidRPr="00F30719">
        <w:t xml:space="preserve"> que interfira com a </w:t>
      </w:r>
      <w:r w:rsidRPr="00F30719">
        <w:t xml:space="preserve"> </w:t>
      </w:r>
      <w:r w:rsidR="007141E2" w:rsidRPr="00F30719">
        <w:t>mobilidade</w:t>
      </w:r>
    </w:p>
    <w:p w14:paraId="7A001DE9" w14:textId="3CB91616" w:rsidR="00100BAC" w:rsidRPr="00F30719" w:rsidRDefault="00530826" w:rsidP="00A33CE7">
      <w:pPr>
        <w:pStyle w:val="PargrafodaLista"/>
        <w:numPr>
          <w:ilvl w:val="0"/>
          <w:numId w:val="28"/>
        </w:numPr>
        <w:spacing w:after="0" w:line="360" w:lineRule="auto"/>
        <w:jc w:val="both"/>
      </w:pPr>
      <w:r w:rsidRPr="00F30719">
        <w:t>A</w:t>
      </w:r>
      <w:r w:rsidR="001B7418" w:rsidRPr="00F30719">
        <w:t>valiar a</w:t>
      </w:r>
      <w:r w:rsidRPr="00F30719">
        <w:t xml:space="preserve"> capacidade de adesão</w:t>
      </w:r>
      <w:r w:rsidR="00ED43CC" w:rsidRPr="00F30719">
        <w:t xml:space="preserve"> </w:t>
      </w:r>
      <w:r w:rsidR="00025F6E" w:rsidRPr="00F30719">
        <w:t xml:space="preserve">aos </w:t>
      </w:r>
      <w:r w:rsidR="001B7418" w:rsidRPr="00F30719">
        <w:t xml:space="preserve">diferentes métodos, </w:t>
      </w:r>
      <w:r w:rsidR="00ED43CC" w:rsidRPr="00F30719">
        <w:t>seja por dif</w:t>
      </w:r>
      <w:r w:rsidR="007141E2" w:rsidRPr="00F30719">
        <w:t>iculdades cognitivas ou motoras.</w:t>
      </w:r>
    </w:p>
    <w:p w14:paraId="24EB3A83" w14:textId="77777777" w:rsidR="00FC3B19" w:rsidRPr="00F30719" w:rsidRDefault="00FC3B19" w:rsidP="00CB23F8">
      <w:pPr>
        <w:pStyle w:val="PargrafodaLista"/>
        <w:spacing w:after="0" w:line="360" w:lineRule="auto"/>
        <w:ind w:left="372"/>
        <w:jc w:val="both"/>
      </w:pPr>
    </w:p>
    <w:p w14:paraId="182ABC1A" w14:textId="77777777" w:rsidR="00A03F0E" w:rsidRPr="00F30719" w:rsidRDefault="00A03F0E" w:rsidP="0012392D">
      <w:pPr>
        <w:spacing w:after="0" w:line="360" w:lineRule="auto"/>
        <w:jc w:val="both"/>
      </w:pPr>
    </w:p>
    <w:p w14:paraId="3A7EF901" w14:textId="7F67FECD" w:rsidR="00BC0E9C" w:rsidRPr="00F30719" w:rsidRDefault="00E64E05" w:rsidP="00BE5332">
      <w:pPr>
        <w:spacing w:after="0" w:line="360" w:lineRule="auto"/>
        <w:jc w:val="both"/>
        <w:rPr>
          <w:rFonts w:eastAsia="Times New Roman"/>
        </w:rPr>
      </w:pPr>
      <w:r w:rsidRPr="00F30719">
        <w:rPr>
          <w:b/>
        </w:rPr>
        <w:t>VII</w:t>
      </w:r>
      <w:r w:rsidR="006A1895" w:rsidRPr="00F30719">
        <w:rPr>
          <w:b/>
        </w:rPr>
        <w:t xml:space="preserve">. </w:t>
      </w:r>
      <w:r w:rsidR="00AC474E" w:rsidRPr="00F30719">
        <w:rPr>
          <w:rFonts w:eastAsia="Times New Roman"/>
          <w:b/>
        </w:rPr>
        <w:t>Técnicas de procriação medicamente assistida</w:t>
      </w:r>
    </w:p>
    <w:p w14:paraId="400F41CB" w14:textId="77777777" w:rsidR="00E21338" w:rsidRPr="00F30719" w:rsidRDefault="00E21338" w:rsidP="00BE5332">
      <w:pPr>
        <w:spacing w:after="0" w:line="360" w:lineRule="auto"/>
        <w:jc w:val="both"/>
        <w:rPr>
          <w:b/>
        </w:rPr>
      </w:pPr>
    </w:p>
    <w:p w14:paraId="342360BF" w14:textId="77777777" w:rsidR="007141E2" w:rsidRPr="00F30719" w:rsidRDefault="005D0A72" w:rsidP="00BE5332">
      <w:pPr>
        <w:spacing w:after="0" w:line="360" w:lineRule="auto"/>
        <w:jc w:val="both"/>
      </w:pPr>
      <w:r w:rsidRPr="00F30719">
        <w:t>MENSAGEM</w:t>
      </w:r>
      <w:r w:rsidR="00BE5332" w:rsidRPr="00F30719">
        <w:t xml:space="preserve">: </w:t>
      </w:r>
    </w:p>
    <w:p w14:paraId="4C4360DE" w14:textId="46C93633" w:rsidR="006A1895" w:rsidRPr="00F30719" w:rsidRDefault="002B5F5C" w:rsidP="00BE5332">
      <w:pPr>
        <w:spacing w:after="0" w:line="360" w:lineRule="auto"/>
        <w:jc w:val="both"/>
      </w:pPr>
      <w:r w:rsidRPr="00F30719">
        <w:t xml:space="preserve">A utilização de </w:t>
      </w:r>
      <w:r w:rsidR="008855F1" w:rsidRPr="00F30719">
        <w:rPr>
          <w:rFonts w:eastAsia="Times New Roman"/>
        </w:rPr>
        <w:t>t</w:t>
      </w:r>
      <w:r w:rsidR="00E21338" w:rsidRPr="00F30719">
        <w:rPr>
          <w:rFonts w:eastAsia="Times New Roman"/>
        </w:rPr>
        <w:t>écnicas de procriação medicamente assistida (PMA)</w:t>
      </w:r>
      <w:r w:rsidR="008855F1" w:rsidRPr="00F30719">
        <w:rPr>
          <w:rFonts w:eastAsia="Times New Roman"/>
        </w:rPr>
        <w:t xml:space="preserve"> </w:t>
      </w:r>
      <w:r w:rsidR="001C2EA0" w:rsidRPr="00F30719">
        <w:t>não está</w:t>
      </w:r>
      <w:r w:rsidR="004F5BD8" w:rsidRPr="00F30719">
        <w:t xml:space="preserve"> </w:t>
      </w:r>
      <w:proofErr w:type="spellStart"/>
      <w:r w:rsidR="007141E2" w:rsidRPr="00F30719">
        <w:t>contra-indicada</w:t>
      </w:r>
      <w:proofErr w:type="spellEnd"/>
      <w:r w:rsidR="004F5BD8" w:rsidRPr="00F30719">
        <w:t xml:space="preserve"> em doentes com EM</w:t>
      </w:r>
      <w:r w:rsidR="001C2EA0" w:rsidRPr="00F30719">
        <w:t>, n</w:t>
      </w:r>
      <w:r w:rsidR="007141E2" w:rsidRPr="00F30719">
        <w:t>o entanto</w:t>
      </w:r>
      <w:r w:rsidR="00C4554A" w:rsidRPr="00F30719">
        <w:t xml:space="preserve"> parece </w:t>
      </w:r>
      <w:r w:rsidR="004F5BD8" w:rsidRPr="00F30719">
        <w:t xml:space="preserve"> exist</w:t>
      </w:r>
      <w:r w:rsidR="00C4554A" w:rsidRPr="00F30719">
        <w:t>ir</w:t>
      </w:r>
      <w:r w:rsidRPr="00F30719">
        <w:t xml:space="preserve"> um aumento da taxa d</w:t>
      </w:r>
      <w:r w:rsidR="001153A9" w:rsidRPr="00F30719">
        <w:t xml:space="preserve">e surtos </w:t>
      </w:r>
      <w:r w:rsidR="00FC5FB2" w:rsidRPr="00F30719">
        <w:t>e d</w:t>
      </w:r>
      <w:r w:rsidR="00A4618B" w:rsidRPr="00F30719">
        <w:t>a</w:t>
      </w:r>
      <w:r w:rsidR="00FC5FB2" w:rsidRPr="00F30719">
        <w:t xml:space="preserve"> a</w:t>
      </w:r>
      <w:r w:rsidR="00ED43CC" w:rsidRPr="00F30719">
        <w:t xml:space="preserve">tividade </w:t>
      </w:r>
      <w:r w:rsidR="00A4618B" w:rsidRPr="00F30719">
        <w:t>imagiológica</w:t>
      </w:r>
      <w:r w:rsidR="00ED43CC" w:rsidRPr="00F30719">
        <w:t xml:space="preserve"> nos três </w:t>
      </w:r>
      <w:r w:rsidR="001153A9" w:rsidRPr="00F30719">
        <w:t xml:space="preserve">meses seguintes, </w:t>
      </w:r>
      <w:r w:rsidRPr="00F30719">
        <w:t xml:space="preserve">caso não ocorra a gravidez </w:t>
      </w:r>
      <w:r w:rsidR="00C1758C" w:rsidRPr="00F30719">
        <w:fldChar w:fldCharType="begin">
          <w:fldData xml:space="preserve">PEVuZE5vdGU+PENpdGU+PEF1dGhvcj5IZWxsd2lnPC9BdXRob3I+PFllYXI+MjAxMzwvWWVhcj48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</w:fldData>
        </w:fldChar>
      </w:r>
      <w:r w:rsidR="00E347A9" w:rsidRPr="00F30719">
        <w:instrText xml:space="preserve"> ADDIN EN.CITE </w:instrText>
      </w:r>
      <w:r w:rsidR="00E347A9" w:rsidRPr="00F30719">
        <w:fldChar w:fldCharType="begin">
          <w:fldData xml:space="preserve">PEVuZE5vdGU+PENpdGU+PEF1dGhvcj5IZWxsd2lnPC9BdXRob3I+PFllYXI+MjAxMzwvWWVhcj48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</w:fldData>
        </w:fldChar>
      </w:r>
      <w:r w:rsidR="00E347A9" w:rsidRPr="00F30719">
        <w:instrText xml:space="preserve"> ADDIN EN.CITE.DATA </w:instrText>
      </w:r>
      <w:r w:rsidR="00E347A9" w:rsidRPr="00F30719">
        <w:fldChar w:fldCharType="end"/>
      </w:r>
      <w:r w:rsidR="00C1758C" w:rsidRPr="00F30719">
        <w:fldChar w:fldCharType="separate"/>
      </w:r>
      <w:hyperlink w:anchor="_ENREF_46" w:tooltip="Hellwig, 2013 #1093" w:history="1">
        <w:r w:rsidR="00CA39F8" w:rsidRPr="00F30719">
          <w:rPr>
            <w:noProof/>
            <w:vertAlign w:val="superscript"/>
          </w:rPr>
          <w:t>46</w:t>
        </w:r>
      </w:hyperlink>
      <w:r w:rsidR="00E347A9" w:rsidRPr="00F30719">
        <w:rPr>
          <w:noProof/>
          <w:vertAlign w:val="superscript"/>
        </w:rPr>
        <w:t xml:space="preserve">, </w:t>
      </w:r>
      <w:hyperlink w:anchor="_ENREF_47" w:tooltip="Correale, 2012 #1103" w:history="1">
        <w:r w:rsidR="00CA39F8" w:rsidRPr="00F30719">
          <w:rPr>
            <w:noProof/>
            <w:vertAlign w:val="superscript"/>
          </w:rPr>
          <w:t>47</w:t>
        </w:r>
      </w:hyperlink>
      <w:r w:rsidR="00C1758C" w:rsidRPr="00F30719">
        <w:fldChar w:fldCharType="end"/>
      </w:r>
      <w:r w:rsidR="007141E2" w:rsidRPr="00F30719">
        <w:t>.</w:t>
      </w:r>
    </w:p>
    <w:p w14:paraId="54F5E99A" w14:textId="77777777" w:rsidR="00C4554A" w:rsidRPr="00F30719" w:rsidRDefault="00C4554A" w:rsidP="006A1895">
      <w:pPr>
        <w:spacing w:after="0" w:line="360" w:lineRule="auto"/>
        <w:jc w:val="both"/>
      </w:pPr>
    </w:p>
    <w:p w14:paraId="13E99E43" w14:textId="77777777" w:rsidR="007141E2" w:rsidRPr="00F30719" w:rsidRDefault="007141E2" w:rsidP="007141E2">
      <w:pPr>
        <w:spacing w:after="0" w:line="360" w:lineRule="auto"/>
        <w:jc w:val="both"/>
      </w:pPr>
      <w:r w:rsidRPr="00F30719">
        <w:t>SUPORTE:</w:t>
      </w:r>
    </w:p>
    <w:p w14:paraId="04693E6B" w14:textId="4ECF69F2" w:rsidR="00783106" w:rsidRPr="00F30719" w:rsidRDefault="006A1895" w:rsidP="00CB23F8">
      <w:pPr>
        <w:spacing w:after="0" w:line="360" w:lineRule="auto"/>
        <w:jc w:val="both"/>
      </w:pPr>
      <w:r w:rsidRPr="00F30719">
        <w:t xml:space="preserve">As dificuldades em engravidar surgem em 15-20% dos casais em que pelo </w:t>
      </w:r>
      <w:r w:rsidR="007141E2" w:rsidRPr="00F30719">
        <w:t xml:space="preserve">menos um dos </w:t>
      </w:r>
      <w:r w:rsidR="00272DB2" w:rsidRPr="00F30719">
        <w:t>elementos</w:t>
      </w:r>
      <w:r w:rsidR="007141E2" w:rsidRPr="00F30719">
        <w:t xml:space="preserve"> tem EM, </w:t>
      </w:r>
      <w:r w:rsidRPr="00F30719">
        <w:t>sendo este valor semelhante ao da população em geral</w:t>
      </w:r>
      <w:r w:rsidR="00C31EC5" w:rsidRPr="00F30719">
        <w:t xml:space="preserve"> </w:t>
      </w:r>
      <w:hyperlink w:anchor="_ENREF_46" w:tooltip="Hellwig, 2013 #1093" w:history="1">
        <w:r w:rsidR="00CA39F8" w:rsidRPr="00F30719">
          <w:fldChar w:fldCharType="begin"/>
        </w:r>
        <w:r w:rsidR="00CA39F8" w:rsidRPr="00F30719">
          <w:instrText xml:space="preserve"> ADDIN EN.CITE &lt;EndNote&gt;&lt;Cite&gt;&lt;Author&gt;Hellwig&lt;/Author&gt;&lt;Year&gt;2013&lt;/Year&gt;&lt;RecNum&gt;1093&lt;/RecNum&gt;&lt;DisplayText&gt;&lt;style face="superscript"&gt;46&lt;/style&gt;&lt;/DisplayText&gt;&lt;record&gt;&lt;rec-number&gt;1093&lt;/rec-number&gt;&lt;foreign-keys&gt;&lt;key app="EN" db-id="aapdax9x5zrtd0e9wwepxezp0pszdwtz5wtd" timestamp="1486920439"&gt;1093&lt;/key&gt;&lt;/foreign-keys&gt;&lt;ref-type name="Journal Article"&gt;17&lt;/ref-type&gt;&lt;contributors&gt;&lt;authors&gt;&lt;author&gt;Hellwig, K.&lt;/author&gt;&lt;author&gt;Correale, J.&lt;/author&gt;&lt;/authors&gt;&lt;/contributors&gt;&lt;auth-address&gt;Department of Neurology, St. Josef Hospital Bochum, Ruhr University Bochum, Germany. Electronic address: k.hellwig@klinikum-bochum.de.&lt;/auth-address&gt;&lt;titles&gt;&lt;title&gt;Artificial reproductive techniques in multiple sclerosis&lt;/title&gt;&lt;secondary-title&gt;Clin Immunol&lt;/secondary-title&gt;&lt;/titles&gt;&lt;periodical&gt;&lt;full-title&gt;Clin Immunol&lt;/full-title&gt;&lt;/periodical&gt;&lt;pages&gt;219-24&lt;/pages&gt;&lt;volume&gt;149&lt;/volume&gt;&lt;number&gt;2&lt;/number&gt;&lt;keywords&gt;&lt;keyword&gt;Female&lt;/keyword&gt;&lt;keyword&gt;Humans&lt;/keyword&gt;&lt;keyword&gt;*Multiple Sclerosis&lt;/keyword&gt;&lt;keyword&gt;Pregnancy&lt;/keyword&gt;&lt;keyword&gt;*Reproductive Techniques, Assisted&lt;/keyword&gt;&lt;keyword&gt;Assisted reproductive treatment&lt;/keyword&gt;&lt;keyword&gt;Autoimmunity&lt;/keyword&gt;&lt;keyword&gt;Hormones&lt;/keyword&gt;&lt;keyword&gt;In vitro fertilization&lt;/keyword&gt;&lt;keyword&gt;Multiple sclerosis&lt;/keyword&gt;&lt;/keywords&gt;&lt;dates&gt;&lt;year&gt;2013&lt;/year&gt;&lt;pub-dates&gt;&lt;date&gt;Nov&lt;/date&gt;&lt;/pub-dates&gt;&lt;/dates&gt;&lt;isbn&gt;1521-7035 (Electronic)&amp;#xD;1521-6616 (Linking)&lt;/isbn&gt;&lt;accession-num&gt;23507401&lt;/accession-num&gt;&lt;urls&gt;&lt;related-urls&gt;&lt;url&gt;https://www.ncbi.nlm.nih.gov/pubmed/23507401&lt;/url&gt;&lt;/related-urls&gt;&lt;/urls&gt;&lt;electronic-resource-num&gt;10.1016/j.clim.2013.02.001&lt;/electronic-resource-num&gt;&lt;/record&gt;&lt;/Cite&gt;&lt;/EndNote&gt;</w:instrText>
        </w:r>
        <w:r w:rsidR="00CA39F8" w:rsidRPr="00F30719">
          <w:fldChar w:fldCharType="separate"/>
        </w:r>
        <w:r w:rsidR="00CA39F8" w:rsidRPr="00F30719">
          <w:rPr>
            <w:noProof/>
            <w:vertAlign w:val="superscript"/>
          </w:rPr>
          <w:t>46</w:t>
        </w:r>
        <w:r w:rsidR="00CA39F8" w:rsidRPr="00F30719">
          <w:fldChar w:fldCharType="end"/>
        </w:r>
      </w:hyperlink>
      <w:r w:rsidR="006507B8" w:rsidRPr="00F30719">
        <w:t xml:space="preserve">. Vários estudos publicados </w:t>
      </w:r>
      <w:hyperlink w:anchor="_ENREF_47" w:tooltip="Correale, 2012 #1103" w:history="1">
        <w:r w:rsidR="00CA39F8" w:rsidRPr="00F30719">
          <w:fldChar w:fldCharType="begin">
            <w:fldData xml:space="preserve">PEVuZE5vdGU+PENpdGU+PEF1dGhvcj5Db3JyZWFsZTwvQXV0aG9yPjxZZWFyPjIwMTI8L1llYXI+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</w:fldData>
          </w:fldChar>
        </w:r>
        <w:r w:rsidR="00CA39F8" w:rsidRPr="00F30719">
          <w:instrText xml:space="preserve"> ADDIN EN.CITE </w:instrText>
        </w:r>
        <w:r w:rsidR="00CA39F8" w:rsidRPr="00F30719">
          <w:fldChar w:fldCharType="begin">
            <w:fldData xml:space="preserve">PEVuZE5vdGU+PENpdGU+PEF1dGhvcj5Db3JyZWFsZTwvQXV0aG9yPjxZZWFyPjIwMTI8L1llYXI+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47-50</w:t>
        </w:r>
        <w:r w:rsidR="00CA39F8" w:rsidRPr="00F30719">
          <w:fldChar w:fldCharType="end"/>
        </w:r>
      </w:hyperlink>
      <w:r w:rsidR="009E48CE" w:rsidRPr="00F30719">
        <w:t xml:space="preserve"> </w:t>
      </w:r>
      <w:r w:rsidR="006507B8" w:rsidRPr="00F30719">
        <w:t xml:space="preserve">mostraram existir um aumento da taxa anualizada de surtos nas mulheres submetidas a </w:t>
      </w:r>
      <w:r w:rsidR="00CD3918" w:rsidRPr="00F30719">
        <w:t xml:space="preserve">técnicas de </w:t>
      </w:r>
      <w:r w:rsidR="008855F1" w:rsidRPr="00F30719">
        <w:t>P</w:t>
      </w:r>
      <w:r w:rsidR="00CD3918" w:rsidRPr="00F30719">
        <w:t xml:space="preserve">MA </w:t>
      </w:r>
      <w:r w:rsidR="006507B8" w:rsidRPr="00F30719">
        <w:t xml:space="preserve">e sem sucesso </w:t>
      </w:r>
      <w:r w:rsidR="009E48CE" w:rsidRPr="00F30719">
        <w:t>de gravidez</w:t>
      </w:r>
      <w:r w:rsidR="00FC5FB2" w:rsidRPr="00F30719">
        <w:t>. N</w:t>
      </w:r>
      <w:r w:rsidR="006507B8" w:rsidRPr="00F30719">
        <w:t xml:space="preserve">alguns </w:t>
      </w:r>
      <w:r w:rsidR="001153A9" w:rsidRPr="00F30719">
        <w:t xml:space="preserve">não </w:t>
      </w:r>
      <w:r w:rsidR="006507B8" w:rsidRPr="00F30719">
        <w:t xml:space="preserve">foram encontradas </w:t>
      </w:r>
      <w:r w:rsidR="001153A9" w:rsidRPr="00F30719">
        <w:t>diferenças de acordo com o tratamen</w:t>
      </w:r>
      <w:r w:rsidR="009E48CE" w:rsidRPr="00F30719">
        <w:t xml:space="preserve">to hormonal utilizado </w:t>
      </w:r>
      <w:hyperlink w:anchor="_ENREF_49" w:tooltip="Hellwig, 2009 #1110" w:history="1">
        <w:r w:rsidR="00CA39F8" w:rsidRPr="00F30719">
          <w:fldChar w:fldCharType="begin"/>
        </w:r>
        <w:r w:rsidR="00CA39F8" w:rsidRPr="00F30719">
          <w:instrText xml:space="preserve"> ADDIN EN.CITE &lt;EndNote&gt;&lt;Cite&gt;&lt;Author&gt;Hellwig&lt;/Author&gt;&lt;Year&gt;2009&lt;/Year&gt;&lt;RecNum&gt;1110&lt;/RecNum&gt;&lt;DisplayText&gt;&lt;style face="superscript"&gt;49&lt;/style&gt;&lt;/DisplayText&gt;&lt;record&gt;&lt;rec-number&gt;1110&lt;/rec-number&gt;&lt;foreign-keys&gt;&lt;key app="EN" db-id="aapdax9x5zrtd0e9wwepxezp0pszdwtz5wtd" timestamp="1486923459"&gt;1110&lt;/key&gt;&lt;/foreign-keys&gt;&lt;ref-type name="Journal Article"&gt;17&lt;/ref-type&gt;&lt;contributors&gt;&lt;authors&gt;&lt;author&gt;Hellwig, K.&lt;/author&gt;&lt;author&gt;Schimrigk, S.&lt;/author&gt;&lt;author&gt;Beste, C.&lt;/author&gt;&lt;author&gt;Muller, T.&lt;/author&gt;&lt;author&gt;Gold, R.&lt;/author&gt;&lt;/authors&gt;&lt;/contributors&gt;&lt;auth-address&gt;Department of Neurology, St. Josef Hospital, Ruhr University Bochum, Bochum, Germany.&lt;/auth-address&gt;&lt;titles&gt;&lt;title&gt;Increase in relapse rate during assisted reproduction technique in patients with multiple sclerosis&lt;/title&gt;&lt;secondary-title&gt;Eur Neurol&lt;/secondary-title&gt;&lt;/titles&gt;&lt;periodical&gt;&lt;full-title&gt;Eur Neurol&lt;/full-title&gt;&lt;/periodical&gt;&lt;pages&gt;65-8&lt;/pages&gt;&lt;volume&gt;61&lt;/volume&gt;&lt;number&gt;2&lt;/number&gt;&lt;keywords&gt;&lt;keyword&gt;Female&lt;/keyword&gt;&lt;keyword&gt;Humans&lt;/keyword&gt;&lt;keyword&gt;Multiple Sclerosis, Relapsing-Remitting/*chemically induced&lt;/keyword&gt;&lt;keyword&gt;Reproductive Techniques, Assisted/*adverse effects&lt;/keyword&gt;&lt;/keywords&gt;&lt;dates&gt;&lt;year&gt;2009&lt;/year&gt;&lt;/dates&gt;&lt;isbn&gt;1421-9913 (Electronic)&amp;#xD;0014-3022 (Linking)&lt;/isbn&gt;&lt;accession-num&gt;19039223&lt;/accession-num&gt;&lt;urls&gt;&lt;related-urls&gt;&lt;url&gt;https://www.ncbi.nlm.nih.gov/pubmed/19039223&lt;/url&gt;&lt;/related-urls&gt;&lt;/urls&gt;&lt;electronic-resource-num&gt;10.1159/000177937&lt;/electronic-resource-num&gt;&lt;/record&gt;&lt;/Cite&gt;&lt;/EndNote&gt;</w:instrText>
        </w:r>
        <w:r w:rsidR="00CA39F8" w:rsidRPr="00F30719">
          <w:fldChar w:fldCharType="separate"/>
        </w:r>
        <w:r w:rsidR="00CA39F8" w:rsidRPr="00F30719">
          <w:rPr>
            <w:noProof/>
            <w:vertAlign w:val="superscript"/>
          </w:rPr>
          <w:t>49</w:t>
        </w:r>
        <w:r w:rsidR="00CA39F8" w:rsidRPr="00F30719">
          <w:fldChar w:fldCharType="end"/>
        </w:r>
      </w:hyperlink>
      <w:r w:rsidR="009E48CE" w:rsidRPr="00F30719">
        <w:t xml:space="preserve">, </w:t>
      </w:r>
      <w:r w:rsidR="001153A9" w:rsidRPr="00F30719">
        <w:t xml:space="preserve">outros </w:t>
      </w:r>
      <w:r w:rsidR="009E48CE" w:rsidRPr="00F30719">
        <w:t xml:space="preserve">encontraram um </w:t>
      </w:r>
      <w:r w:rsidR="001153A9" w:rsidRPr="00F30719">
        <w:t>au</w:t>
      </w:r>
      <w:r w:rsidR="007141E2" w:rsidRPr="00F30719">
        <w:t xml:space="preserve">mento da taxa de surtos </w:t>
      </w:r>
      <w:r w:rsidR="009E48CE" w:rsidRPr="00F30719">
        <w:t>e da a</w:t>
      </w:r>
      <w:r w:rsidR="001153A9" w:rsidRPr="00F30719">
        <w:t>tividade imagiológica (novas l</w:t>
      </w:r>
      <w:r w:rsidR="007141E2" w:rsidRPr="00F30719">
        <w:t xml:space="preserve">esões em T2, lesões </w:t>
      </w:r>
      <w:proofErr w:type="spellStart"/>
      <w:r w:rsidR="007141E2" w:rsidRPr="00F30719">
        <w:t>captantes</w:t>
      </w:r>
      <w:proofErr w:type="spellEnd"/>
      <w:r w:rsidR="007141E2" w:rsidRPr="00F30719">
        <w:t xml:space="preserve">) </w:t>
      </w:r>
      <w:r w:rsidR="001153A9" w:rsidRPr="00F30719">
        <w:t xml:space="preserve">apenas em doentes que receberam agonistas da hormona </w:t>
      </w:r>
      <w:proofErr w:type="spellStart"/>
      <w:r w:rsidR="001153A9" w:rsidRPr="00F30719">
        <w:t>gonadotrofica</w:t>
      </w:r>
      <w:proofErr w:type="spellEnd"/>
      <w:r w:rsidR="001153A9" w:rsidRPr="00F30719">
        <w:t xml:space="preserve"> (</w:t>
      </w:r>
      <w:proofErr w:type="spellStart"/>
      <w:r w:rsidR="001153A9" w:rsidRPr="00F30719">
        <w:t>GnRH</w:t>
      </w:r>
      <w:proofErr w:type="spellEnd"/>
      <w:r w:rsidR="001153A9" w:rsidRPr="00F30719">
        <w:t xml:space="preserve"> ago</w:t>
      </w:r>
      <w:r w:rsidR="00783106" w:rsidRPr="00F30719">
        <w:t xml:space="preserve">nistas) comparativamente com </w:t>
      </w:r>
      <w:r w:rsidR="00A4618B" w:rsidRPr="00F30719">
        <w:t xml:space="preserve">as que </w:t>
      </w:r>
      <w:r w:rsidR="001153A9" w:rsidRPr="00F30719">
        <w:t xml:space="preserve">receberam antagonistas da hormona </w:t>
      </w:r>
      <w:proofErr w:type="spellStart"/>
      <w:r w:rsidR="001153A9" w:rsidRPr="00F30719">
        <w:t>gonadotrofica</w:t>
      </w:r>
      <w:proofErr w:type="spellEnd"/>
      <w:r w:rsidR="001153A9" w:rsidRPr="00F30719">
        <w:t xml:space="preserve"> (</w:t>
      </w:r>
      <w:proofErr w:type="spellStart"/>
      <w:r w:rsidR="001153A9" w:rsidRPr="00F30719">
        <w:t>GnRH</w:t>
      </w:r>
      <w:proofErr w:type="spellEnd"/>
      <w:r w:rsidR="001153A9" w:rsidRPr="00F30719">
        <w:t>)</w:t>
      </w:r>
      <w:r w:rsidR="009E48CE" w:rsidRPr="00F30719">
        <w:t xml:space="preserve"> </w:t>
      </w:r>
      <w:hyperlink w:anchor="_ENREF_50" w:tooltip="Michel, 2012 #1124" w:history="1">
        <w:r w:rsidR="00CA39F8" w:rsidRPr="00F30719">
          <w:fldChar w:fldCharType="begin">
            <w:fldData xml:space="preserve">PEVuZE5vdGU+PENpdGU+PEF1dGhvcj5NaWNoZWw8L0F1dGhvcj48WWVhcj4yMDEyPC9ZZWFyPjxS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</w:fldData>
          </w:fldChar>
        </w:r>
        <w:r w:rsidR="00CA39F8" w:rsidRPr="00F30719">
          <w:instrText xml:space="preserve"> ADDIN EN.CITE </w:instrText>
        </w:r>
        <w:r w:rsidR="00CA39F8" w:rsidRPr="00F30719">
          <w:fldChar w:fldCharType="begin">
            <w:fldData xml:space="preserve">PEVuZE5vdGU+PENpdGU+PEF1dGhvcj5NaWNoZWw8L0F1dGhvcj48WWVhcj4yMDEyPC9ZZWFyPjxS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0</w:t>
        </w:r>
        <w:r w:rsidR="00CA39F8" w:rsidRPr="00F30719">
          <w:fldChar w:fldCharType="end"/>
        </w:r>
      </w:hyperlink>
      <w:r w:rsidR="00783106" w:rsidRPr="00F30719">
        <w:t xml:space="preserve">. </w:t>
      </w:r>
      <w:r w:rsidR="00E913D2" w:rsidRPr="00F30719">
        <w:t xml:space="preserve"> </w:t>
      </w:r>
    </w:p>
    <w:p w14:paraId="548C4CB0" w14:textId="77777777" w:rsidR="00C67DA5" w:rsidRPr="00F30719" w:rsidRDefault="00C67DA5" w:rsidP="00783106">
      <w:pPr>
        <w:spacing w:after="0" w:line="360" w:lineRule="auto"/>
        <w:jc w:val="both"/>
      </w:pPr>
    </w:p>
    <w:p w14:paraId="6619D5C8" w14:textId="48E06E89" w:rsidR="00516FA4" w:rsidRPr="00F30719" w:rsidRDefault="00FC5FB2" w:rsidP="0024224B">
      <w:pPr>
        <w:spacing w:after="0" w:line="360" w:lineRule="auto"/>
        <w:jc w:val="both"/>
      </w:pPr>
      <w:r w:rsidRPr="00F30719">
        <w:t>ORIENTAÇÕES</w:t>
      </w:r>
    </w:p>
    <w:p w14:paraId="7BD9B522" w14:textId="693527CC" w:rsidR="001B7418" w:rsidRPr="00F30719" w:rsidRDefault="00FC3B19" w:rsidP="0024224B">
      <w:pPr>
        <w:spacing w:after="0" w:line="360" w:lineRule="auto"/>
        <w:jc w:val="both"/>
      </w:pPr>
      <w:r w:rsidRPr="00F30719">
        <w:t xml:space="preserve">1. </w:t>
      </w:r>
      <w:r w:rsidR="00C4554A" w:rsidRPr="00F30719">
        <w:t xml:space="preserve">A utilização de </w:t>
      </w:r>
      <w:r w:rsidR="008855F1" w:rsidRPr="00F30719">
        <w:t>P</w:t>
      </w:r>
      <w:r w:rsidR="00C4554A" w:rsidRPr="00F30719">
        <w:t>MA deve ser feita num</w:t>
      </w:r>
      <w:r w:rsidR="001B7418" w:rsidRPr="00F30719">
        <w:t xml:space="preserve"> período de doença estável ou pouco ativa nos meses prévios;- </w:t>
      </w:r>
    </w:p>
    <w:p w14:paraId="3E6A7781" w14:textId="62FCF949" w:rsidR="00914523" w:rsidRPr="00F30719" w:rsidRDefault="00FC3B19" w:rsidP="0012392D">
      <w:pPr>
        <w:spacing w:after="0" w:line="360" w:lineRule="auto"/>
        <w:jc w:val="both"/>
      </w:pPr>
      <w:r w:rsidRPr="00F30719">
        <w:t xml:space="preserve">2. </w:t>
      </w:r>
      <w:r w:rsidR="0063617E" w:rsidRPr="00F30719">
        <w:t xml:space="preserve">Informar a doente do aumento da taxa anualizada de surtos nos 3 meses após a utilização de técnicas de </w:t>
      </w:r>
      <w:r w:rsidR="008855F1" w:rsidRPr="00F30719">
        <w:t>P</w:t>
      </w:r>
      <w:r w:rsidR="0063617E" w:rsidRPr="00F30719">
        <w:t>MA, caso a gravidez não ocorra</w:t>
      </w:r>
      <w:r w:rsidR="00914523" w:rsidRPr="00F30719">
        <w:t xml:space="preserve">; </w:t>
      </w:r>
    </w:p>
    <w:p w14:paraId="35AA1933" w14:textId="75FBF63B" w:rsidR="00914523" w:rsidRPr="00F30719" w:rsidRDefault="00FC3B19" w:rsidP="0012392D">
      <w:pPr>
        <w:spacing w:after="0" w:line="360" w:lineRule="auto"/>
        <w:jc w:val="both"/>
      </w:pPr>
      <w:r w:rsidRPr="00F30719">
        <w:t xml:space="preserve">3. </w:t>
      </w:r>
      <w:r w:rsidR="001B7418" w:rsidRPr="00F30719">
        <w:t xml:space="preserve">Informar o </w:t>
      </w:r>
      <w:r w:rsidR="0024224B" w:rsidRPr="00F30719">
        <w:t xml:space="preserve"> ginecologista</w:t>
      </w:r>
      <w:r w:rsidR="001B7418" w:rsidRPr="00F30719">
        <w:t xml:space="preserve"> sobre potencial de risco de atividade de doença (</w:t>
      </w:r>
      <w:r w:rsidR="00EF4655" w:rsidRPr="00F30719">
        <w:t xml:space="preserve">seja </w:t>
      </w:r>
      <w:r w:rsidR="001B7418" w:rsidRPr="00F30719">
        <w:t xml:space="preserve">relacionado com tipo </w:t>
      </w:r>
      <w:r w:rsidR="0024224B" w:rsidRPr="00F30719">
        <w:t>terapêutica hormonal mais adequada</w:t>
      </w:r>
      <w:r w:rsidR="001B7418" w:rsidRPr="00F30719">
        <w:t xml:space="preserve"> ou </w:t>
      </w:r>
      <w:r w:rsidR="009910F6" w:rsidRPr="00F30719">
        <w:t xml:space="preserve">longo período para conceção).  </w:t>
      </w:r>
    </w:p>
    <w:p w14:paraId="334AC322" w14:textId="5E2237BB" w:rsidR="00EF4655" w:rsidRPr="00F30719" w:rsidRDefault="00FC3B19" w:rsidP="0012392D">
      <w:pPr>
        <w:spacing w:after="0" w:line="360" w:lineRule="auto"/>
        <w:jc w:val="both"/>
      </w:pPr>
      <w:r w:rsidRPr="00F30719">
        <w:t xml:space="preserve">4. </w:t>
      </w:r>
      <w:r w:rsidR="0024224B" w:rsidRPr="00F30719">
        <w:t xml:space="preserve">Avaliar a possibilidade de manutenção </w:t>
      </w:r>
      <w:r w:rsidR="00A13013" w:rsidRPr="00F30719">
        <w:t>TMD</w:t>
      </w:r>
      <w:r w:rsidR="007141E2" w:rsidRPr="00F30719">
        <w:t xml:space="preserve"> até</w:t>
      </w:r>
      <w:r w:rsidR="0024224B" w:rsidRPr="00F30719">
        <w:t xml:space="preserve"> à confirmação da gravidez.</w:t>
      </w:r>
    </w:p>
    <w:p w14:paraId="6A21382C" w14:textId="77777777" w:rsidR="00FC3B19" w:rsidRPr="00F30719" w:rsidRDefault="00FC3B19" w:rsidP="0012392D">
      <w:pPr>
        <w:spacing w:after="0" w:line="360" w:lineRule="auto"/>
        <w:jc w:val="both"/>
      </w:pPr>
    </w:p>
    <w:p w14:paraId="5C071D9F" w14:textId="77777777" w:rsidR="00560F05" w:rsidRPr="00F30719" w:rsidRDefault="00560F05" w:rsidP="0012392D">
      <w:pPr>
        <w:spacing w:after="0" w:line="360" w:lineRule="auto"/>
        <w:jc w:val="both"/>
        <w:rPr>
          <w:b/>
        </w:rPr>
      </w:pPr>
    </w:p>
    <w:p w14:paraId="1779B1C7" w14:textId="77777777" w:rsidR="00E64E05" w:rsidRPr="00F30719" w:rsidRDefault="00E64E05" w:rsidP="00B70727">
      <w:pPr>
        <w:spacing w:after="0"/>
        <w:jc w:val="both"/>
        <w:rPr>
          <w:b/>
        </w:rPr>
      </w:pPr>
      <w:r w:rsidRPr="00F30719">
        <w:rPr>
          <w:b/>
        </w:rPr>
        <w:t>2. DURANTE A GRAVIDEZ</w:t>
      </w:r>
    </w:p>
    <w:p w14:paraId="32A5D9E3" w14:textId="77777777" w:rsidR="00E64E05" w:rsidRPr="00F30719" w:rsidRDefault="00E64E05" w:rsidP="00E64E05">
      <w:pPr>
        <w:pStyle w:val="PargrafodaLista"/>
        <w:spacing w:after="0"/>
        <w:jc w:val="both"/>
        <w:rPr>
          <w:b/>
        </w:rPr>
      </w:pPr>
    </w:p>
    <w:p w14:paraId="1FA4B4F4" w14:textId="77777777" w:rsidR="00E64E05" w:rsidRPr="00F30719" w:rsidRDefault="00E64E05" w:rsidP="001D292B">
      <w:pPr>
        <w:spacing w:after="0" w:line="360" w:lineRule="auto"/>
        <w:jc w:val="both"/>
        <w:rPr>
          <w:b/>
          <w:u w:val="single"/>
        </w:rPr>
      </w:pPr>
      <w:r w:rsidRPr="00F30719">
        <w:rPr>
          <w:b/>
          <w:u w:val="single"/>
        </w:rPr>
        <w:t xml:space="preserve">Considerações gerais: </w:t>
      </w:r>
    </w:p>
    <w:p w14:paraId="2BA0B300" w14:textId="77777777" w:rsidR="00716A2A" w:rsidRPr="00F30719" w:rsidRDefault="00716A2A" w:rsidP="001D292B">
      <w:pPr>
        <w:spacing w:after="0" w:line="360" w:lineRule="auto"/>
        <w:jc w:val="both"/>
        <w:rPr>
          <w:b/>
          <w:u w:val="single"/>
        </w:rPr>
      </w:pPr>
    </w:p>
    <w:p w14:paraId="0CBEC62B" w14:textId="1A930044" w:rsidR="00E64E05" w:rsidRPr="00F30719" w:rsidRDefault="00E64E05" w:rsidP="00CB23F8">
      <w:pPr>
        <w:spacing w:after="0" w:line="360" w:lineRule="auto"/>
        <w:jc w:val="both"/>
      </w:pPr>
      <w:r w:rsidRPr="00F30719">
        <w:t xml:space="preserve">Durante a gravidez existe um estado de </w:t>
      </w:r>
      <w:proofErr w:type="spellStart"/>
      <w:r w:rsidRPr="00F30719">
        <w:t>imunotolerância</w:t>
      </w:r>
      <w:proofErr w:type="spellEnd"/>
      <w:r w:rsidR="001D292B" w:rsidRPr="00F30719">
        <w:t xml:space="preserve"> com consequente redução</w:t>
      </w:r>
      <w:r w:rsidR="00EA28B5" w:rsidRPr="00F30719">
        <w:t xml:space="preserve"> </w:t>
      </w:r>
      <w:r w:rsidRPr="00F30719">
        <w:t xml:space="preserve">da atividade inflamatória associada à EM. O estudo pioneiro </w:t>
      </w:r>
      <w:proofErr w:type="spellStart"/>
      <w:r w:rsidRPr="00F30719">
        <w:rPr>
          <w:i/>
        </w:rPr>
        <w:t>Pregnancy</w:t>
      </w:r>
      <w:proofErr w:type="spellEnd"/>
      <w:r w:rsidRPr="00F30719">
        <w:rPr>
          <w:i/>
        </w:rPr>
        <w:t xml:space="preserve"> in </w:t>
      </w:r>
      <w:proofErr w:type="spellStart"/>
      <w:r w:rsidRPr="00F30719">
        <w:rPr>
          <w:i/>
        </w:rPr>
        <w:t>Multiple</w:t>
      </w:r>
      <w:proofErr w:type="spellEnd"/>
      <w:r w:rsidRPr="00F30719">
        <w:rPr>
          <w:i/>
        </w:rPr>
        <w:t xml:space="preserve"> </w:t>
      </w:r>
      <w:proofErr w:type="spellStart"/>
      <w:r w:rsidRPr="00F30719">
        <w:rPr>
          <w:i/>
        </w:rPr>
        <w:t>Sclerosis</w:t>
      </w:r>
      <w:proofErr w:type="spellEnd"/>
      <w:r w:rsidRPr="00F30719">
        <w:rPr>
          <w:i/>
        </w:rPr>
        <w:t xml:space="preserve"> </w:t>
      </w:r>
      <w:r w:rsidRPr="00F30719">
        <w:t>(PRIMS) demonstrou uma diminuição da taxa de surtos durante a gravidez, particularmente durante o terceiro trimestre</w:t>
      </w:r>
      <w:r w:rsidR="007141E2" w:rsidRPr="00F30719">
        <w:t>,</w:t>
      </w:r>
      <w:r w:rsidRPr="00F30719">
        <w:t xml:space="preserve"> onde se atingiu uma redução de aproximadamente 70% relativamente ao ano anterior à gravidez</w:t>
      </w:r>
      <w:r w:rsidR="007141E2" w:rsidRPr="00F30719">
        <w:t xml:space="preserve"> </w:t>
      </w:r>
      <w:hyperlink w:anchor="_ENREF_51" w:tooltip="Confavreux, 1998 #904" w:history="1">
        <w:r w:rsidR="00CA39F8" w:rsidRPr="00F30719">
          <w:fldChar w:fldCharType="begin">
            <w:fldData xml:space="preserve">PEVuZE5vdGU+PENpdGU+PEF1dGhvcj5Db25mYXZyZXV4PC9BdXRob3I+PFllYXI+MTk5ODwvWWVh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UtOTE8L3BhZ2VzPjx2b2x1bWU+MzM5PC92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=
</w:fldData>
          </w:fldChar>
        </w:r>
        <w:r w:rsidR="00CA39F8" w:rsidRPr="00F30719">
          <w:instrText xml:space="preserve"> ADDIN EN.CITE </w:instrText>
        </w:r>
        <w:r w:rsidR="00CA39F8" w:rsidRPr="00F30719">
          <w:fldChar w:fldCharType="begin">
            <w:fldData xml:space="preserve">PEVuZE5vdGU+PENpdGU+PEF1dGhvcj5Db25mYXZyZXV4PC9BdXRob3I+PFllYXI+MTk5ODwvWWVh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UtOTE8L3BhZ2VzPjx2b2x1bWU+MzM5PC92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1</w:t>
        </w:r>
        <w:r w:rsidR="00CA39F8" w:rsidRPr="00F30719">
          <w:fldChar w:fldCharType="end"/>
        </w:r>
      </w:hyperlink>
      <w:r w:rsidR="007141E2" w:rsidRPr="00F30719">
        <w:t>.</w:t>
      </w:r>
      <w:r w:rsidRPr="00F30719">
        <w:rPr>
          <w:b/>
        </w:rPr>
        <w:t xml:space="preserve"> </w:t>
      </w:r>
      <w:r w:rsidRPr="00F30719">
        <w:t xml:space="preserve">Estes resultados têm sido confirmados em estudos mais recentes, já </w:t>
      </w:r>
      <w:r w:rsidRPr="00F30719">
        <w:lastRenderedPageBreak/>
        <w:t xml:space="preserve">na era </w:t>
      </w:r>
      <w:r w:rsidR="00A13013" w:rsidRPr="00F30719">
        <w:t>TMD</w:t>
      </w:r>
      <w:r w:rsidR="007141E2" w:rsidRPr="00F30719">
        <w:t xml:space="preserve"> </w:t>
      </w:r>
      <w:hyperlink w:anchor="_ENREF_52" w:tooltip="Hellwig, 2012 #1087" w:history="1">
        <w:r w:rsidR="00CA39F8" w:rsidRPr="00F30719">
          <w:fldChar w:fldCharType="begin">
            <w:fldData xml:space="preserve">PEVuZE5vdGU+PENpdGU+PEF1dGhvcj5IZWxsd2lnPC9BdXRob3I+PFllYXI+MjAxMjwvWWVhcj48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</w:fldData>
          </w:fldChar>
        </w:r>
        <w:r w:rsidR="00CA39F8" w:rsidRPr="00F30719">
          <w:instrText xml:space="preserve"> ADDIN EN.CITE </w:instrText>
        </w:r>
        <w:r w:rsidR="00CA39F8" w:rsidRPr="00F30719">
          <w:fldChar w:fldCharType="begin">
            <w:fldData xml:space="preserve">PEVuZE5vdGU+PENpdGU+PEF1dGhvcj5IZWxsd2lnPC9BdXRob3I+PFllYXI+MjAxMjwvWWVhcj48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2-54</w:t>
        </w:r>
        <w:r w:rsidR="00CA39F8" w:rsidRPr="00F30719">
          <w:fldChar w:fldCharType="end"/>
        </w:r>
      </w:hyperlink>
      <w:r w:rsidR="007141E2" w:rsidRPr="00F30719">
        <w:t>.</w:t>
      </w:r>
      <w:r w:rsidRPr="00F30719">
        <w:rPr>
          <w:b/>
        </w:rPr>
        <w:t xml:space="preserve"> </w:t>
      </w:r>
      <w:r w:rsidRPr="00F30719">
        <w:t xml:space="preserve">Os mecanismos subjacentes a esta </w:t>
      </w:r>
      <w:proofErr w:type="spellStart"/>
      <w:r w:rsidRPr="00F30719">
        <w:t>imunomodulação</w:t>
      </w:r>
      <w:proofErr w:type="spellEnd"/>
      <w:r w:rsidRPr="00F30719">
        <w:t xml:space="preserve"> induzida pela gravidez ainda não são completamente conhecidos. Tem sido proposto que a elevação das hormonas gestacionais, nomeadamente os estrogénios, progesterona, prolactina, glucocorticoides e leptina, estimulem positivamente os linfócitos Th2, </w:t>
      </w:r>
      <w:proofErr w:type="spellStart"/>
      <w:r w:rsidRPr="00F30719">
        <w:t>Treg</w:t>
      </w:r>
      <w:proofErr w:type="spellEnd"/>
      <w:r w:rsidRPr="00F30719">
        <w:rPr>
          <w:vertAlign w:val="subscript"/>
        </w:rPr>
        <w:t xml:space="preserve"> </w:t>
      </w:r>
      <w:r w:rsidRPr="00F30719">
        <w:t>e CD56</w:t>
      </w:r>
      <w:r w:rsidRPr="00F30719">
        <w:rPr>
          <w:vertAlign w:val="superscript"/>
        </w:rPr>
        <w:t>bright</w:t>
      </w:r>
      <w:r w:rsidRPr="00F30719">
        <w:rPr>
          <w:vertAlign w:val="subscript"/>
        </w:rPr>
        <w:t xml:space="preserve"> </w:t>
      </w:r>
      <w:r w:rsidRPr="00F30719">
        <w:t>que promovem uma resposta predominantemente anti-inflamatória</w:t>
      </w:r>
      <w:r w:rsidR="007141E2" w:rsidRPr="00F30719">
        <w:rPr>
          <w:vertAlign w:val="subscript"/>
        </w:rPr>
        <w:t xml:space="preserve">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7141E2" w:rsidRPr="00F30719">
        <w:t>.</w:t>
      </w:r>
    </w:p>
    <w:p w14:paraId="0DC504B7" w14:textId="64FD6CBD" w:rsidR="00E64E05" w:rsidRPr="00F30719" w:rsidRDefault="00E64E05" w:rsidP="00EA28B5">
      <w:pPr>
        <w:spacing w:after="0" w:line="360" w:lineRule="auto"/>
        <w:jc w:val="both"/>
      </w:pPr>
      <w:r w:rsidRPr="00F30719">
        <w:t xml:space="preserve">Assim, em regra, as doentes com EM podem esperar uma melhoria, ou pelo menos uma estabilização da doença durante a gravidez, pelo que na ausência de dados robustos relativamente à segurança dos fármacos usados no tratamento da EM, </w:t>
      </w:r>
      <w:r w:rsidR="00272DB2" w:rsidRPr="00F30719">
        <w:t>se preconiza</w:t>
      </w:r>
      <w:r w:rsidRPr="00F30719">
        <w:t xml:space="preserve"> a sua suspensão. No entanto, esta decisão deverá ser ponderada individualmente e partilhada com a doente, existindo casos de doença muito ativa em que poderá ser lícito manter uma terapêutica </w:t>
      </w:r>
      <w:proofErr w:type="spellStart"/>
      <w:r w:rsidRPr="00F30719">
        <w:t>imunomoduladora</w:t>
      </w:r>
      <w:proofErr w:type="spellEnd"/>
      <w:r w:rsidRPr="00F30719">
        <w:t xml:space="preserve"> durante a gravidez. </w:t>
      </w:r>
    </w:p>
    <w:p w14:paraId="5A529095" w14:textId="77777777" w:rsidR="004C0C9E" w:rsidRPr="00F30719" w:rsidRDefault="004C0C9E" w:rsidP="00E64E05">
      <w:pPr>
        <w:spacing w:after="0" w:line="360" w:lineRule="auto"/>
        <w:ind w:left="284"/>
        <w:jc w:val="both"/>
      </w:pPr>
    </w:p>
    <w:p w14:paraId="2C81957F" w14:textId="77777777" w:rsidR="004C0C9E" w:rsidRPr="00F30719" w:rsidRDefault="007141E2" w:rsidP="00E64E05">
      <w:pPr>
        <w:spacing w:after="0" w:line="360" w:lineRule="auto"/>
        <w:ind w:left="284"/>
        <w:jc w:val="both"/>
      </w:pPr>
      <w:r w:rsidRPr="00F30719">
        <w:t>Questões prá</w:t>
      </w:r>
      <w:r w:rsidR="004C0C9E" w:rsidRPr="00F30719">
        <w:t>ticas a considerar nesta fase:</w:t>
      </w:r>
    </w:p>
    <w:p w14:paraId="0250FC29" w14:textId="77777777" w:rsidR="004C0C9E" w:rsidRPr="00F30719" w:rsidRDefault="001D292B" w:rsidP="004C0C9E">
      <w:pPr>
        <w:pStyle w:val="PargrafodaLista"/>
        <w:numPr>
          <w:ilvl w:val="0"/>
          <w:numId w:val="14"/>
        </w:numPr>
        <w:spacing w:after="0" w:line="360" w:lineRule="auto"/>
        <w:jc w:val="both"/>
      </w:pPr>
      <w:r w:rsidRPr="00F30719">
        <w:t>Avaliação da at</w:t>
      </w:r>
      <w:r w:rsidR="004C0C9E" w:rsidRPr="00F30719">
        <w:t>ividade da doença</w:t>
      </w:r>
    </w:p>
    <w:p w14:paraId="77E66E42" w14:textId="77777777" w:rsidR="004C0C9E" w:rsidRPr="00F30719" w:rsidRDefault="004C0C9E" w:rsidP="004C0C9E">
      <w:pPr>
        <w:pStyle w:val="PargrafodaLista"/>
        <w:numPr>
          <w:ilvl w:val="0"/>
          <w:numId w:val="14"/>
        </w:numPr>
        <w:spacing w:after="0" w:line="360" w:lineRule="auto"/>
        <w:jc w:val="both"/>
      </w:pPr>
      <w:r w:rsidRPr="00F30719">
        <w:t>Tratam</w:t>
      </w:r>
      <w:r w:rsidR="00A13013" w:rsidRPr="00F30719">
        <w:t xml:space="preserve">ento modificador da doença </w:t>
      </w:r>
    </w:p>
    <w:p w14:paraId="5E20D11D" w14:textId="77777777" w:rsidR="004C0C9E" w:rsidRPr="00F30719" w:rsidRDefault="004C0C9E" w:rsidP="004C0C9E">
      <w:pPr>
        <w:pStyle w:val="PargrafodaLista"/>
        <w:numPr>
          <w:ilvl w:val="0"/>
          <w:numId w:val="14"/>
        </w:numPr>
        <w:spacing w:after="0" w:line="360" w:lineRule="auto"/>
        <w:jc w:val="both"/>
      </w:pPr>
      <w:r w:rsidRPr="00F30719">
        <w:t>Tratamento dos surtos</w:t>
      </w:r>
    </w:p>
    <w:p w14:paraId="2C032F1C" w14:textId="77777777" w:rsidR="003E2F20" w:rsidRPr="00F30719" w:rsidRDefault="003E2F20" w:rsidP="004C0C9E">
      <w:pPr>
        <w:pStyle w:val="PargrafodaLista"/>
        <w:numPr>
          <w:ilvl w:val="0"/>
          <w:numId w:val="14"/>
        </w:numPr>
        <w:spacing w:after="0" w:line="360" w:lineRule="auto"/>
        <w:jc w:val="both"/>
      </w:pPr>
      <w:r w:rsidRPr="00F30719">
        <w:t>Tipo de parto</w:t>
      </w:r>
    </w:p>
    <w:p w14:paraId="11331C64" w14:textId="0D65AC97" w:rsidR="003E2F20" w:rsidRPr="00F30719" w:rsidRDefault="00DE5733" w:rsidP="004C0C9E">
      <w:pPr>
        <w:pStyle w:val="PargrafodaLista"/>
        <w:numPr>
          <w:ilvl w:val="0"/>
          <w:numId w:val="14"/>
        </w:numPr>
        <w:spacing w:after="0" w:line="360" w:lineRule="auto"/>
        <w:jc w:val="both"/>
      </w:pPr>
      <w:r w:rsidRPr="00F30719">
        <w:rPr>
          <w:rFonts w:eastAsia="Times New Roman"/>
        </w:rPr>
        <w:t>Analgesia/Anestesia Loco-regional </w:t>
      </w:r>
    </w:p>
    <w:p w14:paraId="70D4EC49" w14:textId="667101F8" w:rsidR="007002BD" w:rsidRPr="00F30719" w:rsidRDefault="007002BD" w:rsidP="00816D92">
      <w:pPr>
        <w:spacing w:after="0" w:line="360" w:lineRule="auto"/>
        <w:jc w:val="both"/>
        <w:rPr>
          <w:b/>
          <w:u w:val="single"/>
        </w:rPr>
      </w:pPr>
    </w:p>
    <w:p w14:paraId="186563DC" w14:textId="43BE959E" w:rsidR="00E17B81" w:rsidRPr="00F30719" w:rsidRDefault="00E17B81" w:rsidP="00816D92">
      <w:pPr>
        <w:spacing w:after="0" w:line="360" w:lineRule="auto"/>
        <w:jc w:val="both"/>
        <w:rPr>
          <w:b/>
          <w:u w:val="single"/>
        </w:rPr>
      </w:pPr>
    </w:p>
    <w:p w14:paraId="3379A30F" w14:textId="77777777" w:rsidR="00FE6499" w:rsidRPr="00F30719" w:rsidRDefault="00FE6499" w:rsidP="00816D92">
      <w:pPr>
        <w:spacing w:after="0" w:line="360" w:lineRule="auto"/>
        <w:jc w:val="both"/>
        <w:rPr>
          <w:b/>
          <w:u w:val="single"/>
        </w:rPr>
      </w:pPr>
    </w:p>
    <w:p w14:paraId="5C7137B6" w14:textId="77777777" w:rsidR="004C0C9E" w:rsidRPr="00F30719" w:rsidRDefault="001D292B" w:rsidP="00FF6621">
      <w:pPr>
        <w:pStyle w:val="PargrafodaLista"/>
        <w:numPr>
          <w:ilvl w:val="0"/>
          <w:numId w:val="17"/>
        </w:numPr>
        <w:spacing w:after="0" w:line="360" w:lineRule="auto"/>
        <w:jc w:val="both"/>
        <w:rPr>
          <w:b/>
        </w:rPr>
      </w:pPr>
      <w:r w:rsidRPr="00F30719">
        <w:rPr>
          <w:b/>
        </w:rPr>
        <w:t>Avaliação da a</w:t>
      </w:r>
      <w:r w:rsidR="00816D92" w:rsidRPr="00F30719">
        <w:rPr>
          <w:b/>
        </w:rPr>
        <w:t>tividade da doença:</w:t>
      </w:r>
    </w:p>
    <w:p w14:paraId="695F4785" w14:textId="77777777" w:rsidR="00914523" w:rsidRPr="00F30719" w:rsidRDefault="00914523" w:rsidP="004C0C9E">
      <w:pPr>
        <w:spacing w:after="0" w:line="360" w:lineRule="auto"/>
        <w:ind w:left="284"/>
        <w:jc w:val="both"/>
      </w:pPr>
    </w:p>
    <w:p w14:paraId="7E7322F8" w14:textId="77777777" w:rsidR="004C0C9E" w:rsidRPr="00F30719" w:rsidRDefault="004C0C9E" w:rsidP="004C0C9E">
      <w:pPr>
        <w:spacing w:after="0" w:line="360" w:lineRule="auto"/>
        <w:ind w:left="284"/>
        <w:jc w:val="both"/>
      </w:pPr>
      <w:r w:rsidRPr="00F30719">
        <w:t xml:space="preserve">MENSAGEM: </w:t>
      </w:r>
    </w:p>
    <w:p w14:paraId="22118CD7" w14:textId="740BB6AB" w:rsidR="004C0C9E" w:rsidRPr="00F30719" w:rsidRDefault="007002BD" w:rsidP="004C0C9E">
      <w:pPr>
        <w:spacing w:after="0" w:line="360" w:lineRule="auto"/>
        <w:ind w:left="284"/>
        <w:jc w:val="both"/>
      </w:pPr>
      <w:r w:rsidRPr="00F30719">
        <w:t>A</w:t>
      </w:r>
      <w:r w:rsidR="004C0C9E" w:rsidRPr="00F30719">
        <w:t xml:space="preserve"> </w:t>
      </w:r>
      <w:r w:rsidR="004B4A81" w:rsidRPr="00F30719">
        <w:t xml:space="preserve">realização de </w:t>
      </w:r>
      <w:r w:rsidR="00B4521A" w:rsidRPr="00F30719">
        <w:t>Ressonância Magnética (</w:t>
      </w:r>
      <w:r w:rsidR="004C0C9E" w:rsidRPr="00F30719">
        <w:t>RM</w:t>
      </w:r>
      <w:r w:rsidR="00B4521A" w:rsidRPr="00F30719">
        <w:t>)</w:t>
      </w:r>
      <w:r w:rsidR="004C0C9E" w:rsidRPr="00F30719">
        <w:t xml:space="preserve"> deverá ser evitada </w:t>
      </w:r>
      <w:r w:rsidR="004B4A81" w:rsidRPr="00F30719">
        <w:t xml:space="preserve">durante a gravidez, podendo ser </w:t>
      </w:r>
      <w:r w:rsidR="004C0C9E" w:rsidRPr="00F30719">
        <w:t>realizada se for essencial para a orientação da doente</w:t>
      </w:r>
      <w:r w:rsidR="00B4521A" w:rsidRPr="00F30719">
        <w:t>,</w:t>
      </w:r>
      <w:r w:rsidR="004B4A81" w:rsidRPr="00F30719">
        <w:t xml:space="preserve"> mas sem administração de </w:t>
      </w:r>
      <w:proofErr w:type="spellStart"/>
      <w:r w:rsidR="004B4A81" w:rsidRPr="00F30719">
        <w:t>gadolíneo</w:t>
      </w:r>
      <w:proofErr w:type="spellEnd"/>
      <w:r w:rsidR="004C0C9E" w:rsidRPr="00F30719">
        <w:t xml:space="preserve"> </w:t>
      </w:r>
      <w:hyperlink w:anchor="_ENREF_55" w:tooltip="Frohman, 2016 #1317" w:history="1">
        <w:r w:rsidR="00CA39F8" w:rsidRPr="00F30719">
          <w:fldChar w:fldCharType="begin">
            <w:fldData xml:space="preserve">PEVuZE5vdGU+PENpdGU+PEF1dGhvcj5Gcm9obWFuPC9BdXRob3I+PFllYXI+MjAxNjwvWWVhcj48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</w:fldData>
          </w:fldChar>
        </w:r>
        <w:r w:rsidR="00CA39F8" w:rsidRPr="00F30719">
          <w:instrText xml:space="preserve"> ADDIN EN.CITE </w:instrText>
        </w:r>
        <w:r w:rsidR="00CA39F8" w:rsidRPr="00F30719">
          <w:fldChar w:fldCharType="begin">
            <w:fldData xml:space="preserve">PEVuZE5vdGU+PENpdGU+PEF1dGhvcj5Gcm9obWFuPC9BdXRob3I+PFllYXI+MjAxNjwvWWVhcj48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5</w:t>
        </w:r>
        <w:r w:rsidR="00CA39F8" w:rsidRPr="00F30719">
          <w:fldChar w:fldCharType="end"/>
        </w:r>
      </w:hyperlink>
      <w:r w:rsidR="004C0C9E" w:rsidRPr="00F30719">
        <w:t>.</w:t>
      </w:r>
    </w:p>
    <w:p w14:paraId="1654DA9E" w14:textId="77777777" w:rsidR="004C0C9E" w:rsidRPr="00F30719" w:rsidRDefault="004C0C9E" w:rsidP="00E64E05">
      <w:pPr>
        <w:spacing w:after="0" w:line="360" w:lineRule="auto"/>
        <w:ind w:firstLine="284"/>
        <w:jc w:val="both"/>
      </w:pPr>
    </w:p>
    <w:p w14:paraId="50538FF4" w14:textId="1384A237" w:rsidR="004C0C9E" w:rsidRPr="00F30719" w:rsidRDefault="00914523" w:rsidP="0012392D">
      <w:pPr>
        <w:spacing w:after="0" w:line="360" w:lineRule="auto"/>
        <w:jc w:val="both"/>
      </w:pPr>
      <w:r w:rsidRPr="00F30719">
        <w:t xml:space="preserve">      </w:t>
      </w:r>
      <w:r w:rsidR="004C0C9E" w:rsidRPr="00F30719">
        <w:t>SUPORTE:</w:t>
      </w:r>
    </w:p>
    <w:p w14:paraId="30C65218" w14:textId="02011F77" w:rsidR="00816D92" w:rsidRPr="00F30719" w:rsidRDefault="00816D92" w:rsidP="004C0C9E">
      <w:pPr>
        <w:spacing w:after="0" w:line="360" w:lineRule="auto"/>
        <w:ind w:left="284"/>
        <w:jc w:val="both"/>
      </w:pPr>
      <w:r w:rsidRPr="00F30719">
        <w:t xml:space="preserve">A realização de </w:t>
      </w:r>
      <w:r w:rsidR="00B4521A" w:rsidRPr="00F30719">
        <w:t>RM</w:t>
      </w:r>
      <w:r w:rsidRPr="00F30719">
        <w:t xml:space="preserve"> até</w:t>
      </w:r>
      <w:r w:rsidR="004C0C9E" w:rsidRPr="00F30719">
        <w:t xml:space="preserve"> 3 Tesla durante a gravidez não </w:t>
      </w:r>
      <w:r w:rsidRPr="00F30719">
        <w:t>parece estar associada a malformaçõe</w:t>
      </w:r>
      <w:r w:rsidR="00B4521A" w:rsidRPr="00F30719">
        <w:t xml:space="preserve">s fetais ou outras complicações </w:t>
      </w:r>
      <w:hyperlink w:anchor="_ENREF_56" w:tooltip="Bove, 2014 #1316" w:history="1">
        <w:r w:rsidR="00CA39F8" w:rsidRPr="00F30719">
          <w:fldChar w:fldCharType="begin"/>
        </w:r>
        <w:r w:rsidR="00CA39F8" w:rsidRPr="00F30719">
          <w:instrText xml:space="preserve"> ADDIN EN.CITE &lt;EndNote&gt;&lt;Cite&gt;&lt;Author&gt;Bove&lt;/Author&gt;&lt;Year&gt;2014&lt;/Year&gt;&lt;RecNum&gt;1316&lt;/RecNum&gt;&lt;DisplayText&gt;&lt;style face="superscript"&gt;56&lt;/style&gt;&lt;/DisplayText&gt;&lt;record&gt;&lt;rec-number&gt;1316&lt;/rec-number&gt;&lt;foreign-keys&gt;&lt;key app="EN" db-id="xvpsv0arnaaa56efrsovevffsrdwrr50efds"&gt;1316&lt;/key&gt;&lt;/foreign-keys&gt;&lt;ref-type name="Journal Article"&gt;17&lt;/ref-type&gt;&lt;contributors&gt;&lt;authors&gt;&lt;author&gt;Bove, R. M.&lt;/author&gt;&lt;author&gt;Klein, J. P.&lt;/author&gt;&lt;/authors&gt;&lt;/contributors&gt;&lt;titles&gt;&lt;title&gt;Neuroradiology in women of childbearing age&lt;/title&gt;&lt;secondary-title&gt;Continuum (Minneap Minn)&lt;/secondary-title&gt;&lt;/titles&gt;&lt;periodical&gt;&lt;full-title&gt;Continuum (Minneap Minn)&lt;/full-title&gt;&lt;/periodical&gt;&lt;pages&gt;23-41&lt;/pages&gt;&lt;volume&gt;20&lt;/volume&gt;&lt;number&gt;1 Neurology of Pregnancy&lt;/number&gt;&lt;edition&gt;2014/02/05&lt;/edition&gt;&lt;keywords&gt;&lt;keyword&gt;Adult&lt;/keyword&gt;&lt;keyword&gt;Central Nervous System Diseases/*diagnosis/*etiology&lt;/keyword&gt;&lt;keyword&gt;Female&lt;/keyword&gt;&lt;keyword&gt;Humans&lt;/keyword&gt;&lt;keyword&gt;*Neuroimaging/adverse effects&lt;/keyword&gt;&lt;keyword&gt;Pregnancy&lt;/keyword&gt;&lt;keyword&gt;Pregnancy Complications/*diagnosis/*physiopathology&lt;/keyword&gt;&lt;/keywords&gt;&lt;dates&gt;&lt;year&gt;2014&lt;/year&gt;&lt;pub-dates&gt;&lt;date&gt;Feb&lt;/date&gt;&lt;/pub-dates&gt;&lt;/dates&gt;&lt;isbn&gt;1538-6899 (Electronic)&amp;#xD;1080-2371 (Linking)&lt;/isbn&gt;&lt;accession-num&gt;24492809&lt;/accession-num&gt;&lt;urls&gt;&lt;related-urls&gt;&lt;url&gt;http://www.ncbi.nlm.nih.gov/entrez/query.fcgi?cmd=Retrieve&amp;amp;db=PubMed&amp;amp;dopt=Citation&amp;amp;list_uids=24492809&lt;/url&gt;&lt;/related-urls&gt;&lt;/urls&gt;&lt;electronic-resource-num&gt;10.1212/01.CON.0000443835.10508.2b&amp;#xD;00132979-201402000-00009 [pii]&lt;/electronic-resource-num&gt;&lt;language&gt;eng&lt;/language&gt;&lt;/record&gt;&lt;/Cite&gt;&lt;/EndNote&gt;</w:instrText>
        </w:r>
        <w:r w:rsidR="00CA39F8" w:rsidRPr="00F30719">
          <w:fldChar w:fldCharType="separate"/>
        </w:r>
        <w:r w:rsidR="00CA39F8" w:rsidRPr="00F30719">
          <w:rPr>
            <w:noProof/>
            <w:vertAlign w:val="superscript"/>
          </w:rPr>
          <w:t>56</w:t>
        </w:r>
        <w:r w:rsidR="00CA39F8" w:rsidRPr="00F30719">
          <w:fldChar w:fldCharType="end"/>
        </w:r>
      </w:hyperlink>
      <w:r w:rsidR="00B4521A" w:rsidRPr="00F30719">
        <w:t>.</w:t>
      </w:r>
      <w:r w:rsidRPr="00F30719">
        <w:t xml:space="preserve"> No entanto, a administração de </w:t>
      </w:r>
      <w:proofErr w:type="spellStart"/>
      <w:r w:rsidRPr="00F30719">
        <w:t>gadolíneo</w:t>
      </w:r>
      <w:proofErr w:type="spellEnd"/>
      <w:r w:rsidRPr="00F30719">
        <w:t xml:space="preserve"> deverá ser evitada uma vez que atravessa a placenta e não existe evidência suficiente relativamente à sua segurança para o feto</w:t>
      </w:r>
      <w:r w:rsidR="004C0C9E" w:rsidRPr="00F30719">
        <w:t xml:space="preserve">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4C0C9E" w:rsidRPr="00F30719">
        <w:t>.</w:t>
      </w:r>
      <w:r w:rsidRPr="00F30719">
        <w:t xml:space="preserve"> </w:t>
      </w:r>
    </w:p>
    <w:p w14:paraId="1AC5487F" w14:textId="77777777" w:rsidR="00FF477B" w:rsidRPr="00F30719" w:rsidRDefault="00FF477B" w:rsidP="00CB23F8">
      <w:pPr>
        <w:spacing w:after="0" w:line="360" w:lineRule="auto"/>
        <w:jc w:val="both"/>
      </w:pPr>
    </w:p>
    <w:p w14:paraId="1D7AEC75" w14:textId="77777777" w:rsidR="00FF477B" w:rsidRPr="00F30719" w:rsidRDefault="00FF477B" w:rsidP="004C0C9E">
      <w:pPr>
        <w:spacing w:after="0" w:line="360" w:lineRule="auto"/>
        <w:ind w:left="284"/>
        <w:jc w:val="both"/>
      </w:pPr>
    </w:p>
    <w:p w14:paraId="408DE211" w14:textId="77777777" w:rsidR="007002BD" w:rsidRPr="00F30719" w:rsidRDefault="007002BD" w:rsidP="004C0C9E">
      <w:pPr>
        <w:spacing w:after="0" w:line="360" w:lineRule="auto"/>
        <w:ind w:left="284"/>
        <w:jc w:val="both"/>
      </w:pPr>
      <w:r w:rsidRPr="00F30719">
        <w:lastRenderedPageBreak/>
        <w:t>ORIENTAÇÕES:</w:t>
      </w:r>
    </w:p>
    <w:p w14:paraId="1E26882F" w14:textId="77777777" w:rsidR="007002BD" w:rsidRPr="00F30719" w:rsidRDefault="001D292B" w:rsidP="007002BD">
      <w:pPr>
        <w:pStyle w:val="PargrafodaLista"/>
        <w:numPr>
          <w:ilvl w:val="0"/>
          <w:numId w:val="20"/>
        </w:numPr>
        <w:spacing w:after="0" w:line="360" w:lineRule="auto"/>
        <w:jc w:val="both"/>
      </w:pPr>
      <w:r w:rsidRPr="00F30719">
        <w:t>A at</w:t>
      </w:r>
      <w:r w:rsidR="007002BD" w:rsidRPr="00F30719">
        <w:t>ividade da doença deverá ser determinada através da avaliação clínica regu</w:t>
      </w:r>
      <w:r w:rsidR="00B4521A" w:rsidRPr="00F30719">
        <w:t>lar, no mínimo de 3 em 3 meses;</w:t>
      </w:r>
    </w:p>
    <w:p w14:paraId="47433D07" w14:textId="77777777" w:rsidR="007002BD" w:rsidRPr="00F30719" w:rsidRDefault="007002BD" w:rsidP="007002BD">
      <w:pPr>
        <w:pStyle w:val="PargrafodaLista"/>
        <w:numPr>
          <w:ilvl w:val="0"/>
          <w:numId w:val="20"/>
        </w:numPr>
        <w:spacing w:after="0" w:line="360" w:lineRule="auto"/>
        <w:jc w:val="both"/>
      </w:pPr>
      <w:r w:rsidRPr="00F30719">
        <w:t>A RM “de rotina”</w:t>
      </w:r>
      <w:r w:rsidR="003B34F5" w:rsidRPr="00F30719">
        <w:t>,</w:t>
      </w:r>
      <w:r w:rsidRPr="00F30719">
        <w:t xml:space="preserve"> para monitorização da carga </w:t>
      </w:r>
      <w:proofErr w:type="spellStart"/>
      <w:r w:rsidRPr="00F30719">
        <w:t>lesional</w:t>
      </w:r>
      <w:proofErr w:type="spellEnd"/>
      <w:r w:rsidR="003B34F5" w:rsidRPr="00F30719">
        <w:t>,</w:t>
      </w:r>
      <w:r w:rsidRPr="00F30719">
        <w:t xml:space="preserve"> deverá ser evitada durante a gravidez. </w:t>
      </w:r>
      <w:r w:rsidR="00174523" w:rsidRPr="00F30719">
        <w:t>Deverá ser reservada a sua realização</w:t>
      </w:r>
      <w:r w:rsidRPr="00F30719">
        <w:t xml:space="preserve"> apenas </w:t>
      </w:r>
      <w:r w:rsidR="00174523" w:rsidRPr="00F30719">
        <w:t>se for</w:t>
      </w:r>
      <w:r w:rsidRPr="00F30719">
        <w:t xml:space="preserve"> funda</w:t>
      </w:r>
      <w:r w:rsidR="00B4521A" w:rsidRPr="00F30719">
        <w:t>mental para decisão terapêutica;</w:t>
      </w:r>
      <w:r w:rsidRPr="00F30719">
        <w:t xml:space="preserve"> </w:t>
      </w:r>
    </w:p>
    <w:p w14:paraId="79891A18" w14:textId="201B501D" w:rsidR="007002BD" w:rsidRPr="00F30719" w:rsidRDefault="007002BD" w:rsidP="007002BD">
      <w:pPr>
        <w:pStyle w:val="PargrafodaLista"/>
        <w:numPr>
          <w:ilvl w:val="0"/>
          <w:numId w:val="20"/>
        </w:numPr>
        <w:spacing w:after="0" w:line="360" w:lineRule="auto"/>
        <w:jc w:val="both"/>
      </w:pPr>
      <w:r w:rsidRPr="00F30719">
        <w:t xml:space="preserve">Em caso de necessidade de realizar RM não deverá ser administrado </w:t>
      </w:r>
      <w:proofErr w:type="spellStart"/>
      <w:r w:rsidRPr="00F30719">
        <w:t>gadolíneo</w:t>
      </w:r>
      <w:proofErr w:type="spellEnd"/>
      <w:r w:rsidRPr="00F30719">
        <w:t>.</w:t>
      </w:r>
    </w:p>
    <w:p w14:paraId="52DD1EB5" w14:textId="77777777" w:rsidR="001D76FA" w:rsidRPr="00F30719" w:rsidRDefault="001D76FA" w:rsidP="001D76FA">
      <w:pPr>
        <w:pStyle w:val="PargrafodaLista"/>
        <w:spacing w:after="0" w:line="360" w:lineRule="auto"/>
        <w:ind w:left="644"/>
        <w:jc w:val="both"/>
      </w:pPr>
    </w:p>
    <w:p w14:paraId="1BBB01C8" w14:textId="77777777" w:rsidR="00B4521A" w:rsidRPr="00F30719" w:rsidRDefault="00B4521A" w:rsidP="00A13013">
      <w:pPr>
        <w:spacing w:after="0" w:line="360" w:lineRule="auto"/>
        <w:jc w:val="both"/>
      </w:pPr>
    </w:p>
    <w:p w14:paraId="70402142" w14:textId="6CF3FB3D" w:rsidR="00FF6621" w:rsidRPr="00F30719" w:rsidRDefault="00E64E05" w:rsidP="00C85F3F">
      <w:pPr>
        <w:spacing w:after="0" w:line="360" w:lineRule="auto"/>
        <w:ind w:left="284"/>
        <w:jc w:val="both"/>
        <w:rPr>
          <w:b/>
        </w:rPr>
      </w:pPr>
      <w:r w:rsidRPr="00F30719">
        <w:rPr>
          <w:b/>
        </w:rPr>
        <w:t xml:space="preserve">II. </w:t>
      </w:r>
      <w:r w:rsidR="00816D92" w:rsidRPr="00F30719">
        <w:rPr>
          <w:b/>
        </w:rPr>
        <w:t xml:space="preserve">Tratamento modificador da doença </w:t>
      </w:r>
    </w:p>
    <w:p w14:paraId="0FCE0073" w14:textId="77777777" w:rsidR="00FF477B" w:rsidRPr="00F30719" w:rsidRDefault="00FF477B" w:rsidP="00C85F3F">
      <w:pPr>
        <w:spacing w:after="0" w:line="360" w:lineRule="auto"/>
        <w:ind w:left="284"/>
        <w:jc w:val="both"/>
        <w:rPr>
          <w:b/>
        </w:rPr>
      </w:pPr>
    </w:p>
    <w:p w14:paraId="6748C561" w14:textId="77777777" w:rsidR="00FF6621" w:rsidRPr="00F30719" w:rsidRDefault="00FF6621" w:rsidP="00FF6621">
      <w:pPr>
        <w:spacing w:after="0" w:line="360" w:lineRule="auto"/>
        <w:ind w:left="284"/>
        <w:jc w:val="both"/>
      </w:pPr>
      <w:r w:rsidRPr="00F30719">
        <w:t xml:space="preserve">MENSAGEM: </w:t>
      </w:r>
    </w:p>
    <w:p w14:paraId="43D7566C" w14:textId="0412BC0A" w:rsidR="00D54F5F" w:rsidRPr="00F30719" w:rsidRDefault="00D54F5F" w:rsidP="00FF477B">
      <w:pPr>
        <w:spacing w:after="0" w:line="360" w:lineRule="auto"/>
        <w:ind w:left="284"/>
        <w:jc w:val="both"/>
      </w:pPr>
      <w:r w:rsidRPr="00F30719">
        <w:t xml:space="preserve">A orientação geral mais consensual é evitar o uso de TMD durante a gravidez, seguindo um plano partilhado entre médico e doente idealmente definido antes da conceção, ou interromper a sua utilização assim que uma gravidez não planeada é confirmada. </w:t>
      </w:r>
      <w:r w:rsidR="00FF477B" w:rsidRPr="00F30719">
        <w:t xml:space="preserve"> </w:t>
      </w:r>
      <w:r w:rsidRPr="00F30719">
        <w:t>No entanto poderão existir exceções a esta regra em casos de doença muito ativa,</w:t>
      </w:r>
      <w:r w:rsidR="00EA28B5" w:rsidRPr="00F30719">
        <w:t xml:space="preserve"> </w:t>
      </w:r>
      <w:r w:rsidRPr="00F30719">
        <w:t>em que se prevê um risco elevado de surtos durante a gravidez. Entre os TMD, aqueles que têm sido u</w:t>
      </w:r>
      <w:r w:rsidR="00991914" w:rsidRPr="00F30719">
        <w:t>sados durante a gravidez são o i</w:t>
      </w:r>
      <w:r w:rsidRPr="00F30719">
        <w:t>nterferão bet</w:t>
      </w:r>
      <w:r w:rsidR="00B4521A" w:rsidRPr="00F30719">
        <w:t>a e</w:t>
      </w:r>
      <w:r w:rsidR="00272DB2" w:rsidRPr="00F30719">
        <w:t xml:space="preserve"> o acetato de </w:t>
      </w:r>
      <w:proofErr w:type="spellStart"/>
      <w:r w:rsidR="00272DB2" w:rsidRPr="00F30719">
        <w:t>g</w:t>
      </w:r>
      <w:r w:rsidRPr="00F30719">
        <w:t>latirâmero</w:t>
      </w:r>
      <w:proofErr w:type="spellEnd"/>
      <w:r w:rsidRPr="00F30719">
        <w:t xml:space="preserve">. Em casos </w:t>
      </w:r>
      <w:proofErr w:type="spellStart"/>
      <w:r w:rsidRPr="00F30719">
        <w:t>excepcionais</w:t>
      </w:r>
      <w:proofErr w:type="spellEnd"/>
      <w:r w:rsidR="00B4521A" w:rsidRPr="00F30719">
        <w:t>,</w:t>
      </w:r>
      <w:r w:rsidRPr="00F30719">
        <w:t xml:space="preserve"> de formas muito ativas da doença</w:t>
      </w:r>
      <w:r w:rsidR="00B4521A" w:rsidRPr="00F30719">
        <w:t>,</w:t>
      </w:r>
      <w:r w:rsidRPr="00F30719">
        <w:t xml:space="preserve"> também poderá s</w:t>
      </w:r>
      <w:r w:rsidR="00272DB2" w:rsidRPr="00F30719">
        <w:t xml:space="preserve">er equacionada a utilização de </w:t>
      </w:r>
      <w:proofErr w:type="spellStart"/>
      <w:r w:rsidR="00272DB2" w:rsidRPr="00F30719">
        <w:t>n</w:t>
      </w:r>
      <w:r w:rsidRPr="00F30719">
        <w:t>atalizumab</w:t>
      </w:r>
      <w:proofErr w:type="spellEnd"/>
      <w:r w:rsidRPr="00F30719">
        <w:t xml:space="preserve"> durante a gravidez. Os restantes fármacos não devem ser usado</w:t>
      </w:r>
      <w:r w:rsidR="00B4521A" w:rsidRPr="00F30719">
        <w:t xml:space="preserve">s durante a gravidez (Tabela 1) </w:t>
      </w:r>
      <w:r w:rsidR="00C1758C" w:rsidRPr="00F30719">
        <w:fldChar w:fldCharType="begin">
          <w:fldData xml:space="preserve">PEVuZE5vdGU+PENpdGU+PEF1dGhvcj5Db3lsZTwvQXV0aG9yPjxZZWFyPjIwMTY8L1llYXI+PFJl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==
</w:fldData>
        </w:fldChar>
      </w:r>
      <w:r w:rsidR="00E347A9" w:rsidRPr="00F30719">
        <w:instrText xml:space="preserve"> ADDIN EN.CITE </w:instrText>
      </w:r>
      <w:r w:rsidR="00E347A9" w:rsidRPr="00F30719">
        <w:fldChar w:fldCharType="begin">
          <w:fldData xml:space="preserve">PEVuZE5vdGU+PENpdGU+PEF1dGhvcj5Db3lsZTwvQXV0aG9yPjxZZWFyPjIwMTY8L1llYXI+PFJl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==
</w:fldData>
        </w:fldChar>
      </w:r>
      <w:r w:rsidR="00E347A9" w:rsidRPr="00F30719">
        <w:instrText xml:space="preserve"> ADDIN EN.CITE.DATA </w:instrText>
      </w:r>
      <w:r w:rsidR="00E347A9" w:rsidRPr="00F30719">
        <w:fldChar w:fldCharType="end"/>
      </w:r>
      <w:r w:rsidR="00C1758C" w:rsidRPr="00F30719">
        <w:fldChar w:fldCharType="separate"/>
      </w:r>
      <w:hyperlink w:anchor="_ENREF_6" w:tooltip="Coyle, 2016 #2247" w:history="1">
        <w:r w:rsidR="00CA39F8" w:rsidRPr="00F30719">
          <w:rPr>
            <w:noProof/>
            <w:vertAlign w:val="superscript"/>
          </w:rPr>
          <w:t>6</w:t>
        </w:r>
      </w:hyperlink>
      <w:r w:rsidR="00E347A9" w:rsidRPr="00F30719">
        <w:rPr>
          <w:noProof/>
          <w:vertAlign w:val="superscript"/>
        </w:rPr>
        <w:t xml:space="preserve">, </w:t>
      </w:r>
      <w:hyperlink w:anchor="_ENREF_57" w:tooltip="Vukusic, 2015 #2277" w:history="1">
        <w:r w:rsidR="00CA39F8" w:rsidRPr="00F30719">
          <w:rPr>
            <w:noProof/>
            <w:vertAlign w:val="superscript"/>
          </w:rPr>
          <w:t>57</w:t>
        </w:r>
      </w:hyperlink>
      <w:r w:rsidR="00C1758C" w:rsidRPr="00F30719">
        <w:fldChar w:fldCharType="end"/>
      </w:r>
      <w:r w:rsidR="00B4521A" w:rsidRPr="00F30719">
        <w:t>.</w:t>
      </w:r>
      <w:r w:rsidR="007002BD" w:rsidRPr="00F30719">
        <w:t xml:space="preserve"> </w:t>
      </w:r>
    </w:p>
    <w:p w14:paraId="6C5334FB" w14:textId="67DC6584" w:rsidR="00E17B81" w:rsidRPr="00F30719" w:rsidRDefault="00E17B81" w:rsidP="00360699">
      <w:pPr>
        <w:spacing w:after="0" w:line="360" w:lineRule="auto"/>
        <w:ind w:left="284"/>
        <w:jc w:val="both"/>
      </w:pPr>
    </w:p>
    <w:p w14:paraId="371B4919" w14:textId="77777777" w:rsidR="007F2C94" w:rsidRPr="00F30719" w:rsidRDefault="007F2C94" w:rsidP="00CB23F8">
      <w:pPr>
        <w:spacing w:after="0" w:line="360" w:lineRule="auto"/>
        <w:jc w:val="both"/>
      </w:pPr>
    </w:p>
    <w:p w14:paraId="2CD01215" w14:textId="77777777" w:rsidR="00D54F5F" w:rsidRPr="00F30719" w:rsidRDefault="00D54F5F" w:rsidP="00FF6621">
      <w:pPr>
        <w:spacing w:after="0" w:line="360" w:lineRule="auto"/>
        <w:ind w:left="284"/>
        <w:jc w:val="both"/>
      </w:pPr>
      <w:r w:rsidRPr="00F30719">
        <w:t>SUPORTE:</w:t>
      </w:r>
    </w:p>
    <w:p w14:paraId="13E8C91F" w14:textId="7E8C6E04" w:rsidR="00FF477B" w:rsidRPr="00F30719" w:rsidRDefault="00816D92" w:rsidP="00F30719">
      <w:pPr>
        <w:spacing w:after="0" w:line="360" w:lineRule="auto"/>
        <w:ind w:left="284"/>
        <w:jc w:val="both"/>
      </w:pPr>
      <w:r w:rsidRPr="00F30719">
        <w:t xml:space="preserve">Relativamente ao </w:t>
      </w:r>
      <w:r w:rsidR="00991914" w:rsidRPr="00F30719">
        <w:t>i</w:t>
      </w:r>
      <w:r w:rsidR="001D292B" w:rsidRPr="00F30719">
        <w:t xml:space="preserve">nterferão beta </w:t>
      </w:r>
      <w:r w:rsidR="00272DB2" w:rsidRPr="00F30719">
        <w:t>e a</w:t>
      </w:r>
      <w:r w:rsidRPr="00F30719">
        <w:t>cetat</w:t>
      </w:r>
      <w:r w:rsidR="00272DB2" w:rsidRPr="00F30719">
        <w:t xml:space="preserve">o de </w:t>
      </w:r>
      <w:proofErr w:type="spellStart"/>
      <w:r w:rsidR="00272DB2" w:rsidRPr="00F30719">
        <w:t>g</w:t>
      </w:r>
      <w:r w:rsidR="00E64E05" w:rsidRPr="00F30719">
        <w:t>latirâmero</w:t>
      </w:r>
      <w:proofErr w:type="spellEnd"/>
      <w:r w:rsidR="00E64E05" w:rsidRPr="00F30719">
        <w:t xml:space="preserve"> existe extensa</w:t>
      </w:r>
      <w:r w:rsidR="00FF6621" w:rsidRPr="00F30719">
        <w:t xml:space="preserve"> </w:t>
      </w:r>
      <w:r w:rsidRPr="00F30719">
        <w:t>informação proveniente de registos pós-comercialização que sugerem a sua segurança durante a gravidez.</w:t>
      </w:r>
      <w:r w:rsidR="00FF477B" w:rsidRPr="00F30719">
        <w:t xml:space="preserve"> </w:t>
      </w:r>
      <w:r w:rsidR="00F30719" w:rsidRPr="006C5C8E">
        <w:rPr>
          <w:highlight w:val="yellow"/>
        </w:rPr>
        <w:t xml:space="preserve">As autoridades reguladoras do medicamento </w:t>
      </w:r>
      <w:proofErr w:type="spellStart"/>
      <w:r w:rsidR="00F30719" w:rsidRPr="006C5C8E">
        <w:rPr>
          <w:highlight w:val="yellow"/>
        </w:rPr>
        <w:t>actualizaram</w:t>
      </w:r>
      <w:proofErr w:type="spellEnd"/>
      <w:r w:rsidR="00F30719" w:rsidRPr="006C5C8E">
        <w:rPr>
          <w:highlight w:val="yellow"/>
        </w:rPr>
        <w:t xml:space="preserve"> por isso recentemente o RCM do interferão beta e acetato de </w:t>
      </w:r>
      <w:proofErr w:type="spellStart"/>
      <w:r w:rsidR="00F30719" w:rsidRPr="006C5C8E">
        <w:rPr>
          <w:highlight w:val="yellow"/>
        </w:rPr>
        <w:t>glatirâmero</w:t>
      </w:r>
      <w:proofErr w:type="spellEnd"/>
      <w:r w:rsidR="00F30719" w:rsidRPr="006C5C8E">
        <w:rPr>
          <w:highlight w:val="yellow"/>
        </w:rPr>
        <w:t>, retirando a contraindicação da  sua utilização durante a gravidez.</w:t>
      </w:r>
      <w:r w:rsidR="00F30719" w:rsidRPr="00F30719">
        <w:t xml:space="preserve">  </w:t>
      </w:r>
      <w:r w:rsidR="00535F56">
        <w:t xml:space="preserve">Salientamos no entanto que </w:t>
      </w:r>
      <w:r w:rsidR="00535F56" w:rsidRPr="00A847EB">
        <w:t xml:space="preserve">deve ser tido em consideração que informação </w:t>
      </w:r>
      <w:r w:rsidR="00535F56">
        <w:t xml:space="preserve">de segurança </w:t>
      </w:r>
      <w:r w:rsidR="00535F56" w:rsidRPr="00A847EB">
        <w:t xml:space="preserve">provém principalmente de relatos de exposição breve e precoce (geralmente cerca de 4 semanas de gestação), porque os tratamentos são geralmente interrompidos quando a gravidez é </w:t>
      </w:r>
      <w:proofErr w:type="spellStart"/>
      <w:r w:rsidR="00535F56" w:rsidRPr="00A847EB">
        <w:t>detectada</w:t>
      </w:r>
      <w:proofErr w:type="spellEnd"/>
      <w:r w:rsidR="00535F56">
        <w:t xml:space="preserve">. </w:t>
      </w:r>
    </w:p>
    <w:p w14:paraId="0AF1EC73" w14:textId="677B3C50" w:rsidR="00816D92" w:rsidRPr="00F30719" w:rsidRDefault="000D379A" w:rsidP="00FF477B">
      <w:pPr>
        <w:spacing w:after="0" w:line="360" w:lineRule="auto"/>
        <w:ind w:left="284"/>
        <w:jc w:val="both"/>
      </w:pPr>
      <w:r w:rsidRPr="00F30719">
        <w:t xml:space="preserve">O acetato de </w:t>
      </w:r>
      <w:proofErr w:type="spellStart"/>
      <w:r w:rsidRPr="00F30719">
        <w:t>g</w:t>
      </w:r>
      <w:r w:rsidR="00816D92" w:rsidRPr="00F30719">
        <w:t>latirâmero</w:t>
      </w:r>
      <w:proofErr w:type="spellEnd"/>
      <w:r w:rsidR="00816D92" w:rsidRPr="00F30719">
        <w:t xml:space="preserve"> é classificado na catego</w:t>
      </w:r>
      <w:r w:rsidR="00E64E05" w:rsidRPr="00F30719">
        <w:t>ria B da FDA (Caixa de Texto 1)</w:t>
      </w:r>
      <w:r w:rsidR="00D54F5F" w:rsidRPr="00F30719">
        <w:t xml:space="preserve"> </w:t>
      </w:r>
      <w:r w:rsidR="00816D92" w:rsidRPr="00F30719">
        <w:t>uma vez que não se associou a malformações ou efeitos abo</w:t>
      </w:r>
      <w:r w:rsidR="00B4521A" w:rsidRPr="00F30719">
        <w:t xml:space="preserve">rtivos em animais ou em humanos </w:t>
      </w:r>
      <w:hyperlink w:anchor="_ENREF_58" w:tooltip="Salminen, 2010 #1322" w:history="1">
        <w:r w:rsidR="00CA39F8" w:rsidRPr="00F30719">
          <w:fldChar w:fldCharType="begin">
            <w:fldData xml:space="preserve">PEVuZE5vdGU+PENpdGU+PEF1dGhvcj5TYWxtaW5lbjwvQXV0aG9yPjxZZWFyPjIwMTA8L1llYXI+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</w:fldData>
          </w:fldChar>
        </w:r>
        <w:r w:rsidR="00CA39F8" w:rsidRPr="00F30719">
          <w:instrText xml:space="preserve"> ADDIN EN.CITE </w:instrText>
        </w:r>
        <w:r w:rsidR="00CA39F8" w:rsidRPr="00F30719">
          <w:fldChar w:fldCharType="begin">
            <w:fldData xml:space="preserve">PEVuZE5vdGU+PENpdGU+PEF1dGhvcj5TYWxtaW5lbjwvQXV0aG9yPjxZZWFyPjIwMTA8L1llYXI+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8</w:t>
        </w:r>
        <w:r w:rsidR="00CA39F8" w:rsidRPr="00F30719">
          <w:fldChar w:fldCharType="end"/>
        </w:r>
      </w:hyperlink>
      <w:r w:rsidR="00B4521A" w:rsidRPr="00F30719">
        <w:t>.</w:t>
      </w:r>
      <w:r w:rsidR="00816D92" w:rsidRPr="00F30719">
        <w:t xml:space="preserve"> A sua passagem placentária é pouco provável devido ao elevado peso molecular </w:t>
      </w:r>
      <w:r w:rsidR="00816D92" w:rsidRPr="00F30719">
        <w:lastRenderedPageBreak/>
        <w:t>(aproximadamente 5000–9000 Da</w:t>
      </w:r>
      <w:r w:rsidR="00B4521A" w:rsidRPr="00F30719">
        <w:t xml:space="preserve">lton) </w:t>
      </w:r>
      <w:hyperlink w:anchor="_ENREF_59" w:tooltip="Cree, 2013 #1323" w:history="1">
        <w:r w:rsidR="00CA39F8" w:rsidRPr="00F30719">
          <w:fldChar w:fldCharType="begin"/>
        </w:r>
        <w:r w:rsidR="00CA39F8" w:rsidRPr="00F30719">
          <w:instrText xml:space="preserve"> ADDIN EN.CITE &lt;EndNote&gt;&lt;Cite&gt;&lt;Author&gt;Cree&lt;/Author&gt;&lt;Year&gt;2013&lt;/Year&gt;&lt;RecNum&gt;1323&lt;/RecNum&gt;&lt;DisplayText&gt;&lt;style face="superscript"&gt;59&lt;/style&gt;&lt;/DisplayText&gt;&lt;record&gt;&lt;rec-number&gt;1323&lt;/rec-number&gt;&lt;foreign-keys&gt;&lt;key app="EN" db-id="xvpsv0arnaaa56efrsovevffsrdwrr50efds"&gt;1323&lt;/key&gt;&lt;/foreign-keys&gt;&lt;ref-type name="Journal Article"&gt;17&lt;/ref-type&gt;&lt;contributors&gt;&lt;authors&gt;&lt;author&gt;Cree, B. A.&lt;/author&gt;&lt;/authors&gt;&lt;/contributors&gt;&lt;auth-address&gt;Department of Neurology, UCSF Medical Center, USA. bruce.cree@ucsf.edu&lt;/auth-address&gt;&lt;titles&gt;&lt;title&gt;Update on reproductive safety of current and emerging disease-modifying therapies for multiple sclerosis&lt;/title&gt;&lt;secondary-title&gt;Mult Scler&lt;/secondary-title&gt;&lt;/titles&gt;&lt;periodical&gt;&lt;full-title&gt;Mult Scler&lt;/full-title&gt;&lt;/periodical&gt;&lt;pages&gt;835-43&lt;/pages&gt;&lt;volume&gt;19&lt;/volume&gt;&lt;number&gt;7&lt;/number&gt;&lt;edition&gt;2013/01/16&lt;/edition&gt;&lt;keywords&gt;&lt;keyword&gt;Female&lt;/keyword&gt;&lt;keyword&gt;Fertility/*drug effects&lt;/keyword&gt;&lt;keyword&gt;Fetus/*drug effects&lt;/keyword&gt;&lt;keyword&gt;Humans&lt;/keyword&gt;&lt;keyword&gt;Immunosuppressive Agents/*adverse effects&lt;/keyword&gt;&lt;keyword&gt;Multiple Sclerosis/*drug therapy&lt;/keyword&gt;&lt;keyword&gt;Pregnancy&lt;/keyword&gt;&lt;keyword&gt;Pregnancy Complications/*drug therapy&lt;/keyword&gt;&lt;keyword&gt;Pregnancy Outcome&lt;/keyword&gt;&lt;/keywords&gt;&lt;dates&gt;&lt;year&gt;2013&lt;/year&gt;&lt;pub-dates&gt;&lt;date&gt;Jun&lt;/date&gt;&lt;/pub-dates&gt;&lt;/dates&gt;&lt;isbn&gt;1477-0970 (Electronic)&amp;#xD;1352-4585 (Linking)&lt;/isbn&gt;&lt;accession-num&gt;23319073&lt;/accession-num&gt;&lt;urls&gt;&lt;related-urls&gt;&lt;url&gt;http://www.ncbi.nlm.nih.gov/entrez/query.fcgi?cmd=Retrieve&amp;amp;db=PubMed&amp;amp;dopt=Citation&amp;amp;list_uids=23319073&lt;/url&gt;&lt;/related-urls&gt;&lt;/urls&gt;&lt;electronic-resource-num&gt;1352458512471880 [pii]&amp;#xD;10.1177/1352458512471880&lt;/electronic-resource-num&gt;&lt;language&gt;eng&lt;/language&gt;&lt;/record&gt;&lt;/Cite&gt;&lt;/EndNote&gt;</w:instrText>
        </w:r>
        <w:r w:rsidR="00CA39F8" w:rsidRPr="00F30719">
          <w:fldChar w:fldCharType="separate"/>
        </w:r>
        <w:r w:rsidR="00CA39F8" w:rsidRPr="00F30719">
          <w:rPr>
            <w:noProof/>
            <w:vertAlign w:val="superscript"/>
          </w:rPr>
          <w:t>59</w:t>
        </w:r>
        <w:r w:rsidR="00CA39F8" w:rsidRPr="00F30719">
          <w:fldChar w:fldCharType="end"/>
        </w:r>
      </w:hyperlink>
      <w:r w:rsidR="00B4521A" w:rsidRPr="00F30719">
        <w:t>.</w:t>
      </w:r>
      <w:r w:rsidR="00816D92" w:rsidRPr="00F30719">
        <w:t xml:space="preserve"> </w:t>
      </w:r>
      <w:r w:rsidR="000E5B94" w:rsidRPr="00F30719">
        <w:t xml:space="preserve">Os registos de </w:t>
      </w:r>
      <w:proofErr w:type="spellStart"/>
      <w:r w:rsidR="000E5B94" w:rsidRPr="00F30719">
        <w:t>farmacovigilância</w:t>
      </w:r>
      <w:proofErr w:type="spellEnd"/>
      <w:r w:rsidR="000E5B94" w:rsidRPr="00F30719">
        <w:t xml:space="preserve"> confirmam a sua segurança durante a gravidez, não existindo evidência de efeitos teratogénicos ou abortivos. </w:t>
      </w:r>
    </w:p>
    <w:p w14:paraId="7E08B12B" w14:textId="7DC5BDB9" w:rsidR="00816D92" w:rsidRDefault="00991914" w:rsidP="00FF6621">
      <w:pPr>
        <w:spacing w:after="0" w:line="360" w:lineRule="auto"/>
        <w:ind w:left="284"/>
        <w:jc w:val="both"/>
      </w:pPr>
      <w:r w:rsidRPr="00F30719">
        <w:t>Ao i</w:t>
      </w:r>
      <w:r w:rsidR="00816D92" w:rsidRPr="00F30719">
        <w:t>nterferão beta foi atribuída a categoria C (Caixa de Texto 1) tendo em conta</w:t>
      </w:r>
      <w:r w:rsidR="00B4521A" w:rsidRPr="00F30719">
        <w:t xml:space="preserve"> que </w:t>
      </w:r>
      <w:r w:rsidR="00816D92" w:rsidRPr="00F30719">
        <w:t>em estudos animais demonstrou algum efeito abortivo</w:t>
      </w:r>
      <w:r w:rsidR="00B4521A" w:rsidRPr="00F30719">
        <w:t>,</w:t>
      </w:r>
      <w:r w:rsidR="00816D92" w:rsidRPr="00F30719">
        <w:t xml:space="preserve"> embora sem malformações fetais associadas. Nos registos mais recentes de exp</w:t>
      </w:r>
      <w:r w:rsidR="001D292B" w:rsidRPr="00F30719">
        <w:t xml:space="preserve">osição ao </w:t>
      </w:r>
      <w:r w:rsidRPr="00F30719">
        <w:t>i</w:t>
      </w:r>
      <w:r w:rsidR="00816D92" w:rsidRPr="00F30719">
        <w:t>nterferão beta durante a gravidez em mulheres com EM não se tem verificado taxas de aborto superiores à população geral. No entanto existem dados contraditórios relativamente a uma possível associação com baixo peso de nascim</w:t>
      </w:r>
      <w:r w:rsidR="00B4521A" w:rsidRPr="00F30719">
        <w:t xml:space="preserve">ento e risco de parto pré-termo </w:t>
      </w:r>
      <w:r w:rsidR="00C1758C" w:rsidRPr="00F30719">
        <w:fldChar w:fldCharType="begin">
          <w:fldData xml:space="preserve">PEVuZE5vdGU+PENpdGU+PEF1dGhvcj5Ib3V0Y2hlbnM8L0F1dGhvcj48WWVhcj4yMDEzPC9ZZWFy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==
</w:fldData>
        </w:fldChar>
      </w:r>
      <w:r w:rsidR="00E347A9" w:rsidRPr="00F30719">
        <w:instrText xml:space="preserve"> ADDIN EN.CITE </w:instrText>
      </w:r>
      <w:r w:rsidR="00E347A9" w:rsidRPr="00F30719">
        <w:fldChar w:fldCharType="begin">
          <w:fldData xml:space="preserve">PEVuZE5vdGU+PENpdGU+PEF1dGhvcj5Ib3V0Y2hlbnM8L0F1dGhvcj48WWVhcj4yMDEzPC9ZZWFy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==
</w:fldData>
        </w:fldChar>
      </w:r>
      <w:r w:rsidR="00E347A9" w:rsidRPr="00F30719">
        <w:instrText xml:space="preserve"> ADDIN EN.CITE.DATA </w:instrText>
      </w:r>
      <w:r w:rsidR="00E347A9" w:rsidRPr="00F30719">
        <w:fldChar w:fldCharType="end"/>
      </w:r>
      <w:r w:rsidR="00C1758C" w:rsidRPr="00F30719">
        <w:fldChar w:fldCharType="separate"/>
      </w:r>
      <w:hyperlink w:anchor="_ENREF_6" w:tooltip="Coyle, 2016 #2247" w:history="1">
        <w:r w:rsidR="00CA39F8" w:rsidRPr="00F30719">
          <w:rPr>
            <w:noProof/>
            <w:vertAlign w:val="superscript"/>
          </w:rPr>
          <w:t>6</w:t>
        </w:r>
      </w:hyperlink>
      <w:r w:rsidR="00E347A9" w:rsidRPr="00F30719">
        <w:rPr>
          <w:noProof/>
          <w:vertAlign w:val="superscript"/>
        </w:rPr>
        <w:t xml:space="preserve">, </w:t>
      </w:r>
      <w:hyperlink w:anchor="_ENREF_60" w:tooltip="Houtchens, 2013 #1324" w:history="1">
        <w:r w:rsidR="00CA39F8" w:rsidRPr="00F30719">
          <w:rPr>
            <w:noProof/>
            <w:vertAlign w:val="superscript"/>
          </w:rPr>
          <w:t>60</w:t>
        </w:r>
      </w:hyperlink>
      <w:r w:rsidR="00C1758C" w:rsidRPr="00F30719">
        <w:fldChar w:fldCharType="end"/>
      </w:r>
      <w:r w:rsidR="00B4521A" w:rsidRPr="00F30719">
        <w:t>.</w:t>
      </w:r>
      <w:r w:rsidR="00816D92" w:rsidRPr="00F30719">
        <w:t xml:space="preserve"> A sua passagem placentária é pouco provável devido ao </w:t>
      </w:r>
      <w:r w:rsidR="001D292B" w:rsidRPr="00F30719">
        <w:t>elevado peso molecular (</w:t>
      </w:r>
      <w:r w:rsidRPr="00F30719">
        <w:t xml:space="preserve">interferão </w:t>
      </w:r>
      <w:r w:rsidR="001D292B" w:rsidRPr="00F30719">
        <w:t xml:space="preserve">beta 1a 22500 Dalton, </w:t>
      </w:r>
      <w:r w:rsidRPr="00F30719">
        <w:t xml:space="preserve">interferão </w:t>
      </w:r>
      <w:r w:rsidR="00B4521A" w:rsidRPr="00F30719">
        <w:t xml:space="preserve">beta 1b 18500 Dalton) </w:t>
      </w:r>
      <w:hyperlink w:anchor="_ENREF_59" w:tooltip="Cree, 2013 #1323" w:history="1">
        <w:r w:rsidR="00CA39F8" w:rsidRPr="00F30719">
          <w:fldChar w:fldCharType="begin"/>
        </w:r>
        <w:r w:rsidR="00CA39F8" w:rsidRPr="00F30719">
          <w:instrText xml:space="preserve"> ADDIN EN.CITE &lt;EndNote&gt;&lt;Cite&gt;&lt;Author&gt;Cree&lt;/Author&gt;&lt;Year&gt;2013&lt;/Year&gt;&lt;RecNum&gt;1323&lt;/RecNum&gt;&lt;DisplayText&gt;&lt;style face="superscript"&gt;59&lt;/style&gt;&lt;/DisplayText&gt;&lt;record&gt;&lt;rec-number&gt;1323&lt;/rec-number&gt;&lt;foreign-keys&gt;&lt;key app="EN" db-id="xvpsv0arnaaa56efrsovevffsrdwrr50efds"&gt;1323&lt;/key&gt;&lt;/foreign-keys&gt;&lt;ref-type name="Journal Article"&gt;17&lt;/ref-type&gt;&lt;contributors&gt;&lt;authors&gt;&lt;author&gt;Cree, B. A.&lt;/author&gt;&lt;/authors&gt;&lt;/contributors&gt;&lt;auth-address&gt;Department of Neurology, UCSF Medical Center, USA. bruce.cree@ucsf.edu&lt;/auth-address&gt;&lt;titles&gt;&lt;title&gt;Update on reproductive safety of current and emerging disease-modifying therapies for multiple sclerosis&lt;/title&gt;&lt;secondary-title&gt;Mult Scler&lt;/secondary-title&gt;&lt;/titles&gt;&lt;periodical&gt;&lt;full-title&gt;Mult Scler&lt;/full-title&gt;&lt;/periodical&gt;&lt;pages&gt;835-43&lt;/pages&gt;&lt;volume&gt;19&lt;/volume&gt;&lt;number&gt;7&lt;/number&gt;&lt;edition&gt;2013/01/16&lt;/edition&gt;&lt;keywords&gt;&lt;keyword&gt;Female&lt;/keyword&gt;&lt;keyword&gt;Fertility/*drug effects&lt;/keyword&gt;&lt;keyword&gt;Fetus/*drug effects&lt;/keyword&gt;&lt;keyword&gt;Humans&lt;/keyword&gt;&lt;keyword&gt;Immunosuppressive Agents/*adverse effects&lt;/keyword&gt;&lt;keyword&gt;Multiple Sclerosis/*drug therapy&lt;/keyword&gt;&lt;keyword&gt;Pregnancy&lt;/keyword&gt;&lt;keyword&gt;Pregnancy Complications/*drug therapy&lt;/keyword&gt;&lt;keyword&gt;Pregnancy Outcome&lt;/keyword&gt;&lt;/keywords&gt;&lt;dates&gt;&lt;year&gt;2013&lt;/year&gt;&lt;pub-dates&gt;&lt;date&gt;Jun&lt;/date&gt;&lt;/pub-dates&gt;&lt;/dates&gt;&lt;isbn&gt;1477-0970 (Electronic)&amp;#xD;1352-4585 (Linking)&lt;/isbn&gt;&lt;accession-num&gt;23319073&lt;/accession-num&gt;&lt;urls&gt;&lt;related-urls&gt;&lt;url&gt;http://www.ncbi.nlm.nih.gov/entrez/query.fcgi?cmd=Retrieve&amp;amp;db=PubMed&amp;amp;dopt=Citation&amp;amp;list_uids=23319073&lt;/url&gt;&lt;/related-urls&gt;&lt;/urls&gt;&lt;electronic-resource-num&gt;1352458512471880 [pii]&amp;#xD;10.1177/1352458512471880&lt;/electronic-resource-num&gt;&lt;language&gt;eng&lt;/language&gt;&lt;/record&gt;&lt;/Cite&gt;&lt;/EndNote&gt;</w:instrText>
        </w:r>
        <w:r w:rsidR="00CA39F8" w:rsidRPr="00F30719">
          <w:fldChar w:fldCharType="separate"/>
        </w:r>
        <w:r w:rsidR="00CA39F8" w:rsidRPr="00F30719">
          <w:rPr>
            <w:noProof/>
            <w:vertAlign w:val="superscript"/>
          </w:rPr>
          <w:t>59</w:t>
        </w:r>
        <w:r w:rsidR="00CA39F8" w:rsidRPr="00F30719">
          <w:fldChar w:fldCharType="end"/>
        </w:r>
      </w:hyperlink>
      <w:r w:rsidR="00B4521A" w:rsidRPr="00F30719">
        <w:t>.</w:t>
      </w:r>
      <w:r w:rsidR="00816D92" w:rsidRPr="00F30719">
        <w:t xml:space="preserve"> </w:t>
      </w:r>
    </w:p>
    <w:p w14:paraId="2E81C412" w14:textId="41E706FE" w:rsidR="00816D92" w:rsidRPr="00F30719" w:rsidRDefault="000D379A" w:rsidP="00D54F5F">
      <w:pPr>
        <w:spacing w:after="0" w:line="360" w:lineRule="auto"/>
        <w:ind w:left="284"/>
        <w:jc w:val="both"/>
      </w:pPr>
      <w:r w:rsidRPr="00F30719">
        <w:t xml:space="preserve">O </w:t>
      </w:r>
      <w:proofErr w:type="spellStart"/>
      <w:r w:rsidRPr="00F30719">
        <w:t>n</w:t>
      </w:r>
      <w:r w:rsidR="00816D92" w:rsidRPr="00F30719">
        <w:t>atalizumab</w:t>
      </w:r>
      <w:proofErr w:type="spellEnd"/>
      <w:r w:rsidR="00816D92" w:rsidRPr="00F30719">
        <w:t xml:space="preserve"> é uma imunoglobulina G4 </w:t>
      </w:r>
      <w:r w:rsidR="00E64E05" w:rsidRPr="00F30719">
        <w:t>e como tal não passa a barreira</w:t>
      </w:r>
      <w:r w:rsidR="00D54F5F" w:rsidRPr="00F30719">
        <w:t xml:space="preserve"> </w:t>
      </w:r>
      <w:r w:rsidR="00816D92" w:rsidRPr="00F30719">
        <w:t>placentária no primeiro trimestre, esta só ocorre a partir das 13 semanas de gestação e atinge</w:t>
      </w:r>
      <w:r w:rsidR="00B4521A" w:rsidRPr="00F30719">
        <w:t xml:space="preserve"> um pico no terceiro trimestre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B4521A" w:rsidRPr="00F30719">
        <w:t>.</w:t>
      </w:r>
      <w:r w:rsidR="00816D92" w:rsidRPr="00F30719">
        <w:t xml:space="preserve"> É classificado na categoria C da FDA (Caixa de Texto 1) porque se associou a anormalidades hematológicas fetais em estudos com primatas e a diminuição da sobrevivência em porquinhos-da-índia. Os dados mais recentes</w:t>
      </w:r>
      <w:r w:rsidR="008A1AE8" w:rsidRPr="00F30719">
        <w:t>,</w:t>
      </w:r>
      <w:r w:rsidR="00816D92" w:rsidRPr="00F30719">
        <w:t xml:space="preserve"> provenientes dos registos de vigilância pós-comercialização</w:t>
      </w:r>
      <w:r w:rsidR="008A1AE8" w:rsidRPr="00F30719">
        <w:t>,</w:t>
      </w:r>
      <w:r w:rsidR="00816D92" w:rsidRPr="00F30719">
        <w:t xml:space="preserve"> revelam taxas de aborto semelhantes à população geral e ausência de um padrão es</w:t>
      </w:r>
      <w:r w:rsidR="008A1AE8" w:rsidRPr="00F30719">
        <w:t xml:space="preserve">pecífico de malformações fetais </w:t>
      </w:r>
      <w:hyperlink w:anchor="_ENREF_61" w:tooltip="Friend, 2016 #1325" w:history="1">
        <w:r w:rsidR="00CA39F8" w:rsidRPr="00F30719">
          <w:fldChar w:fldCharType="begin">
            <w:fldData xml:space="preserve">PEVuZE5vdGU+PENpdGU+PEF1dGhvcj5GcmllbmQ8L0F1dGhvcj48WWVhcj4yMDE2PC9ZZWFyPjxS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</w:fldData>
          </w:fldChar>
        </w:r>
        <w:r w:rsidR="00CA39F8" w:rsidRPr="00F30719">
          <w:instrText xml:space="preserve"> ADDIN EN.CITE </w:instrText>
        </w:r>
        <w:r w:rsidR="00CA39F8" w:rsidRPr="00F30719">
          <w:fldChar w:fldCharType="begin">
            <w:fldData xml:space="preserve">PEVuZE5vdGU+PENpdGU+PEF1dGhvcj5GcmllbmQ8L0F1dGhvcj48WWVhcj4yMDE2PC9ZZWFyPjxS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1</w:t>
        </w:r>
        <w:r w:rsidR="00CA39F8" w:rsidRPr="00F30719">
          <w:fldChar w:fldCharType="end"/>
        </w:r>
      </w:hyperlink>
      <w:r w:rsidR="008A1AE8" w:rsidRPr="00F30719">
        <w:t>.</w:t>
      </w:r>
      <w:r w:rsidR="00816D92" w:rsidRPr="00F30719">
        <w:t xml:space="preserve"> Um estudo recente descreve uma série de gestações em 12 mulheres com EM</w:t>
      </w:r>
      <w:r w:rsidR="001D292B" w:rsidRPr="00F30719">
        <w:t xml:space="preserve"> particularmente a</w:t>
      </w:r>
      <w:r w:rsidR="00816D92" w:rsidRPr="00F30719">
        <w:t>tiva</w:t>
      </w:r>
      <w:r w:rsidR="00623B67" w:rsidRPr="00F30719">
        <w:t xml:space="preserve"> que foram tratadas com </w:t>
      </w:r>
      <w:proofErr w:type="spellStart"/>
      <w:r w:rsidR="00623B67" w:rsidRPr="00F30719">
        <w:t>n</w:t>
      </w:r>
      <w:r w:rsidR="00816D92" w:rsidRPr="00F30719">
        <w:t>atalizumab</w:t>
      </w:r>
      <w:proofErr w:type="spellEnd"/>
      <w:r w:rsidR="00816D92" w:rsidRPr="00F30719">
        <w:t xml:space="preserve"> no terceiro trimestre da gravidez</w:t>
      </w:r>
      <w:r w:rsidR="008A1AE8" w:rsidRPr="00F30719">
        <w:t xml:space="preserve"> </w:t>
      </w:r>
      <w:hyperlink w:anchor="_ENREF_62" w:tooltip="Haghikia, 2014 #2215" w:history="1">
        <w:r w:rsidR="00CA39F8" w:rsidRPr="00F30719">
          <w:fldChar w:fldCharType="begin">
            <w:fldData xml:space="preserve">PEVuZE5vdGU+PENpdGU+PEF1dGhvcj5IYWdoaWtpYTwvQXV0aG9yPjxZZWFyPjIwMTQ8L1llYXI+
PFJlY051bT4yMjE1PC9SZWNOdW0+PERpc3BsYXlUZXh0PjxzdHlsZSBmYWNlPSJzdXBlcnNjcmlw
dCI+NjI8L3N0eWxlPjwvRGlzcGxheVRleHQ+PHJlY29yZD48cmVjLW51bWJlcj4yMjE1PC9yZWMt
bnVtYmVyPjxmb3JlaWduLWtleXM+PGtleSBhcHA9IkVOIiBkYi1pZD0iYWFwZGF4OXg1enJ0ZDBl
OXd3ZXB4ZXpwMHBzemR3dHo1d3RkIiB0aW1lc3RhbXA9IjE0ODcxNjIyMzYiPjIyMTU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wvdGl0bGVzPjxwZXJpb2RpY2FsPjxmdWxsLXRpdGxlPkpBTUEgTmV1cm9sPC9mdWxsLXRp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</w:fldData>
          </w:fldChar>
        </w:r>
        <w:r w:rsidR="00CA39F8" w:rsidRPr="00F30719">
          <w:instrText xml:space="preserve"> ADDIN EN.CITE </w:instrText>
        </w:r>
        <w:r w:rsidR="00CA39F8" w:rsidRPr="00F30719">
          <w:fldChar w:fldCharType="begin">
            <w:fldData xml:space="preserve">PEVuZE5vdGU+PENpdGU+PEF1dGhvcj5IYWdoaWtpYTwvQXV0aG9yPjxZZWFyPjIwMTQ8L1llYXI+
PFJlY051bT4yMjE1PC9SZWNOdW0+PERpc3BsYXlUZXh0PjxzdHlsZSBmYWNlPSJzdXBlcnNjcmlw
dCI+NjI8L3N0eWxlPjwvRGlzcGxheVRleHQ+PHJlY29yZD48cmVjLW51bWJlcj4yMjE1PC9yZWMt
bnVtYmVyPjxmb3JlaWduLWtleXM+PGtleSBhcHA9IkVOIiBkYi1pZD0iYWFwZGF4OXg1enJ0ZDBl
OXd3ZXB4ZXpwMHBzemR3dHo1d3RkIiB0aW1lc3RhbXA9IjE0ODcxNjIyMzYiPjIyMTU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wvdGl0bGVzPjxwZXJpb2RpY2FsPjxmdWxsLXRpdGxlPkpBTUEgTmV1cm9sPC9mdWxsLXRp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2</w:t>
        </w:r>
        <w:r w:rsidR="00CA39F8" w:rsidRPr="00F30719">
          <w:fldChar w:fldCharType="end"/>
        </w:r>
      </w:hyperlink>
      <w:r w:rsidR="008A1AE8" w:rsidRPr="00F30719">
        <w:t>.</w:t>
      </w:r>
      <w:r w:rsidR="00816D92" w:rsidRPr="00F30719">
        <w:t xml:space="preserve"> Todas as gestações resultaram em recém-nascidos saudáveis (um total de 13) que, no entanto, apresentaram alterações hematológicas transitórias ligeiras a moderadas. Em casos de EM muito agressiva tem</w:t>
      </w:r>
      <w:r w:rsidR="00623B67" w:rsidRPr="00F30719">
        <w:t xml:space="preserve"> sido proposto não suspender o </w:t>
      </w:r>
      <w:proofErr w:type="spellStart"/>
      <w:r w:rsidR="00623B67" w:rsidRPr="00F30719">
        <w:t>n</w:t>
      </w:r>
      <w:r w:rsidR="00816D92" w:rsidRPr="00F30719">
        <w:t>atalizumab</w:t>
      </w:r>
      <w:proofErr w:type="spellEnd"/>
      <w:r w:rsidR="00816D92" w:rsidRPr="00F30719">
        <w:t xml:space="preserve"> durante a gravidez, sobretudo tendo em conta a existência de relatos de aumento da </w:t>
      </w:r>
      <w:proofErr w:type="spellStart"/>
      <w:r w:rsidR="00816D92" w:rsidRPr="00F30719">
        <w:t>actividade</w:t>
      </w:r>
      <w:proofErr w:type="spellEnd"/>
      <w:r w:rsidR="00816D92" w:rsidRPr="00F30719">
        <w:t xml:space="preserve"> da doença após a sua interrupção, com surtos </w:t>
      </w:r>
      <w:r w:rsidR="008A1AE8" w:rsidRPr="00F30719">
        <w:t xml:space="preserve">graves durante a gravidez </w:t>
      </w:r>
      <w:r w:rsidR="00C1758C" w:rsidRPr="00F30719">
        <w:fldChar w:fldCharType="begin">
          <w:fldData xml:space="preserve">PEVuZE5vdGU+PENpdGU+PEF1dGhvcj5NYXJ0aW5lbGxpPC9BdXRob3I+PFllYXI+MjAxNjwvWWVh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</w:fldData>
        </w:fldChar>
      </w:r>
      <w:r w:rsidR="00E347A9" w:rsidRPr="00F30719">
        <w:instrText xml:space="preserve"> ADDIN EN.CITE </w:instrText>
      </w:r>
      <w:r w:rsidR="00E347A9" w:rsidRPr="00F30719">
        <w:fldChar w:fldCharType="begin">
          <w:fldData xml:space="preserve">PEVuZE5vdGU+PENpdGU+PEF1dGhvcj5NYXJ0aW5lbGxpPC9BdXRob3I+PFllYXI+MjAxNjwvWWVh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</w:fldData>
        </w:fldChar>
      </w:r>
      <w:r w:rsidR="00E347A9" w:rsidRPr="00F30719">
        <w:instrText xml:space="preserve"> ADDIN EN.CITE.DATA </w:instrText>
      </w:r>
      <w:r w:rsidR="00E347A9" w:rsidRPr="00F30719">
        <w:fldChar w:fldCharType="end"/>
      </w:r>
      <w:r w:rsidR="00C1758C" w:rsidRPr="00F30719">
        <w:fldChar w:fldCharType="separate"/>
      </w:r>
      <w:hyperlink w:anchor="_ENREF_63" w:tooltip="Martinelli, 2016 #1339" w:history="1">
        <w:r w:rsidR="00CA39F8" w:rsidRPr="00F30719">
          <w:rPr>
            <w:noProof/>
            <w:vertAlign w:val="superscript"/>
          </w:rPr>
          <w:t>63</w:t>
        </w:r>
      </w:hyperlink>
      <w:r w:rsidR="00E347A9" w:rsidRPr="00F30719">
        <w:rPr>
          <w:noProof/>
          <w:vertAlign w:val="superscript"/>
        </w:rPr>
        <w:t xml:space="preserve">, </w:t>
      </w:r>
      <w:hyperlink w:anchor="_ENREF_64" w:tooltip="Vukusic, 2015 #1340" w:history="1">
        <w:r w:rsidR="00CA39F8" w:rsidRPr="00F30719">
          <w:rPr>
            <w:noProof/>
            <w:vertAlign w:val="superscript"/>
          </w:rPr>
          <w:t>64</w:t>
        </w:r>
      </w:hyperlink>
      <w:r w:rsidR="00C1758C" w:rsidRPr="00F30719">
        <w:fldChar w:fldCharType="end"/>
      </w:r>
      <w:r w:rsidR="008A1AE8" w:rsidRPr="00F30719">
        <w:t>.</w:t>
      </w:r>
      <w:r w:rsidR="00816D92" w:rsidRPr="00F30719">
        <w:t xml:space="preserve"> Outra alternativa é usá-lo como terapia de resgate durante a gravidez, caso se verifique uma </w:t>
      </w:r>
      <w:proofErr w:type="spellStart"/>
      <w:r w:rsidR="00816D92" w:rsidRPr="00F30719">
        <w:t>reactivação</w:t>
      </w:r>
      <w:proofErr w:type="spellEnd"/>
      <w:r w:rsidR="00816D92" w:rsidRPr="00F30719">
        <w:t xml:space="preserve"> da doença. </w:t>
      </w:r>
    </w:p>
    <w:p w14:paraId="434BAD59" w14:textId="77777777" w:rsidR="00E64E05" w:rsidRPr="00F30719" w:rsidRDefault="00E64E05" w:rsidP="00816D92">
      <w:pPr>
        <w:spacing w:after="0" w:line="360" w:lineRule="auto"/>
        <w:ind w:left="284"/>
        <w:jc w:val="both"/>
      </w:pPr>
    </w:p>
    <w:p w14:paraId="4945FBC2" w14:textId="77777777" w:rsidR="00D54F5F" w:rsidRPr="00F30719" w:rsidRDefault="00D54F5F" w:rsidP="00816D92">
      <w:pPr>
        <w:spacing w:after="0" w:line="360" w:lineRule="auto"/>
        <w:ind w:left="284"/>
        <w:jc w:val="both"/>
      </w:pPr>
      <w:r w:rsidRPr="00F30719">
        <w:t>ORIENTAÇÕES:</w:t>
      </w:r>
    </w:p>
    <w:p w14:paraId="1CD825CF" w14:textId="110A82C5" w:rsidR="00D54F5F" w:rsidRPr="00F30719" w:rsidRDefault="00D54F5F" w:rsidP="000E5B94">
      <w:pPr>
        <w:pStyle w:val="PargrafodaLista"/>
        <w:numPr>
          <w:ilvl w:val="0"/>
          <w:numId w:val="18"/>
        </w:numPr>
        <w:spacing w:after="0" w:line="360" w:lineRule="auto"/>
        <w:jc w:val="both"/>
      </w:pPr>
      <w:r w:rsidRPr="00F30719">
        <w:t xml:space="preserve">A </w:t>
      </w:r>
      <w:r w:rsidR="00816D92" w:rsidRPr="00F30719">
        <w:t>recomendação</w:t>
      </w:r>
      <w:r w:rsidR="00516FA4" w:rsidRPr="00F30719">
        <w:t xml:space="preserve"> usual</w:t>
      </w:r>
      <w:r w:rsidR="00816D92" w:rsidRPr="00F30719">
        <w:t xml:space="preserve"> para a grávida com EM será não efetuar</w:t>
      </w:r>
      <w:r w:rsidR="00B67DEC" w:rsidRPr="00F30719">
        <w:t xml:space="preserve"> </w:t>
      </w:r>
      <w:r w:rsidR="00E64E05" w:rsidRPr="00F30719">
        <w:t>TMD</w:t>
      </w:r>
      <w:r w:rsidRPr="00F30719">
        <w:t xml:space="preserve"> durante a gravidez. </w:t>
      </w:r>
      <w:r w:rsidR="000E5B94" w:rsidRPr="006C5C8E">
        <w:rPr>
          <w:highlight w:val="yellow"/>
        </w:rPr>
        <w:t xml:space="preserve">No entanto, </w:t>
      </w:r>
      <w:r w:rsidR="00516FA4" w:rsidRPr="006C5C8E">
        <w:rPr>
          <w:highlight w:val="yellow"/>
        </w:rPr>
        <w:t xml:space="preserve">o </w:t>
      </w:r>
      <w:r w:rsidR="000E5B94" w:rsidRPr="006C5C8E">
        <w:rPr>
          <w:highlight w:val="yellow"/>
        </w:rPr>
        <w:t xml:space="preserve">Acetato de </w:t>
      </w:r>
      <w:proofErr w:type="spellStart"/>
      <w:r w:rsidR="000E5B94" w:rsidRPr="006C5C8E">
        <w:rPr>
          <w:highlight w:val="yellow"/>
        </w:rPr>
        <w:t>Glatirâmero</w:t>
      </w:r>
      <w:proofErr w:type="spellEnd"/>
      <w:r w:rsidR="00516FA4" w:rsidRPr="006C5C8E">
        <w:rPr>
          <w:highlight w:val="yellow"/>
        </w:rPr>
        <w:t xml:space="preserve"> </w:t>
      </w:r>
      <w:r w:rsidR="00793FC3" w:rsidRPr="006C5C8E">
        <w:rPr>
          <w:highlight w:val="yellow"/>
        </w:rPr>
        <w:t xml:space="preserve">e o Interferão Beta são </w:t>
      </w:r>
      <w:proofErr w:type="spellStart"/>
      <w:r w:rsidR="00516FA4" w:rsidRPr="006C5C8E">
        <w:rPr>
          <w:highlight w:val="yellow"/>
        </w:rPr>
        <w:t>actualmente</w:t>
      </w:r>
      <w:proofErr w:type="spellEnd"/>
      <w:r w:rsidR="00516FA4" w:rsidRPr="006C5C8E">
        <w:rPr>
          <w:highlight w:val="yellow"/>
        </w:rPr>
        <w:t xml:space="preserve"> aceite</w:t>
      </w:r>
      <w:r w:rsidR="00793FC3" w:rsidRPr="006C5C8E">
        <w:rPr>
          <w:highlight w:val="yellow"/>
        </w:rPr>
        <w:t>s</w:t>
      </w:r>
      <w:r w:rsidR="00516FA4" w:rsidRPr="006C5C8E">
        <w:rPr>
          <w:highlight w:val="yellow"/>
        </w:rPr>
        <w:t xml:space="preserve"> como terapêutica</w:t>
      </w:r>
      <w:r w:rsidR="00793FC3" w:rsidRPr="006C5C8E">
        <w:rPr>
          <w:highlight w:val="yellow"/>
        </w:rPr>
        <w:t>s</w:t>
      </w:r>
      <w:r w:rsidR="00516FA4" w:rsidRPr="006C5C8E">
        <w:rPr>
          <w:highlight w:val="yellow"/>
        </w:rPr>
        <w:t xml:space="preserve"> segura</w:t>
      </w:r>
      <w:r w:rsidR="00793FC3" w:rsidRPr="006C5C8E">
        <w:rPr>
          <w:highlight w:val="yellow"/>
        </w:rPr>
        <w:t>s</w:t>
      </w:r>
      <w:r w:rsidR="00516FA4" w:rsidRPr="006C5C8E">
        <w:rPr>
          <w:highlight w:val="yellow"/>
        </w:rPr>
        <w:t xml:space="preserve"> durante a gravidez, tendo sido removida a contraindicação da sua utilização pelas autoridades reguladoras</w:t>
      </w:r>
      <w:bookmarkStart w:id="0" w:name="_GoBack"/>
      <w:bookmarkEnd w:id="0"/>
      <w:r w:rsidR="00516FA4" w:rsidRPr="00F30719">
        <w:t xml:space="preserve">.  </w:t>
      </w:r>
    </w:p>
    <w:p w14:paraId="4C9DB52A" w14:textId="761CE647" w:rsidR="00816D92" w:rsidRPr="00F30719" w:rsidRDefault="00816D92" w:rsidP="00D54F5F">
      <w:pPr>
        <w:pStyle w:val="PargrafodaLista"/>
        <w:numPr>
          <w:ilvl w:val="0"/>
          <w:numId w:val="18"/>
        </w:numPr>
        <w:spacing w:after="0" w:line="360" w:lineRule="auto"/>
        <w:jc w:val="both"/>
      </w:pPr>
      <w:r w:rsidRPr="00F30719">
        <w:t>Em doenças muito agressivas e ativas no ano prévio à gravidez poder</w:t>
      </w:r>
      <w:r w:rsidR="00991914" w:rsidRPr="00F30719">
        <w:t xml:space="preserve">á ser legítimo não suspender o </w:t>
      </w:r>
      <w:proofErr w:type="spellStart"/>
      <w:r w:rsidR="00991914" w:rsidRPr="00F30719">
        <w:t>n</w:t>
      </w:r>
      <w:r w:rsidRPr="00F30719">
        <w:t>atalizumab</w:t>
      </w:r>
      <w:proofErr w:type="spellEnd"/>
      <w:r w:rsidRPr="00F30719">
        <w:t xml:space="preserve"> e continuá-lo ao longo de toda a gravidez. Em alternativa, poderá ser usado apenas como terapia de resgate a iniciar em caso de reativação grave da doença. Em qualquer das circunstâncias é obrigatório alertar o obstetra e o </w:t>
      </w:r>
      <w:proofErr w:type="spellStart"/>
      <w:r w:rsidRPr="00F30719">
        <w:lastRenderedPageBreak/>
        <w:t>neonatologista</w:t>
      </w:r>
      <w:proofErr w:type="spellEnd"/>
      <w:r w:rsidRPr="00F30719">
        <w:t xml:space="preserve"> relativamente ao risco de anemia e trombocitopenia nos recém-nascidos expostos ao </w:t>
      </w:r>
      <w:proofErr w:type="spellStart"/>
      <w:r w:rsidR="00360699" w:rsidRPr="00F30719">
        <w:t>n</w:t>
      </w:r>
      <w:r w:rsidRPr="00F30719">
        <w:t>atalizumab</w:t>
      </w:r>
      <w:proofErr w:type="spellEnd"/>
      <w:r w:rsidRPr="00F30719">
        <w:t xml:space="preserve"> para que estes possam ser cuidadosamente avaliados imediatamente após o parto. </w:t>
      </w:r>
    </w:p>
    <w:p w14:paraId="593BE891" w14:textId="3015D71E" w:rsidR="00E64E05" w:rsidRPr="00F30719" w:rsidRDefault="00360699" w:rsidP="00E64E05">
      <w:pPr>
        <w:pStyle w:val="PargrafodaLista"/>
        <w:numPr>
          <w:ilvl w:val="0"/>
          <w:numId w:val="18"/>
        </w:numPr>
        <w:spacing w:after="0" w:line="360" w:lineRule="auto"/>
        <w:jc w:val="both"/>
      </w:pPr>
      <w:r w:rsidRPr="00F30719">
        <w:t>As restantes TMD aprovadas (</w:t>
      </w:r>
      <w:proofErr w:type="spellStart"/>
      <w:r w:rsidRPr="00F30719">
        <w:t>fingolimod</w:t>
      </w:r>
      <w:proofErr w:type="spellEnd"/>
      <w:r w:rsidRPr="00F30719">
        <w:t xml:space="preserve">, fumarato de </w:t>
      </w:r>
      <w:proofErr w:type="spellStart"/>
      <w:r w:rsidRPr="00F30719">
        <w:t>d</w:t>
      </w:r>
      <w:r w:rsidR="00D54F5F" w:rsidRPr="00F30719">
        <w:t>i</w:t>
      </w:r>
      <w:r w:rsidRPr="00F30719">
        <w:t>metilo</w:t>
      </w:r>
      <w:proofErr w:type="spellEnd"/>
      <w:r w:rsidRPr="00F30719">
        <w:t xml:space="preserve">, </w:t>
      </w:r>
      <w:proofErr w:type="spellStart"/>
      <w:r w:rsidRPr="00F30719">
        <w:t>t</w:t>
      </w:r>
      <w:r w:rsidR="00D54F5F" w:rsidRPr="00F30719">
        <w:t>eri</w:t>
      </w:r>
      <w:r w:rsidRPr="00F30719">
        <w:t>f</w:t>
      </w:r>
      <w:r w:rsidR="00D54F5F" w:rsidRPr="00F30719">
        <w:t>lunomida</w:t>
      </w:r>
      <w:proofErr w:type="spellEnd"/>
      <w:r w:rsidRPr="00F30719">
        <w:t>,</w:t>
      </w:r>
      <w:r w:rsidR="00834DF0" w:rsidRPr="00F30719">
        <w:t xml:space="preserve"> </w:t>
      </w:r>
      <w:proofErr w:type="spellStart"/>
      <w:r w:rsidR="00834DF0" w:rsidRPr="00F30719">
        <w:t>cladribin</w:t>
      </w:r>
      <w:r w:rsidR="000E5B94" w:rsidRPr="00F30719">
        <w:t>a</w:t>
      </w:r>
      <w:proofErr w:type="spellEnd"/>
      <w:r w:rsidR="00834DF0" w:rsidRPr="00F30719">
        <w:t xml:space="preserve">, </w:t>
      </w:r>
      <w:proofErr w:type="spellStart"/>
      <w:r w:rsidR="000E5B94" w:rsidRPr="00F30719">
        <w:t>ocrelizumab</w:t>
      </w:r>
      <w:proofErr w:type="spellEnd"/>
      <w:r w:rsidR="000E5B94" w:rsidRPr="00F30719">
        <w:t>,</w:t>
      </w:r>
      <w:r w:rsidRPr="00F30719">
        <w:t xml:space="preserve"> </w:t>
      </w:r>
      <w:proofErr w:type="spellStart"/>
      <w:r w:rsidRPr="00F30719">
        <w:t>a</w:t>
      </w:r>
      <w:r w:rsidR="00D54F5F" w:rsidRPr="00F30719">
        <w:t>l</w:t>
      </w:r>
      <w:r w:rsidRPr="00F30719">
        <w:t>emtuzumab</w:t>
      </w:r>
      <w:proofErr w:type="spellEnd"/>
      <w:r w:rsidR="00834DF0" w:rsidRPr="00F30719">
        <w:t xml:space="preserve"> e </w:t>
      </w:r>
      <w:proofErr w:type="spellStart"/>
      <w:r w:rsidRPr="00F30719">
        <w:t>m</w:t>
      </w:r>
      <w:r w:rsidR="007002BD" w:rsidRPr="00F30719">
        <w:t>itoxantrona</w:t>
      </w:r>
      <w:proofErr w:type="spellEnd"/>
      <w:r w:rsidR="007002BD" w:rsidRPr="00F30719">
        <w:t>)</w:t>
      </w:r>
      <w:r w:rsidR="00D54F5F" w:rsidRPr="00F30719">
        <w:t xml:space="preserve"> não devem ser usados durante a gravidez</w:t>
      </w:r>
      <w:r w:rsidR="007002BD" w:rsidRPr="00F30719">
        <w:t xml:space="preserve"> e devem ser suspensos antes da concepção com períodos de </w:t>
      </w:r>
      <w:proofErr w:type="spellStart"/>
      <w:r w:rsidR="007002BD" w:rsidRPr="00F30719">
        <w:rPr>
          <w:i/>
        </w:rPr>
        <w:t>washout</w:t>
      </w:r>
      <w:proofErr w:type="spellEnd"/>
      <w:r w:rsidR="007002BD" w:rsidRPr="00F30719">
        <w:t xml:space="preserve"> adaptados de acordo com a </w:t>
      </w:r>
      <w:proofErr w:type="spellStart"/>
      <w:r w:rsidR="007002BD" w:rsidRPr="00F30719">
        <w:t>respectiva</w:t>
      </w:r>
      <w:proofErr w:type="spellEnd"/>
      <w:r w:rsidR="007002BD" w:rsidRPr="00F30719">
        <w:t xml:space="preserve"> </w:t>
      </w:r>
      <w:proofErr w:type="spellStart"/>
      <w:r w:rsidR="007002BD" w:rsidRPr="00F30719">
        <w:t>semi-vida</w:t>
      </w:r>
      <w:proofErr w:type="spellEnd"/>
      <w:r w:rsidR="00D54F5F" w:rsidRPr="00F30719">
        <w:t xml:space="preserve"> (Tabela 1)</w:t>
      </w:r>
      <w:r w:rsidR="007002BD" w:rsidRPr="00F30719">
        <w:t>.</w:t>
      </w:r>
    </w:p>
    <w:p w14:paraId="6A55FA7C" w14:textId="77777777" w:rsidR="00D54F5F" w:rsidRPr="00F30719" w:rsidRDefault="00D54F5F" w:rsidP="00D54F5F">
      <w:pPr>
        <w:pStyle w:val="PargrafodaLista"/>
        <w:spacing w:after="0" w:line="360" w:lineRule="auto"/>
        <w:ind w:left="644"/>
        <w:jc w:val="both"/>
      </w:pPr>
    </w:p>
    <w:p w14:paraId="7F7751E4" w14:textId="77777777" w:rsidR="007002BD" w:rsidRPr="00F30719" w:rsidRDefault="007002BD" w:rsidP="00BA6736">
      <w:pPr>
        <w:spacing w:after="0" w:line="360" w:lineRule="auto"/>
        <w:ind w:left="284"/>
        <w:jc w:val="both"/>
        <w:rPr>
          <w:b/>
        </w:rPr>
      </w:pPr>
      <w:r w:rsidRPr="00F30719">
        <w:rPr>
          <w:b/>
        </w:rPr>
        <w:t xml:space="preserve">III.  </w:t>
      </w:r>
      <w:r w:rsidR="00816D92" w:rsidRPr="00F30719">
        <w:rPr>
          <w:b/>
        </w:rPr>
        <w:t>Tratamento dos surtos</w:t>
      </w:r>
    </w:p>
    <w:p w14:paraId="1F8D98C8" w14:textId="77777777" w:rsidR="007002BD" w:rsidRPr="00F30719" w:rsidRDefault="007002BD" w:rsidP="007002BD">
      <w:pPr>
        <w:spacing w:after="0" w:line="360" w:lineRule="auto"/>
        <w:ind w:left="284"/>
        <w:jc w:val="both"/>
      </w:pPr>
      <w:r w:rsidRPr="00F30719">
        <w:t>MENSAGEM:</w:t>
      </w:r>
    </w:p>
    <w:p w14:paraId="162AFB5D" w14:textId="77777777" w:rsidR="00FE6499" w:rsidRPr="00F30719" w:rsidRDefault="00816D92" w:rsidP="00FE6499">
      <w:pPr>
        <w:spacing w:after="0" w:line="360" w:lineRule="auto"/>
        <w:ind w:left="284"/>
        <w:jc w:val="both"/>
      </w:pPr>
      <w:r w:rsidRPr="00F30719">
        <w:t>Como regra geral, os surtos durante a gravid</w:t>
      </w:r>
      <w:r w:rsidR="007002BD" w:rsidRPr="00F30719">
        <w:t xml:space="preserve">ez devem ser tratados apenas se </w:t>
      </w:r>
      <w:r w:rsidRPr="00F30719">
        <w:t xml:space="preserve">incapacitantes para a doente. </w:t>
      </w:r>
    </w:p>
    <w:p w14:paraId="5090FFAD" w14:textId="77777777" w:rsidR="00EA28B5" w:rsidRPr="00F30719" w:rsidRDefault="00EA28B5" w:rsidP="00EA28B5">
      <w:pPr>
        <w:spacing w:after="0" w:line="360" w:lineRule="auto"/>
        <w:jc w:val="both"/>
      </w:pPr>
    </w:p>
    <w:p w14:paraId="65AD5F1F" w14:textId="77777777" w:rsidR="007002BD" w:rsidRPr="00F30719" w:rsidRDefault="007002BD" w:rsidP="00FE6499">
      <w:pPr>
        <w:spacing w:after="0" w:line="360" w:lineRule="auto"/>
        <w:ind w:left="284"/>
        <w:jc w:val="both"/>
      </w:pPr>
      <w:r w:rsidRPr="00F30719">
        <w:t>SUPORTE:</w:t>
      </w:r>
    </w:p>
    <w:p w14:paraId="416434C1" w14:textId="5BF0AF79" w:rsidR="00F30719" w:rsidRPr="00F30719" w:rsidRDefault="00816D92" w:rsidP="00F30719">
      <w:pPr>
        <w:spacing w:after="0" w:line="360" w:lineRule="auto"/>
        <w:ind w:left="284"/>
        <w:jc w:val="both"/>
      </w:pPr>
      <w:r w:rsidRPr="00F30719">
        <w:t xml:space="preserve">A </w:t>
      </w:r>
      <w:proofErr w:type="spellStart"/>
      <w:r w:rsidRPr="00F30719">
        <w:t>prednisolona</w:t>
      </w:r>
      <w:proofErr w:type="spellEnd"/>
      <w:r w:rsidRPr="00F30719">
        <w:t xml:space="preserve">, </w:t>
      </w:r>
      <w:proofErr w:type="spellStart"/>
      <w:r w:rsidRPr="00F30719">
        <w:t>metilprednisolona</w:t>
      </w:r>
      <w:proofErr w:type="spellEnd"/>
      <w:r w:rsidRPr="00F30719">
        <w:t xml:space="preserve"> e </w:t>
      </w:r>
      <w:proofErr w:type="spellStart"/>
      <w:r w:rsidRPr="00F30719">
        <w:t>hidrocortisona</w:t>
      </w:r>
      <w:proofErr w:type="spellEnd"/>
      <w:r w:rsidRPr="00F30719">
        <w:t xml:space="preserve"> são metabolizados pel</w:t>
      </w:r>
      <w:r w:rsidR="00C972D5" w:rsidRPr="00F30719">
        <w:t xml:space="preserve">a placenta </w:t>
      </w:r>
      <w:r w:rsidRPr="00F30719">
        <w:t>num metabolito menos a</w:t>
      </w:r>
      <w:r w:rsidR="009C0306" w:rsidRPr="00F30719">
        <w:t>t</w:t>
      </w:r>
      <w:r w:rsidRPr="00F30719">
        <w:t>ivo, resultando em concentrações placentárias correspondentes a aproximadamente um décimo das</w:t>
      </w:r>
      <w:r w:rsidR="008A1AE8" w:rsidRPr="00F30719">
        <w:t xml:space="preserve"> concentrações séricas maternas </w:t>
      </w:r>
      <w:hyperlink w:anchor="_ENREF_31" w:tooltip="Tsui, 2011 #2127" w:history="1">
        <w:r w:rsidR="00CA39F8" w:rsidRPr="00F30719">
          <w:fldChar w:fldCharType="begin"/>
        </w:r>
        <w:r w:rsidR="00CA39F8" w:rsidRPr="00F30719">
          <w:instrText xml:space="preserve"> ADDIN EN.CITE &lt;EndNote&gt;&lt;Cite&gt;&lt;Author&gt;Tsui&lt;/Author&gt;&lt;Year&gt;2011&lt;/Year&gt;&lt;RecNum&gt;2127&lt;/RecNum&gt;&lt;DisplayText&gt;&lt;style face="superscript"&gt;31&lt;/style&gt;&lt;/DisplayText&gt;&lt;record&gt;&lt;rec-number&gt;2127&lt;/rec-number&gt;&lt;foreign-keys&gt;&lt;key app="EN" db-id="aapdax9x5zrtd0e9wwepxezp0pszdwtz5wtd" timestamp="1487071402"&gt;2127&lt;/key&gt;&lt;/foreign-keys&gt;&lt;ref-type name="Journal Article"&gt;17&lt;/ref-type&gt;&lt;contributors&gt;&lt;authors&gt;&lt;author&gt;Tsui, A.&lt;/author&gt;&lt;author&gt;Lee, M. A.&lt;/author&gt;&lt;/authors&gt;&lt;/contributors&gt;&lt;auth-address&gt;John Radcliffe Hospital, University of Oxford Medical School, Oxford, UK. alex.tsui@doctors.org.uk&lt;/auth-address&gt;&lt;titles&gt;&lt;title&gt;Multiple sclerosis and pregnancy&lt;/title&gt;&lt;secondary-title&gt;Curr Opin Obstet Gynecol&lt;/secondary-title&gt;&lt;/titles&gt;&lt;periodical&gt;&lt;full-title&gt;Curr Opin Obstet Gynecol&lt;/full-title&gt;&lt;/periodical&gt;&lt;pages&gt;435-9&lt;/pages&gt;&lt;volume&gt;23&lt;/volume&gt;&lt;number&gt;6&lt;/number&gt;&lt;keywords&gt;&lt;keyword&gt;Adult&lt;/keyword&gt;&lt;keyword&gt;*Breast Feeding&lt;/keyword&gt;&lt;keyword&gt;Disease Progression&lt;/keyword&gt;&lt;keyword&gt;Female&lt;/keyword&gt;&lt;keyword&gt;Humans&lt;/keyword&gt;&lt;keyword&gt;*Multiple Sclerosis/drug therapy/physiopathology&lt;/keyword&gt;&lt;keyword&gt;Pregnancy&lt;/keyword&gt;&lt;keyword&gt;*Pregnancy Complications/drug therapy/etiology/physiopathology&lt;/keyword&gt;&lt;keyword&gt;Prognosis&lt;/keyword&gt;&lt;keyword&gt;Risk Assessment&lt;/keyword&gt;&lt;keyword&gt;Secondary Prevention&lt;/keyword&gt;&lt;/keywords&gt;&lt;dates&gt;&lt;year&gt;2011&lt;/year&gt;&lt;pub-dates&gt;&lt;date&gt;Dec&lt;/date&gt;&lt;/pub-dates&gt;&lt;/dates&gt;&lt;isbn&gt;1473-656X (Electronic)&amp;#xD;1040-872X (Linking)&lt;/isbn&gt;&lt;accession-num&gt;22011954&lt;/accession-num&gt;&lt;urls&gt;&lt;related-urls&gt;&lt;url&gt;https://www.ncbi.nlm.nih.gov/pubmed/22011954&lt;/url&gt;&lt;/related-urls&gt;&lt;/urls&gt;&lt;electronic-resource-num&gt;10.1097/GCO.0b013e32834cef8f&lt;/electronic-resource-num&gt;&lt;/record&gt;&lt;/Cite&gt;&lt;/EndNote&gt;</w:instrText>
        </w:r>
        <w:r w:rsidR="00CA39F8" w:rsidRPr="00F30719">
          <w:fldChar w:fldCharType="separate"/>
        </w:r>
        <w:r w:rsidR="00CA39F8" w:rsidRPr="00F30719">
          <w:rPr>
            <w:noProof/>
            <w:vertAlign w:val="superscript"/>
          </w:rPr>
          <w:t>31</w:t>
        </w:r>
        <w:r w:rsidR="00CA39F8" w:rsidRPr="00F30719">
          <w:fldChar w:fldCharType="end"/>
        </w:r>
      </w:hyperlink>
      <w:r w:rsidR="008A1AE8" w:rsidRPr="00F30719">
        <w:t>.</w:t>
      </w:r>
      <w:r w:rsidRPr="00F30719">
        <w:t xml:space="preserve"> Existem alguns dados contraditórios relativamente à associação de malformações do palato e lábio leporino com a exposição a </w:t>
      </w:r>
      <w:proofErr w:type="spellStart"/>
      <w:r w:rsidRPr="00F30719">
        <w:t>corticoesteróides</w:t>
      </w:r>
      <w:proofErr w:type="spellEnd"/>
      <w:r w:rsidRPr="00F30719">
        <w:t xml:space="preserve"> no primeiro trimestre, embora os obstetras considerem seguro a sua utiliza</w:t>
      </w:r>
      <w:r w:rsidR="008A1AE8" w:rsidRPr="00F30719">
        <w:t xml:space="preserve">ção ao longo de toda a gravidez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8A1AE8" w:rsidRPr="00F30719">
        <w:t>.</w:t>
      </w:r>
      <w:r w:rsidRPr="00F30719">
        <w:t xml:space="preserve"> </w:t>
      </w:r>
      <w:r w:rsidR="005246D2" w:rsidRPr="00F30719">
        <w:rPr>
          <w:rFonts w:eastAsia="Times New Roman"/>
        </w:rPr>
        <w:t xml:space="preserve">A </w:t>
      </w:r>
      <w:proofErr w:type="spellStart"/>
      <w:r w:rsidR="005246D2" w:rsidRPr="00F30719">
        <w:rPr>
          <w:rFonts w:eastAsia="Times New Roman"/>
        </w:rPr>
        <w:t>dexametasona</w:t>
      </w:r>
      <w:proofErr w:type="spellEnd"/>
      <w:r w:rsidR="005246D2" w:rsidRPr="00F30719">
        <w:rPr>
          <w:rFonts w:eastAsia="Times New Roman"/>
        </w:rPr>
        <w:t xml:space="preserve"> deverá ser sempre evitada uma vez que atravessa a placenta</w:t>
      </w:r>
      <w:r w:rsidR="005246D2" w:rsidRPr="00F30719">
        <w:rPr>
          <w:rFonts w:eastAsia="Times New Roman"/>
        </w:rPr>
        <w:br/>
        <w:t xml:space="preserve">com metabolização mínima a favor da </w:t>
      </w:r>
      <w:proofErr w:type="spellStart"/>
      <w:r w:rsidR="005246D2" w:rsidRPr="00F30719">
        <w:rPr>
          <w:rFonts w:eastAsia="Times New Roman"/>
        </w:rPr>
        <w:t>prednisolona</w:t>
      </w:r>
      <w:proofErr w:type="spellEnd"/>
      <w:r w:rsidR="005246D2" w:rsidRPr="00F30719">
        <w:rPr>
          <w:rFonts w:eastAsia="Times New Roman"/>
        </w:rPr>
        <w:t xml:space="preserve"> ou </w:t>
      </w:r>
      <w:proofErr w:type="spellStart"/>
      <w:r w:rsidR="005246D2" w:rsidRPr="00F30719">
        <w:rPr>
          <w:rFonts w:eastAsia="Times New Roman"/>
        </w:rPr>
        <w:t>metilpredisolona</w:t>
      </w:r>
      <w:proofErr w:type="spellEnd"/>
      <w:r w:rsidR="005246D2" w:rsidRPr="00F30719">
        <w:t xml:space="preserve">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8A1AE8" w:rsidRPr="00F30719">
        <w:t>.</w:t>
      </w:r>
    </w:p>
    <w:p w14:paraId="4FD6C85B" w14:textId="77777777" w:rsidR="007F2C94" w:rsidRPr="00F30719" w:rsidRDefault="007F2C94" w:rsidP="007002BD">
      <w:pPr>
        <w:spacing w:after="0" w:line="360" w:lineRule="auto"/>
        <w:ind w:left="284"/>
        <w:jc w:val="both"/>
      </w:pPr>
    </w:p>
    <w:p w14:paraId="7DD13321" w14:textId="77777777" w:rsidR="007679FC" w:rsidRPr="00F30719" w:rsidRDefault="007679FC" w:rsidP="007002BD">
      <w:pPr>
        <w:spacing w:after="0" w:line="360" w:lineRule="auto"/>
        <w:ind w:left="284"/>
        <w:jc w:val="both"/>
      </w:pPr>
      <w:r w:rsidRPr="00F30719">
        <w:t>ORIENTAÇÕES:</w:t>
      </w:r>
    </w:p>
    <w:p w14:paraId="5DA384A7" w14:textId="77777777" w:rsidR="007679FC" w:rsidRPr="00F30719" w:rsidRDefault="007679FC" w:rsidP="007679FC">
      <w:pPr>
        <w:pStyle w:val="PargrafodaLista"/>
        <w:numPr>
          <w:ilvl w:val="0"/>
          <w:numId w:val="21"/>
        </w:numPr>
        <w:spacing w:after="0" w:line="360" w:lineRule="auto"/>
        <w:jc w:val="both"/>
      </w:pPr>
      <w:r w:rsidRPr="00F30719">
        <w:t xml:space="preserve">Perante um surto avaliar a sua gravidade em termos de impacto funcional para </w:t>
      </w:r>
      <w:r w:rsidR="008A1AE8" w:rsidRPr="00F30719">
        <w:t>a</w:t>
      </w:r>
      <w:r w:rsidRPr="00F30719">
        <w:t xml:space="preserve"> doente.</w:t>
      </w:r>
    </w:p>
    <w:p w14:paraId="6524EAAF" w14:textId="77777777" w:rsidR="007679FC" w:rsidRPr="00F30719" w:rsidRDefault="007679FC" w:rsidP="007679FC">
      <w:pPr>
        <w:pStyle w:val="PargrafodaLista"/>
        <w:numPr>
          <w:ilvl w:val="0"/>
          <w:numId w:val="21"/>
        </w:numPr>
        <w:spacing w:after="0" w:line="360" w:lineRule="auto"/>
        <w:jc w:val="both"/>
      </w:pPr>
      <w:r w:rsidRPr="00F30719">
        <w:t>Durante o primeiro trimestre tratar apenas os surtos graves e informar a grávida dos riscos/benefícios</w:t>
      </w:r>
      <w:r w:rsidR="003E2F20" w:rsidRPr="00F30719">
        <w:t>.</w:t>
      </w:r>
    </w:p>
    <w:p w14:paraId="544C2A9E" w14:textId="7113FE21" w:rsidR="007679FC" w:rsidRPr="00F30719" w:rsidRDefault="007679FC" w:rsidP="007679FC">
      <w:pPr>
        <w:pStyle w:val="PargrafodaLista"/>
        <w:numPr>
          <w:ilvl w:val="0"/>
          <w:numId w:val="21"/>
        </w:numPr>
        <w:spacing w:after="0" w:line="360" w:lineRule="auto"/>
        <w:jc w:val="both"/>
      </w:pPr>
      <w:r w:rsidRPr="00F30719">
        <w:t>No seg</w:t>
      </w:r>
      <w:r w:rsidR="00360699" w:rsidRPr="00F30719">
        <w:t>undo e terceiro trimestre poderão</w:t>
      </w:r>
      <w:r w:rsidRPr="00F30719">
        <w:t xml:space="preserve"> tratar-se os surtos com menos riscos potenciais para o feto. Ainda assim, por regra geral, tratar apenas os surtos que tenham impacto funcional. </w:t>
      </w:r>
    </w:p>
    <w:p w14:paraId="090BD096" w14:textId="77777777" w:rsidR="007679FC" w:rsidRPr="00F30719" w:rsidRDefault="007679FC" w:rsidP="007679FC">
      <w:pPr>
        <w:pStyle w:val="PargrafodaLista"/>
        <w:numPr>
          <w:ilvl w:val="0"/>
          <w:numId w:val="21"/>
        </w:numPr>
        <w:spacing w:after="0" w:line="360" w:lineRule="auto"/>
        <w:jc w:val="both"/>
      </w:pPr>
      <w:r w:rsidRPr="00F30719">
        <w:t xml:space="preserve">O tratamento consiste num ciclo curto de megadoses de </w:t>
      </w:r>
      <w:proofErr w:type="spellStart"/>
      <w:r w:rsidRPr="00F30719">
        <w:t>corticoesteróides</w:t>
      </w:r>
      <w:proofErr w:type="spellEnd"/>
      <w:r w:rsidRPr="00F30719">
        <w:t xml:space="preserve">, mais frequentemente 1 grama de </w:t>
      </w:r>
      <w:proofErr w:type="spellStart"/>
      <w:r w:rsidRPr="00F30719">
        <w:t>metilprednisolona</w:t>
      </w:r>
      <w:proofErr w:type="spellEnd"/>
      <w:r w:rsidRPr="00F30719">
        <w:t xml:space="preserve"> durante 3 a 5 dias, sem necessidade de esquema de desmame oral. </w:t>
      </w:r>
    </w:p>
    <w:p w14:paraId="254DAE29" w14:textId="77777777" w:rsidR="003E2F20" w:rsidRPr="00F30719" w:rsidRDefault="003E2F20" w:rsidP="003E2F20">
      <w:pPr>
        <w:spacing w:after="0" w:line="360" w:lineRule="auto"/>
        <w:jc w:val="both"/>
      </w:pPr>
    </w:p>
    <w:p w14:paraId="301F200E" w14:textId="77777777" w:rsidR="00104689" w:rsidRPr="00F30719" w:rsidRDefault="003E2F20" w:rsidP="00BA6736">
      <w:pPr>
        <w:spacing w:after="0" w:line="360" w:lineRule="auto"/>
        <w:ind w:left="284"/>
        <w:jc w:val="both"/>
        <w:rPr>
          <w:b/>
        </w:rPr>
      </w:pPr>
      <w:r w:rsidRPr="00F30719">
        <w:rPr>
          <w:b/>
        </w:rPr>
        <w:t>IV.  Tipo de parto</w:t>
      </w:r>
    </w:p>
    <w:p w14:paraId="64785A10" w14:textId="77777777" w:rsidR="00FF477B" w:rsidRPr="00F30719" w:rsidRDefault="00FF477B" w:rsidP="00104689">
      <w:pPr>
        <w:spacing w:after="0" w:line="360" w:lineRule="auto"/>
        <w:ind w:left="284"/>
        <w:jc w:val="both"/>
      </w:pPr>
    </w:p>
    <w:p w14:paraId="351D85AA" w14:textId="77777777" w:rsidR="00104689" w:rsidRPr="00F30719" w:rsidRDefault="00104689" w:rsidP="00104689">
      <w:pPr>
        <w:spacing w:after="0" w:line="360" w:lineRule="auto"/>
        <w:ind w:left="284"/>
        <w:jc w:val="both"/>
      </w:pPr>
      <w:r w:rsidRPr="00F30719">
        <w:t>MENSAGEM:</w:t>
      </w:r>
    </w:p>
    <w:p w14:paraId="60A9AB4F" w14:textId="7B982D56" w:rsidR="002439D6" w:rsidRPr="00F30719" w:rsidRDefault="00855CC6" w:rsidP="00360699">
      <w:pPr>
        <w:spacing w:after="0" w:line="360" w:lineRule="auto"/>
        <w:ind w:left="284"/>
        <w:jc w:val="both"/>
      </w:pPr>
      <w:r w:rsidRPr="00F30719">
        <w:t>O</w:t>
      </w:r>
      <w:r w:rsidR="00104689" w:rsidRPr="00F30719">
        <w:t xml:space="preserve"> tipo de parto deverá </w:t>
      </w:r>
      <w:r w:rsidRPr="00F30719">
        <w:t>ser uma decisão puramente</w:t>
      </w:r>
      <w:r w:rsidR="002439D6" w:rsidRPr="00F30719">
        <w:t xml:space="preserve"> obstétrica, não existindo </w:t>
      </w:r>
      <w:proofErr w:type="spellStart"/>
      <w:r w:rsidR="008A1AE8" w:rsidRPr="00F30719">
        <w:t>contra-indicação</w:t>
      </w:r>
      <w:proofErr w:type="spellEnd"/>
      <w:r w:rsidR="002439D6" w:rsidRPr="00F30719">
        <w:t xml:space="preserve"> para o parto por via vaginal ou por cesariana. </w:t>
      </w:r>
      <w:r w:rsidR="00945322" w:rsidRPr="00F30719">
        <w:t>N</w:t>
      </w:r>
      <w:r w:rsidRPr="00F30719">
        <w:t>o caso de mulheres com paraparésia</w:t>
      </w:r>
      <w:r w:rsidR="00DD0E28" w:rsidRPr="00F30719">
        <w:t xml:space="preserve"> e/ou espasticidade grave dos membros inferior</w:t>
      </w:r>
      <w:r w:rsidR="0074189F" w:rsidRPr="00F30719">
        <w:t>e</w:t>
      </w:r>
      <w:r w:rsidR="00DD0E28" w:rsidRPr="00F30719">
        <w:t>s</w:t>
      </w:r>
      <w:r w:rsidR="00945322" w:rsidRPr="00F30719">
        <w:t xml:space="preserve"> </w:t>
      </w:r>
      <w:r w:rsidRPr="00F30719">
        <w:t xml:space="preserve">poderá ser </w:t>
      </w:r>
      <w:r w:rsidR="00C2432A" w:rsidRPr="00F30719">
        <w:t>necessár</w:t>
      </w:r>
      <w:r w:rsidR="0031704A" w:rsidRPr="00F30719">
        <w:t>io</w:t>
      </w:r>
      <w:r w:rsidRPr="00F30719">
        <w:t xml:space="preserve"> </w:t>
      </w:r>
      <w:r w:rsidR="0031704A" w:rsidRPr="00F30719">
        <w:t>um parto vaginal instrumentado ou um</w:t>
      </w:r>
      <w:r w:rsidR="002F11CF" w:rsidRPr="00F30719">
        <w:t xml:space="preserve"> </w:t>
      </w:r>
      <w:r w:rsidRPr="00F30719">
        <w:t>parto por cesariana</w:t>
      </w:r>
      <w:r w:rsidR="00DD0E28" w:rsidRPr="00F30719">
        <w:t xml:space="preserve"> eletiva</w:t>
      </w:r>
      <w:r w:rsidRPr="00F30719">
        <w:t xml:space="preserve">. </w:t>
      </w:r>
    </w:p>
    <w:p w14:paraId="681DCE56" w14:textId="77777777" w:rsidR="00FE6499" w:rsidRPr="00F30719" w:rsidRDefault="00FE6499" w:rsidP="00BA6736">
      <w:pPr>
        <w:spacing w:after="0" w:line="360" w:lineRule="auto"/>
        <w:jc w:val="both"/>
      </w:pPr>
    </w:p>
    <w:p w14:paraId="5A81B4DF" w14:textId="77777777" w:rsidR="002439D6" w:rsidRPr="00F30719" w:rsidRDefault="002439D6" w:rsidP="00104689">
      <w:pPr>
        <w:spacing w:after="0" w:line="360" w:lineRule="auto"/>
        <w:ind w:left="284"/>
        <w:jc w:val="both"/>
      </w:pPr>
      <w:r w:rsidRPr="00F30719">
        <w:t>SUPORTE:</w:t>
      </w:r>
    </w:p>
    <w:p w14:paraId="3D04C3FA" w14:textId="789F9039" w:rsidR="002439D6" w:rsidRPr="00F30719" w:rsidRDefault="00855CC6" w:rsidP="00104689">
      <w:pPr>
        <w:spacing w:after="0" w:line="360" w:lineRule="auto"/>
        <w:ind w:left="284"/>
        <w:jc w:val="both"/>
      </w:pPr>
      <w:r w:rsidRPr="00F30719">
        <w:t>Existem vários estudos observacionais que não encontraram diferenças na duração e via de par</w:t>
      </w:r>
      <w:r w:rsidR="008A1AE8" w:rsidRPr="00F30719">
        <w:t xml:space="preserve">to </w:t>
      </w:r>
      <w:r w:rsidR="0056763E" w:rsidRPr="00F30719">
        <w:t xml:space="preserve">em doentes com EM ou índices de </w:t>
      </w:r>
      <w:proofErr w:type="spellStart"/>
      <w:r w:rsidR="0056763E" w:rsidRPr="00F30719">
        <w:t>Apgar</w:t>
      </w:r>
      <w:proofErr w:type="spellEnd"/>
      <w:r w:rsidR="0056763E" w:rsidRPr="00F30719">
        <w:t xml:space="preserve"> nos recém-nascidos </w:t>
      </w:r>
      <w:r w:rsidRPr="00F30719">
        <w:t>quando comparadas com controlos saudáveis</w:t>
      </w:r>
      <w:r w:rsidR="00C65F07" w:rsidRPr="00F30719">
        <w:t xml:space="preserve"> </w:t>
      </w:r>
      <w:r w:rsidR="00C1758C" w:rsidRPr="00F30719">
        <w:fldChar w:fldCharType="begin">
          <w:fldData xml:space="preserve">PEVuZE5vdGU+PENpdGU+PEF1dGhvcj52YW4gZGVyIEtvcDwvQXV0aG9yPjxZZWFyPjIwMTE8L1ll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0NDYtNTI8L3BhZ2VzPjx2b2x1bWU+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=
</w:fldData>
        </w:fldChar>
      </w:r>
      <w:r w:rsidR="00E347A9" w:rsidRPr="00F30719">
        <w:instrText xml:space="preserve"> ADDIN EN.CITE </w:instrText>
      </w:r>
      <w:r w:rsidR="00E347A9" w:rsidRPr="00F30719">
        <w:fldChar w:fldCharType="begin">
          <w:fldData xml:space="preserve">PEVuZE5vdGU+PENpdGU+PEF1dGhvcj52YW4gZGVyIEtvcDwvQXV0aG9yPjxZZWFyPjIwMTE8L1ll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=
</w:fldData>
        </w:fldChar>
      </w:r>
      <w:r w:rsidR="00E347A9" w:rsidRPr="00F30719">
        <w:instrText xml:space="preserve"> ADDIN EN.CITE.DATA </w:instrText>
      </w:r>
      <w:r w:rsidR="00E347A9" w:rsidRPr="00F30719">
        <w:fldChar w:fldCharType="end"/>
      </w:r>
      <w:r w:rsidR="00C1758C" w:rsidRPr="00F30719">
        <w:fldChar w:fldCharType="separate"/>
      </w:r>
      <w:hyperlink w:anchor="_ENREF_17" w:tooltip="van der Kop, 2011 #905" w:history="1">
        <w:r w:rsidR="00CA39F8" w:rsidRPr="00F30719">
          <w:rPr>
            <w:noProof/>
            <w:vertAlign w:val="superscript"/>
          </w:rPr>
          <w:t>17</w:t>
        </w:r>
      </w:hyperlink>
      <w:r w:rsidR="00E347A9" w:rsidRPr="00F30719">
        <w:rPr>
          <w:noProof/>
          <w:vertAlign w:val="superscript"/>
        </w:rPr>
        <w:t xml:space="preserve">, </w:t>
      </w:r>
      <w:hyperlink w:anchor="_ENREF_65" w:tooltip="Mueller, 2002 #908" w:history="1">
        <w:r w:rsidR="00CA39F8" w:rsidRPr="00F30719">
          <w:rPr>
            <w:noProof/>
            <w:vertAlign w:val="superscript"/>
          </w:rPr>
          <w:t>65</w:t>
        </w:r>
      </w:hyperlink>
      <w:r w:rsidR="00C1758C" w:rsidRPr="00F30719">
        <w:fldChar w:fldCharType="end"/>
      </w:r>
      <w:r w:rsidR="008A1AE8" w:rsidRPr="00F30719">
        <w:t xml:space="preserve">. </w:t>
      </w:r>
      <w:r w:rsidRPr="00F30719">
        <w:t xml:space="preserve">No entanto, </w:t>
      </w:r>
      <w:r w:rsidR="00C65F07" w:rsidRPr="00F30719">
        <w:t>outros</w:t>
      </w:r>
      <w:r w:rsidRPr="00F30719">
        <w:t xml:space="preserve"> estudos </w:t>
      </w:r>
      <w:r w:rsidR="00C65F07" w:rsidRPr="00F30719">
        <w:t>mostraram</w:t>
      </w:r>
      <w:r w:rsidRPr="00F30719">
        <w:t xml:space="preserve"> que o parto instrumentado (fórceps ou ventosa) é mais frequente em mulheres com </w:t>
      </w:r>
      <w:r w:rsidR="00C65F07" w:rsidRPr="00F30719">
        <w:t>EM</w:t>
      </w:r>
      <w:r w:rsidR="00C1758C" w:rsidRPr="00F30719">
        <w:fldChar w:fldCharType="begin">
          <w:fldData xml:space="preserve">PEVuZE5vdGU+PENpdGU+PEF1dGhvcj5KYWxrYW5lbjwvQXV0aG9yPjxZZWFyPjIwMTA8L1llYXI+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</w:fldData>
        </w:fldChar>
      </w:r>
      <w:r w:rsidR="00E347A9" w:rsidRPr="00F30719">
        <w:instrText xml:space="preserve"> ADDIN EN.CITE </w:instrText>
      </w:r>
      <w:r w:rsidR="00E347A9" w:rsidRPr="00F30719">
        <w:fldChar w:fldCharType="begin">
          <w:fldData xml:space="preserve">PEVuZE5vdGU+PENpdGU+PEF1dGhvcj5KYWxrYW5lbjwvQXV0aG9yPjxZZWFyPjIwMTA8L1llYXI+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</w:fldData>
        </w:fldChar>
      </w:r>
      <w:r w:rsidR="00E347A9" w:rsidRPr="00F30719">
        <w:instrText xml:space="preserve"> ADDIN EN.CITE.DATA </w:instrText>
      </w:r>
      <w:r w:rsidR="00E347A9" w:rsidRPr="00F30719">
        <w:fldChar w:fldCharType="end"/>
      </w:r>
      <w:r w:rsidR="00C1758C" w:rsidRPr="00F30719">
        <w:fldChar w:fldCharType="separate"/>
      </w:r>
      <w:hyperlink w:anchor="_ENREF_18" w:tooltip="Dahl, 2006 #924" w:history="1">
        <w:r w:rsidR="00CA39F8" w:rsidRPr="00F30719">
          <w:rPr>
            <w:noProof/>
            <w:vertAlign w:val="superscript"/>
          </w:rPr>
          <w:t>18</w:t>
        </w:r>
      </w:hyperlink>
      <w:r w:rsidR="00E347A9" w:rsidRPr="00F30719">
        <w:rPr>
          <w:noProof/>
          <w:vertAlign w:val="superscript"/>
        </w:rPr>
        <w:t xml:space="preserve">, </w:t>
      </w:r>
      <w:hyperlink w:anchor="_ENREF_66" w:tooltip="Jalkanen, 2010 #923" w:history="1">
        <w:r w:rsidR="00CA39F8" w:rsidRPr="00F30719">
          <w:rPr>
            <w:noProof/>
            <w:vertAlign w:val="superscript"/>
          </w:rPr>
          <w:t>66</w:t>
        </w:r>
      </w:hyperlink>
      <w:r w:rsidR="00C1758C" w:rsidRPr="00F30719">
        <w:fldChar w:fldCharType="end"/>
      </w:r>
      <w:r w:rsidR="00C65F07" w:rsidRPr="00F30719">
        <w:t xml:space="preserve">. Estes </w:t>
      </w:r>
      <w:r w:rsidRPr="00F30719">
        <w:t xml:space="preserve">resultados </w:t>
      </w:r>
      <w:r w:rsidR="00C65F07" w:rsidRPr="00F30719">
        <w:t>foram</w:t>
      </w:r>
      <w:r w:rsidRPr="00F30719">
        <w:t xml:space="preserve"> atribuídos a um maior risco de exaustão e </w:t>
      </w:r>
      <w:r w:rsidR="003B41F2" w:rsidRPr="00F30719">
        <w:t xml:space="preserve">a </w:t>
      </w:r>
      <w:r w:rsidRPr="00F30719">
        <w:t xml:space="preserve">uma menor progressão do trabalho de parto nestas mulheres. A taxa de cesarianas </w:t>
      </w:r>
      <w:r w:rsidR="00C65F07" w:rsidRPr="00F30719">
        <w:t>é reportada entre</w:t>
      </w:r>
      <w:r w:rsidRPr="00F30719">
        <w:t xml:space="preserve"> 10 e 40%, e pode ser </w:t>
      </w:r>
      <w:r w:rsidR="00C65F07" w:rsidRPr="00F30719">
        <w:t xml:space="preserve">determinada </w:t>
      </w:r>
      <w:r w:rsidRPr="00F30719">
        <w:t>por sintomas como</w:t>
      </w:r>
      <w:r w:rsidR="00F128CE" w:rsidRPr="00F30719">
        <w:t xml:space="preserve"> a espasticidade, fraqueza </w:t>
      </w:r>
      <w:r w:rsidRPr="00F30719">
        <w:t>muscular perineal ou exaustão materna</w:t>
      </w:r>
      <w:hyperlink w:anchor="_ENREF_67" w:tooltip="Finkelsztejn, 2011 #925" w:history="1">
        <w:r w:rsidR="00CA39F8" w:rsidRPr="00F30719">
          <w:fldChar w:fldCharType="begin">
            <w:fldData xml:space="preserve">PEVuZE5vdGU+PENpdGU+PEF1dGhvcj5GaW5rZWxzenRlam48L0F1dGhvcj48WWVhcj4yMDExPC9Z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HBhZ2VzPjc5MC03PC9wYWdlcz48dm9sdW1lPjExODwvdm9sdW1l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</w:fldData>
          </w:fldChar>
        </w:r>
        <w:r w:rsidR="00CA39F8" w:rsidRPr="00F30719">
          <w:instrText xml:space="preserve"> ADDIN EN.CITE </w:instrText>
        </w:r>
        <w:r w:rsidR="00CA39F8" w:rsidRPr="00F30719">
          <w:fldChar w:fldCharType="begin">
            <w:fldData xml:space="preserve">PEVuZE5vdGU+PENpdGU+PEF1dGhvcj5GaW5rZWxzenRlam48L0F1dGhvcj48WWVhcj4yMDExPC9Z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7</w:t>
        </w:r>
        <w:r w:rsidR="00CA39F8" w:rsidRPr="00F30719">
          <w:fldChar w:fldCharType="end"/>
        </w:r>
      </w:hyperlink>
      <w:r w:rsidR="00C65F07" w:rsidRPr="00F30719">
        <w:t>.</w:t>
      </w:r>
    </w:p>
    <w:p w14:paraId="5B5DCE75" w14:textId="7F4B576D" w:rsidR="00DD0E28" w:rsidRPr="00F30719" w:rsidRDefault="00F128CE" w:rsidP="0056763E">
      <w:pPr>
        <w:spacing w:after="0" w:line="360" w:lineRule="auto"/>
        <w:ind w:left="284"/>
        <w:jc w:val="both"/>
      </w:pPr>
      <w:r w:rsidRPr="00F30719">
        <w:t xml:space="preserve">Assim, a decisão do tipo de parto deverá basear-se </w:t>
      </w:r>
      <w:r w:rsidR="003B41F2" w:rsidRPr="00F30719">
        <w:t>primordialmente</w:t>
      </w:r>
      <w:r w:rsidRPr="00F30719">
        <w:t xml:space="preserve"> na avaliação obstétrica. No entanto, quando existem </w:t>
      </w:r>
      <w:proofErr w:type="spellStart"/>
      <w:r w:rsidRPr="00F30719">
        <w:t>factores</w:t>
      </w:r>
      <w:proofErr w:type="spellEnd"/>
      <w:r w:rsidRPr="00F30719">
        <w:t xml:space="preserve"> </w:t>
      </w:r>
      <w:r w:rsidR="00DD0E28" w:rsidRPr="00F30719">
        <w:t xml:space="preserve">relacionados com a doença que possam condicionar </w:t>
      </w:r>
      <w:r w:rsidRPr="00F30719">
        <w:t>a normal progressão do parto</w:t>
      </w:r>
      <w:r w:rsidR="00DD0E28" w:rsidRPr="00F30719">
        <w:t>,</w:t>
      </w:r>
      <w:r w:rsidRPr="00F30719">
        <w:t xml:space="preserve"> como </w:t>
      </w:r>
      <w:r w:rsidR="00DD0E28" w:rsidRPr="00F30719">
        <w:t xml:space="preserve">por exemplo uma paraparésia importante, </w:t>
      </w:r>
      <w:r w:rsidR="00A27474" w:rsidRPr="00F30719">
        <w:t xml:space="preserve">poderá </w:t>
      </w:r>
      <w:r w:rsidR="00C2432A" w:rsidRPr="00F30719">
        <w:rPr>
          <w:rFonts w:eastAsia="Times New Roman"/>
        </w:rPr>
        <w:br/>
        <w:t>ser necessário considerar um parto vaginal instrumentado (fórceps ou ventosa) ou</w:t>
      </w:r>
      <w:r w:rsidR="00C2432A" w:rsidRPr="00F30719">
        <w:rPr>
          <w:rFonts w:eastAsia="Times New Roman"/>
        </w:rPr>
        <w:br/>
        <w:t>uma cesariana</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DD0E28" w:rsidRPr="00F30719">
        <w:t xml:space="preserve">. </w:t>
      </w:r>
    </w:p>
    <w:p w14:paraId="38C64156" w14:textId="77777777" w:rsidR="007F2C94" w:rsidRPr="00F30719" w:rsidRDefault="007F2C94" w:rsidP="00104689">
      <w:pPr>
        <w:spacing w:after="0" w:line="360" w:lineRule="auto"/>
        <w:ind w:left="284"/>
        <w:jc w:val="both"/>
      </w:pPr>
    </w:p>
    <w:p w14:paraId="28C54A20" w14:textId="77777777" w:rsidR="00DD0E28" w:rsidRPr="00F30719" w:rsidRDefault="00DD0E28" w:rsidP="00104689">
      <w:pPr>
        <w:spacing w:after="0" w:line="360" w:lineRule="auto"/>
        <w:ind w:left="284"/>
        <w:jc w:val="both"/>
      </w:pPr>
      <w:r w:rsidRPr="00F30719">
        <w:t>ORIENTAÇÕES:</w:t>
      </w:r>
    </w:p>
    <w:p w14:paraId="33B964D9" w14:textId="1A8CCE74" w:rsidR="00DD0E28" w:rsidRPr="00F30719" w:rsidRDefault="00DD0E28" w:rsidP="00DD0E28">
      <w:pPr>
        <w:pStyle w:val="PargrafodaLista"/>
        <w:numPr>
          <w:ilvl w:val="0"/>
          <w:numId w:val="23"/>
        </w:numPr>
        <w:spacing w:after="0" w:line="360" w:lineRule="auto"/>
        <w:jc w:val="both"/>
      </w:pPr>
      <w:r w:rsidRPr="00F30719">
        <w:t xml:space="preserve">Informar a doente e o obstetra de que não existe </w:t>
      </w:r>
      <w:proofErr w:type="spellStart"/>
      <w:r w:rsidR="008A1AE8" w:rsidRPr="00F30719">
        <w:t>contra-indicação</w:t>
      </w:r>
      <w:proofErr w:type="spellEnd"/>
      <w:r w:rsidRPr="00F30719">
        <w:t xml:space="preserve"> para qualquer tipo de parto e que a decisão deverá ser baseada </w:t>
      </w:r>
      <w:r w:rsidR="009C0306" w:rsidRPr="00F30719">
        <w:t>essencialmente em</w:t>
      </w:r>
      <w:r w:rsidRPr="00F30719">
        <w:t xml:space="preserve"> razões obstétricas.</w:t>
      </w:r>
    </w:p>
    <w:p w14:paraId="6A5EADA6" w14:textId="2B46BB04" w:rsidR="00DD0E28" w:rsidRPr="00F30719" w:rsidRDefault="00DD0E28" w:rsidP="00DD0E28">
      <w:pPr>
        <w:pStyle w:val="PargrafodaLista"/>
        <w:numPr>
          <w:ilvl w:val="0"/>
          <w:numId w:val="23"/>
        </w:numPr>
        <w:spacing w:after="0" w:line="360" w:lineRule="auto"/>
        <w:jc w:val="both"/>
      </w:pPr>
      <w:r w:rsidRPr="00F30719">
        <w:t>Em casos d</w:t>
      </w:r>
      <w:r w:rsidR="0074189F" w:rsidRPr="00F30719">
        <w:t xml:space="preserve">e doentes com </w:t>
      </w:r>
      <w:r w:rsidR="009C0306" w:rsidRPr="00F30719">
        <w:t xml:space="preserve">sequelas importantes (tais como </w:t>
      </w:r>
      <w:r w:rsidR="0074189F" w:rsidRPr="00F30719">
        <w:t>paraparésia e/ou</w:t>
      </w:r>
      <w:r w:rsidRPr="00F30719">
        <w:t xml:space="preserve"> espasticidade</w:t>
      </w:r>
      <w:r w:rsidR="0074189F" w:rsidRPr="00F30719">
        <w:t xml:space="preserve"> grave</w:t>
      </w:r>
      <w:r w:rsidRPr="00F30719">
        <w:t xml:space="preserve"> dos membros inferiores</w:t>
      </w:r>
      <w:r w:rsidR="0035469C" w:rsidRPr="00F30719">
        <w:t xml:space="preserve"> e/ou</w:t>
      </w:r>
      <w:r w:rsidR="009C0306" w:rsidRPr="00F30719">
        <w:t xml:space="preserve"> disfunção vesical grave) deve-se</w:t>
      </w:r>
      <w:r w:rsidR="0074189F" w:rsidRPr="00F30719">
        <w:t xml:space="preserve"> informar o obstetra</w:t>
      </w:r>
      <w:r w:rsidR="00A317E1" w:rsidRPr="00F30719">
        <w:t xml:space="preserve"> </w:t>
      </w:r>
      <w:r w:rsidR="0035469C" w:rsidRPr="00F30719">
        <w:t xml:space="preserve">e </w:t>
      </w:r>
      <w:r w:rsidR="00CC3830" w:rsidRPr="00F30719">
        <w:t>discutir</w:t>
      </w:r>
      <w:r w:rsidR="0030083E" w:rsidRPr="00F30719">
        <w:t xml:space="preserve"> as opções de parto vaginal instrumentado ou  parto por cesariana</w:t>
      </w:r>
      <w:r w:rsidR="0074189F" w:rsidRPr="00F30719">
        <w:t xml:space="preserve">. </w:t>
      </w:r>
    </w:p>
    <w:p w14:paraId="4D38AAD2" w14:textId="77777777" w:rsidR="00104689" w:rsidRPr="00F30719" w:rsidRDefault="00104689" w:rsidP="00104689">
      <w:pPr>
        <w:spacing w:after="0" w:line="360" w:lineRule="auto"/>
        <w:jc w:val="both"/>
        <w:rPr>
          <w:b/>
        </w:rPr>
      </w:pPr>
    </w:p>
    <w:p w14:paraId="11FE1B40" w14:textId="77777777" w:rsidR="003E2F20" w:rsidRPr="00F30719" w:rsidRDefault="003E2F20" w:rsidP="003E2F20">
      <w:pPr>
        <w:spacing w:after="0" w:line="360" w:lineRule="auto"/>
        <w:jc w:val="both"/>
        <w:rPr>
          <w:b/>
        </w:rPr>
      </w:pPr>
    </w:p>
    <w:p w14:paraId="5C681B5F" w14:textId="76310C89" w:rsidR="003E2F20" w:rsidRPr="00F30719" w:rsidRDefault="00CC1304" w:rsidP="0023149D">
      <w:pPr>
        <w:pStyle w:val="PargrafodaLista"/>
        <w:numPr>
          <w:ilvl w:val="0"/>
          <w:numId w:val="34"/>
        </w:numPr>
        <w:spacing w:after="0" w:line="360" w:lineRule="auto"/>
        <w:jc w:val="both"/>
        <w:rPr>
          <w:rFonts w:eastAsia="Times New Roman"/>
          <w:b/>
        </w:rPr>
      </w:pPr>
      <w:r w:rsidRPr="00F30719">
        <w:rPr>
          <w:rFonts w:eastAsia="Times New Roman"/>
          <w:b/>
        </w:rPr>
        <w:t>Analgesia/Anestesia Loco-regional</w:t>
      </w:r>
    </w:p>
    <w:p w14:paraId="3D2F596D" w14:textId="77777777" w:rsidR="00CC1304" w:rsidRPr="00F30719" w:rsidRDefault="00CC1304" w:rsidP="00CC1304">
      <w:pPr>
        <w:pStyle w:val="PargrafodaLista"/>
        <w:spacing w:after="0" w:line="360" w:lineRule="auto"/>
        <w:ind w:left="1004"/>
        <w:jc w:val="both"/>
        <w:rPr>
          <w:b/>
        </w:rPr>
      </w:pPr>
    </w:p>
    <w:p w14:paraId="20EF0366" w14:textId="77777777" w:rsidR="003E2F20" w:rsidRPr="00F30719" w:rsidRDefault="003E2F20" w:rsidP="003E2F20">
      <w:pPr>
        <w:spacing w:after="0" w:line="360" w:lineRule="auto"/>
        <w:ind w:left="284"/>
        <w:jc w:val="both"/>
      </w:pPr>
      <w:r w:rsidRPr="00F30719">
        <w:t>MENSAGEM:</w:t>
      </w:r>
    </w:p>
    <w:p w14:paraId="2D2BF0B2" w14:textId="7D10755B" w:rsidR="00622124" w:rsidRPr="00F30719" w:rsidRDefault="003E2F20" w:rsidP="00CB23F8">
      <w:pPr>
        <w:spacing w:after="0" w:line="360" w:lineRule="auto"/>
        <w:ind w:left="284"/>
        <w:jc w:val="both"/>
      </w:pPr>
      <w:r w:rsidRPr="00F30719">
        <w:t xml:space="preserve">Não existe </w:t>
      </w:r>
      <w:proofErr w:type="spellStart"/>
      <w:r w:rsidR="008A1AE8" w:rsidRPr="00F30719">
        <w:t>contra-indicação</w:t>
      </w:r>
      <w:proofErr w:type="spellEnd"/>
      <w:r w:rsidRPr="00F30719">
        <w:t xml:space="preserve"> para a realização anestesia ou analgesia </w:t>
      </w:r>
      <w:r w:rsidR="0023149D" w:rsidRPr="00F30719">
        <w:t>loco-</w:t>
      </w:r>
      <w:r w:rsidRPr="00F30719">
        <w:t xml:space="preserve">regional nas doentes com EM. </w:t>
      </w:r>
    </w:p>
    <w:p w14:paraId="7582B364" w14:textId="77777777" w:rsidR="00560F05" w:rsidRPr="00F30719" w:rsidRDefault="00560F05" w:rsidP="001D292B">
      <w:pPr>
        <w:spacing w:after="0" w:line="360" w:lineRule="auto"/>
        <w:jc w:val="both"/>
      </w:pPr>
    </w:p>
    <w:p w14:paraId="09BDA7AC" w14:textId="77777777" w:rsidR="003E2F20" w:rsidRPr="00F30719" w:rsidRDefault="003E2F20" w:rsidP="003E2F20">
      <w:pPr>
        <w:spacing w:after="0" w:line="360" w:lineRule="auto"/>
        <w:ind w:left="284"/>
        <w:jc w:val="both"/>
      </w:pPr>
      <w:r w:rsidRPr="00F30719">
        <w:t>SUPORTE:</w:t>
      </w:r>
    </w:p>
    <w:p w14:paraId="4BD61E24" w14:textId="6053DDD8" w:rsidR="003E2F20" w:rsidRPr="00F30719" w:rsidRDefault="001F3961" w:rsidP="003E2F20">
      <w:pPr>
        <w:spacing w:after="0" w:line="360" w:lineRule="auto"/>
        <w:ind w:left="284"/>
        <w:jc w:val="both"/>
      </w:pPr>
      <w:r w:rsidRPr="00F30719">
        <w:t xml:space="preserve">Tradicionalmente, existe alguma relutância em usar anestesia regional nas doentes com EM devido a um conceito empírico de que os anestésicos possam ter um efeito neurotóxico nas lesões medulares. No entanto, não existe qualquer evidência que suporte este pressuposto. No estudo PRIMS </w:t>
      </w:r>
      <w:hyperlink w:anchor="_ENREF_51" w:tooltip="Confavreux, 1998 #904" w:history="1">
        <w:r w:rsidR="00CA39F8" w:rsidRPr="00F30719">
          <w:fldChar w:fldCharType="begin">
            <w:fldData xml:space="preserve">PEVuZE5vdGU+PENpdGU+PEF1dGhvcj5Db25mYXZyZXV4PC9BdXRob3I+PFllYXI+MTk5ODwvWWVh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UtOTE8L3BhZ2VzPjx2b2x1bWU+MzM5PC92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=
</w:fldData>
          </w:fldChar>
        </w:r>
        <w:r w:rsidR="00CA39F8" w:rsidRPr="00F30719">
          <w:instrText xml:space="preserve"> ADDIN EN.CITE </w:instrText>
        </w:r>
        <w:r w:rsidR="00CA39F8" w:rsidRPr="00F30719">
          <w:fldChar w:fldCharType="begin">
            <w:fldData xml:space="preserve">PEVuZE5vdGU+PENpdGU+PEF1dGhvcj5Db25mYXZyZXV4PC9BdXRob3I+PFllYXI+MTk5ODwvWWVh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ODUtOTE8L3BhZ2VzPjx2b2x1bWU+MzM5PC92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51</w:t>
        </w:r>
        <w:r w:rsidR="00CA39F8" w:rsidRPr="00F30719">
          <w:fldChar w:fldCharType="end"/>
        </w:r>
      </w:hyperlink>
      <w:r w:rsidRPr="00F30719">
        <w:t xml:space="preserve"> e</w:t>
      </w:r>
      <w:r w:rsidR="003B41F2" w:rsidRPr="00F30719">
        <w:t xml:space="preserve"> mais recentemente</w:t>
      </w:r>
      <w:r w:rsidRPr="00F30719">
        <w:t xml:space="preserve"> no Registo Italiano de Gravidez </w:t>
      </w:r>
      <w:hyperlink w:anchor="_ENREF_68" w:tooltip="Pasto, 2012 #903" w:history="1">
        <w:r w:rsidR="00CA39F8" w:rsidRPr="00F30719">
          <w:fldChar w:fldCharType="begin">
            <w:fldData xml:space="preserve">PEVuZE5vdGU+PENpdGU+PEF1dGhvcj5QYXN0bzwvQXV0aG9yPjxZZWFyPjIwMTI8L1llYXI+PFJl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</w:fldData>
          </w:fldChar>
        </w:r>
        <w:r w:rsidR="00CA39F8" w:rsidRPr="00F30719">
          <w:instrText xml:space="preserve"> ADDIN EN.CITE </w:instrText>
        </w:r>
        <w:r w:rsidR="00CA39F8" w:rsidRPr="00F30719">
          <w:fldChar w:fldCharType="begin">
            <w:fldData xml:space="preserve">PEVuZE5vdGU+PENpdGU+PEF1dGhvcj5QYXN0bzwvQXV0aG9yPjxZZWFyPjIwMTI8L1llYXI+PFJl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8</w:t>
        </w:r>
        <w:r w:rsidR="00CA39F8" w:rsidRPr="00F30719">
          <w:fldChar w:fldCharType="end"/>
        </w:r>
      </w:hyperlink>
      <w:r w:rsidRPr="00F30719">
        <w:t xml:space="preserve"> não se verificou nenhuma associação significativa entre o uso de analgesia</w:t>
      </w:r>
      <w:r w:rsidR="00A345A6" w:rsidRPr="00F30719">
        <w:t>/anestesia</w:t>
      </w:r>
      <w:r w:rsidRPr="00F30719">
        <w:t xml:space="preserve"> </w:t>
      </w:r>
      <w:r w:rsidR="001F4C34" w:rsidRPr="00F30719">
        <w:t xml:space="preserve">loco-regional </w:t>
      </w:r>
      <w:r w:rsidRPr="00F30719">
        <w:t xml:space="preserve">e o risco de surtos.  </w:t>
      </w:r>
    </w:p>
    <w:p w14:paraId="704F2ECE" w14:textId="77777777" w:rsidR="001F3961" w:rsidRPr="00F30719" w:rsidRDefault="001F3961" w:rsidP="003E2F20">
      <w:pPr>
        <w:spacing w:after="0" w:line="360" w:lineRule="auto"/>
        <w:ind w:left="284"/>
        <w:jc w:val="both"/>
      </w:pPr>
    </w:p>
    <w:p w14:paraId="28C38BF9" w14:textId="77777777" w:rsidR="001F3961" w:rsidRPr="00F30719" w:rsidRDefault="001F3961" w:rsidP="003E2F20">
      <w:pPr>
        <w:spacing w:after="0" w:line="360" w:lineRule="auto"/>
        <w:ind w:left="284"/>
        <w:jc w:val="both"/>
      </w:pPr>
      <w:r w:rsidRPr="00F30719">
        <w:t>ORIENTAÇÕES:</w:t>
      </w:r>
    </w:p>
    <w:p w14:paraId="70DDA21A" w14:textId="577C7689" w:rsidR="007679FC" w:rsidRPr="00F30719" w:rsidRDefault="001F3961" w:rsidP="00A20D67">
      <w:pPr>
        <w:pStyle w:val="PargrafodaLista"/>
        <w:numPr>
          <w:ilvl w:val="0"/>
          <w:numId w:val="22"/>
        </w:numPr>
        <w:spacing w:after="0" w:line="360" w:lineRule="auto"/>
        <w:jc w:val="both"/>
      </w:pPr>
      <w:r w:rsidRPr="00F30719">
        <w:t>A decisão do tipo de an</w:t>
      </w:r>
      <w:r w:rsidR="00A20D67" w:rsidRPr="00F30719">
        <w:t>algesia ou anestesia deverá ser do anestes</w:t>
      </w:r>
      <w:r w:rsidR="00046D2C" w:rsidRPr="00F30719">
        <w:t>iolog</w:t>
      </w:r>
      <w:r w:rsidR="00A20D67" w:rsidRPr="00F30719">
        <w:t>ista e da doente</w:t>
      </w:r>
      <w:r w:rsidR="00B43FB6" w:rsidRPr="00F30719">
        <w:t>.</w:t>
      </w:r>
      <w:r w:rsidR="00A20D67" w:rsidRPr="00F30719">
        <w:t xml:space="preserve"> </w:t>
      </w:r>
    </w:p>
    <w:p w14:paraId="7A8745BA" w14:textId="4D7F5D6A" w:rsidR="00E17B81" w:rsidRPr="00F30719" w:rsidRDefault="00A20D67" w:rsidP="00FF477B">
      <w:pPr>
        <w:pStyle w:val="PargrafodaLista"/>
        <w:numPr>
          <w:ilvl w:val="0"/>
          <w:numId w:val="22"/>
        </w:numPr>
        <w:spacing w:after="0" w:line="360" w:lineRule="auto"/>
        <w:jc w:val="both"/>
      </w:pPr>
      <w:r w:rsidRPr="00F30719">
        <w:t>Poderá ser b</w:t>
      </w:r>
      <w:r w:rsidR="008A1AE8" w:rsidRPr="00F30719">
        <w:t xml:space="preserve">enéfico antecipar esta questão </w:t>
      </w:r>
      <w:r w:rsidRPr="00F30719">
        <w:t xml:space="preserve">e </w:t>
      </w:r>
      <w:r w:rsidR="00D0241D" w:rsidRPr="00F30719">
        <w:t>orientar a doente para uma consulta de anestesi</w:t>
      </w:r>
      <w:r w:rsidR="00A345A6" w:rsidRPr="00F30719">
        <w:t>ologia</w:t>
      </w:r>
      <w:r w:rsidR="00D0241D" w:rsidRPr="00F30719">
        <w:t xml:space="preserve"> durante a gravidez. Adicionalmente deverá ser fornecida informação ao </w:t>
      </w:r>
      <w:r w:rsidRPr="00F30719">
        <w:t>obstetra e anestesi</w:t>
      </w:r>
      <w:r w:rsidR="00A345A6" w:rsidRPr="00F30719">
        <w:t>ologi</w:t>
      </w:r>
      <w:r w:rsidR="00495DC6" w:rsidRPr="00F30719">
        <w:t xml:space="preserve">sta do estado clínico da doente, esclarecendo </w:t>
      </w:r>
      <w:r w:rsidRPr="00F30719">
        <w:t>que não existe</w:t>
      </w:r>
      <w:r w:rsidR="00D0241D" w:rsidRPr="00F30719">
        <w:t xml:space="preserve"> </w:t>
      </w:r>
      <w:proofErr w:type="spellStart"/>
      <w:r w:rsidR="008A1AE8" w:rsidRPr="00F30719">
        <w:t>contra-indicação</w:t>
      </w:r>
      <w:proofErr w:type="spellEnd"/>
      <w:r w:rsidR="00D0241D" w:rsidRPr="00F30719">
        <w:t>, pela EM,</w:t>
      </w:r>
      <w:r w:rsidRPr="00F30719">
        <w:t xml:space="preserve"> para qualquer técnica anestésica. </w:t>
      </w:r>
    </w:p>
    <w:p w14:paraId="13D0965D" w14:textId="77777777" w:rsidR="001D292B" w:rsidRPr="00F30719" w:rsidRDefault="001D292B" w:rsidP="00B67DEC">
      <w:pPr>
        <w:spacing w:after="0" w:line="360" w:lineRule="auto"/>
        <w:jc w:val="both"/>
        <w:rPr>
          <w:b/>
        </w:rPr>
      </w:pPr>
    </w:p>
    <w:p w14:paraId="4425359B" w14:textId="77777777" w:rsidR="008C184F" w:rsidRPr="00F30719" w:rsidRDefault="008A1AE8" w:rsidP="008A1AE8">
      <w:pPr>
        <w:spacing w:after="0" w:line="360" w:lineRule="auto"/>
        <w:rPr>
          <w:b/>
        </w:rPr>
      </w:pPr>
      <w:r w:rsidRPr="00F30719">
        <w:rPr>
          <w:b/>
        </w:rPr>
        <w:t>3. PERIODO PÓ</w:t>
      </w:r>
      <w:r w:rsidR="00A86857" w:rsidRPr="00F30719">
        <w:rPr>
          <w:b/>
        </w:rPr>
        <w:t xml:space="preserve">S PARTO </w:t>
      </w:r>
    </w:p>
    <w:p w14:paraId="628645E6" w14:textId="77777777" w:rsidR="00457BA3" w:rsidRPr="00F30719" w:rsidRDefault="00457BA3" w:rsidP="008A1AE8">
      <w:pPr>
        <w:spacing w:after="0" w:line="360" w:lineRule="auto"/>
        <w:jc w:val="both"/>
        <w:rPr>
          <w:b/>
          <w:u w:val="single"/>
        </w:rPr>
      </w:pPr>
    </w:p>
    <w:p w14:paraId="54346EC2" w14:textId="77777777" w:rsidR="008A1AE8" w:rsidRPr="00F30719" w:rsidRDefault="008A1AE8" w:rsidP="008A1AE8">
      <w:pPr>
        <w:spacing w:after="0" w:line="360" w:lineRule="auto"/>
        <w:jc w:val="both"/>
        <w:rPr>
          <w:b/>
          <w:u w:val="single"/>
        </w:rPr>
      </w:pPr>
      <w:r w:rsidRPr="00F30719">
        <w:rPr>
          <w:b/>
          <w:u w:val="single"/>
        </w:rPr>
        <w:t xml:space="preserve">Considerações gerais </w:t>
      </w:r>
    </w:p>
    <w:p w14:paraId="15579F23" w14:textId="3BC3CDF3" w:rsidR="009C190A" w:rsidRPr="00F30719" w:rsidRDefault="00A86857" w:rsidP="00CB23F8">
      <w:pPr>
        <w:spacing w:after="0" w:line="360" w:lineRule="auto"/>
        <w:jc w:val="both"/>
        <w:rPr>
          <w:b/>
          <w:u w:val="single"/>
        </w:rPr>
      </w:pPr>
      <w:r w:rsidRPr="00F30719">
        <w:t>Os primeiros 3 m</w:t>
      </w:r>
      <w:r w:rsidR="008A1AE8" w:rsidRPr="00F30719">
        <w:t xml:space="preserve">eses após o parto correspondem a </w:t>
      </w:r>
      <w:r w:rsidRPr="00F30719">
        <w:t>um período com risco aumentado de atividade de doença comparativamente à gravidez, se</w:t>
      </w:r>
      <w:r w:rsidR="009C190A" w:rsidRPr="00F30719">
        <w:t>ja de surtos ou de</w:t>
      </w:r>
      <w:r w:rsidR="008A1AE8" w:rsidRPr="00F30719">
        <w:t xml:space="preserve"> atividade na RM </w:t>
      </w:r>
      <w:r w:rsidR="00C1758C" w:rsidRPr="00F30719">
        <w:fldChar w:fldCharType="begin">
          <w:fldData xml:space="preserve">PEVuZE5vdGU+PENpdGU+PEF1dGhvcj5WdWt1c2ljPC9BdXRob3I+PFllYXI+MjAwOTwvWWVhcj48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</w:fldData>
        </w:fldChar>
      </w:r>
      <w:r w:rsidR="00E347A9" w:rsidRPr="00F30719">
        <w:instrText xml:space="preserve"> ADDIN EN.CITE </w:instrText>
      </w:r>
      <w:r w:rsidR="00E347A9" w:rsidRPr="00F30719">
        <w:fldChar w:fldCharType="begin">
          <w:fldData xml:space="preserve">PEVuZE5vdGU+PENpdGU+PEF1dGhvcj5WdWt1c2ljPC9BdXRob3I+PFllYXI+MjAwOTwvWWVhcj48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</w:fldData>
        </w:fldChar>
      </w:r>
      <w:r w:rsidR="00E347A9" w:rsidRPr="00F30719">
        <w:instrText xml:space="preserve"> ADDIN EN.CITE.DATA </w:instrText>
      </w:r>
      <w:r w:rsidR="00E347A9" w:rsidRPr="00F30719">
        <w:fldChar w:fldCharType="end"/>
      </w:r>
      <w:r w:rsidR="00C1758C" w:rsidRPr="00F30719">
        <w:fldChar w:fldCharType="separate"/>
      </w:r>
      <w:hyperlink w:anchor="_ENREF_1" w:tooltip="Vukusic, 2004 #2259" w:history="1">
        <w:r w:rsidR="00CA39F8" w:rsidRPr="00F30719">
          <w:rPr>
            <w:noProof/>
            <w:vertAlign w:val="superscript"/>
          </w:rPr>
          <w:t>1</w:t>
        </w:r>
      </w:hyperlink>
      <w:r w:rsidR="00E347A9" w:rsidRPr="00F30719">
        <w:rPr>
          <w:noProof/>
          <w:vertAlign w:val="superscript"/>
        </w:rPr>
        <w:t xml:space="preserve">, </w:t>
      </w:r>
      <w:hyperlink w:anchor="_ENREF_6" w:tooltip="Coyle, 2016 #2247" w:history="1">
        <w:r w:rsidR="00CA39F8" w:rsidRPr="00F30719">
          <w:rPr>
            <w:noProof/>
            <w:vertAlign w:val="superscript"/>
          </w:rPr>
          <w:t>6</w:t>
        </w:r>
      </w:hyperlink>
      <w:r w:rsidR="00E347A9" w:rsidRPr="00F30719">
        <w:rPr>
          <w:noProof/>
          <w:vertAlign w:val="superscript"/>
        </w:rPr>
        <w:t xml:space="preserve">, </w:t>
      </w:r>
      <w:hyperlink w:anchor="_ENREF_37" w:tooltip="Hughes, 2014 #2211" w:history="1">
        <w:r w:rsidR="00CA39F8" w:rsidRPr="00F30719">
          <w:rPr>
            <w:noProof/>
            <w:vertAlign w:val="superscript"/>
          </w:rPr>
          <w:t>37</w:t>
        </w:r>
      </w:hyperlink>
      <w:r w:rsidR="00E347A9" w:rsidRPr="00F30719">
        <w:rPr>
          <w:noProof/>
          <w:vertAlign w:val="superscript"/>
        </w:rPr>
        <w:t xml:space="preserve">, </w:t>
      </w:r>
      <w:hyperlink w:anchor="_ENREF_69" w:tooltip="Vukusic, 2009 #2241" w:history="1">
        <w:r w:rsidR="00CA39F8" w:rsidRPr="00F30719">
          <w:rPr>
            <w:noProof/>
            <w:vertAlign w:val="superscript"/>
          </w:rPr>
          <w:t>69</w:t>
        </w:r>
      </w:hyperlink>
      <w:r w:rsidR="00C1758C" w:rsidRPr="00F30719">
        <w:fldChar w:fldCharType="end"/>
      </w:r>
      <w:r w:rsidRPr="00F30719">
        <w:t>. A percentagem de doentes com surtos varia</w:t>
      </w:r>
      <w:r w:rsidR="004F2DCA" w:rsidRPr="00F30719">
        <w:t>,</w:t>
      </w:r>
      <w:r w:rsidRPr="00F30719">
        <w:t xml:space="preserve"> tendo no estudo PRIMS </w:t>
      </w:r>
      <w:r w:rsidR="009C190A" w:rsidRPr="00F30719">
        <w:t xml:space="preserve">sido descrito </w:t>
      </w:r>
      <w:r w:rsidRPr="00F30719">
        <w:t xml:space="preserve">30% </w:t>
      </w:r>
      <w:hyperlink w:anchor="_ENREF_1" w:tooltip="Vukusic, 2004 #2259" w:history="1">
        <w:r w:rsidR="00CA39F8" w:rsidRPr="00F30719">
          <w:fldChar w:fldCharType="begin"/>
        </w:r>
        <w:r w:rsidR="00CA39F8" w:rsidRPr="00F30719">
          <w:instrText xml:space="preserve"> ADDIN EN.CITE &lt;EndNote&gt;&lt;Cite&gt;&lt;Author&gt;Vukusic&lt;/Author&gt;&lt;Year&gt;2004&lt;/Year&gt;&lt;RecNum&gt;2259&lt;/RecNum&gt;&lt;DisplayText&gt;&lt;style face="superscript"&gt;1&lt;/style&gt;&lt;/DisplayText&gt;&lt;record&gt;&lt;rec-number&gt;2259&lt;/rec-number&gt;&lt;foreign-keys&gt;&lt;key app="EN" db-id="aapdax9x5zrtd0e9wwepxezp0pszdwtz5wtd" timestamp="1487494680"&gt;2259&lt;/key&gt;&lt;/foreign-keys&gt;&lt;ref-type name="Journal Article"&gt;17&lt;/ref-type&gt;&lt;contributors&gt;&lt;authors&gt;&lt;author&gt;Vukusic, S.&lt;/author&gt;&lt;author&gt;Hutchinson, M.&lt;/author&gt;&lt;author&gt;Hours, M.&lt;/author&gt;&lt;author&gt;Moreau, T.&lt;/author&gt;&lt;author&gt;Cortinovis-Tourniaire, P.&lt;/author&gt;&lt;author&gt;Adeleine, P.&lt;/author&gt;&lt;author&gt;Confavreux, C.&lt;/author&gt;&lt;author&gt;Pregnancy In Multiple Sclerosis, Group&lt;/author&gt;&lt;/authors&gt;&lt;/contributors&gt;&lt;auth-address&gt;Service de Neurologie A, Hopital Neurologique Pierre Wertheimer, 59 boulevard Pinel, 69394 Lyon cedex 03, France.&lt;/auth-address&gt;&lt;titles&gt;&lt;title&gt;Pregnancy and multiple sclerosis (the PRIMS study): clinical predictors of post-partum relapse&lt;/title&gt;&lt;secondary-title&gt;Brain&lt;/secondary-title&gt;&lt;/titles&gt;&lt;periodical&gt;&lt;full-title&gt;Brain&lt;/full-title&gt;&lt;/periodical&gt;&lt;pages&gt;1353-60&lt;/pages&gt;&lt;volume&gt;127&lt;/volume&gt;&lt;number&gt;Pt 6&lt;/number&gt;&lt;keywords&gt;&lt;keyword&gt;Adult&lt;/keyword&gt;&lt;keyword&gt;Disability Evaluation&lt;/keyword&gt;&lt;keyword&gt;Female&lt;/keyword&gt;&lt;keyword&gt;Follow-Up Studies&lt;/keyword&gt;&lt;keyword&gt;Humans&lt;/keyword&gt;&lt;keyword&gt;Multiple Sclerosis/*diagnosis&lt;/keyword&gt;&lt;keyword&gt;Pregnancy&lt;/keyword&gt;&lt;keyword&gt;Pregnancy Complications/*diagnosis&lt;/keyword&gt;&lt;keyword&gt;Prognosis&lt;/keyword&gt;&lt;keyword&gt;Puerperal Disorders/*diagnosis&lt;/keyword&gt;&lt;keyword&gt;Recurrence&lt;/keyword&gt;&lt;keyword&gt;Risk Factors&lt;/keyword&gt;&lt;keyword&gt;Time Factors&lt;/keyword&gt;&lt;/keywords&gt;&lt;dates&gt;&lt;year&gt;2004&lt;/year&gt;&lt;pub-dates&gt;&lt;date&gt;Jun&lt;/date&gt;&lt;/pub-dates&gt;&lt;/dates&gt;&lt;isbn&gt;1460-2156 (Electronic)&amp;#xD;0006-8950 (Linking)&lt;/isbn&gt;&lt;accession-num&gt;15130950&lt;/accession-num&gt;&lt;urls&gt;&lt;related-urls&gt;&lt;url&gt;https://www.ncbi.nlm.nih.gov/pubmed/15130950&lt;/url&gt;&lt;/related-urls&gt;&lt;/urls&gt;&lt;electronic-resource-num&gt;10.1093/brain/awh152&lt;/electronic-resource-num&gt;&lt;/record&gt;&lt;/Cite&gt;&lt;/EndNote&gt;</w:instrText>
        </w:r>
        <w:r w:rsidR="00CA39F8" w:rsidRPr="00F30719">
          <w:fldChar w:fldCharType="separate"/>
        </w:r>
        <w:r w:rsidR="00CA39F8" w:rsidRPr="00F30719">
          <w:rPr>
            <w:noProof/>
            <w:vertAlign w:val="superscript"/>
          </w:rPr>
          <w:t>1</w:t>
        </w:r>
        <w:r w:rsidR="00CA39F8" w:rsidRPr="00F30719">
          <w:fldChar w:fldCharType="end"/>
        </w:r>
      </w:hyperlink>
      <w:r w:rsidRPr="00F30719">
        <w:t xml:space="preserve"> e diminuindo para 14% em estudos mais recentes </w:t>
      </w:r>
      <w:hyperlink w:anchor="_ENREF_37" w:tooltip="Hughes, 2014 #2211" w:history="1">
        <w:r w:rsidR="00CA39F8" w:rsidRPr="00F30719">
          <w:fldChar w:fldCharType="begin">
            <w:fldData xml:space="preserve">PEVuZE5vdGU+PENpdGU+PEF1dGhvcj5IdWdoZXM8L0F1dGhvcj48WWVhcj4yMDE0PC9ZZWFyPjxS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</w:fldData>
          </w:fldChar>
        </w:r>
        <w:r w:rsidR="00CA39F8" w:rsidRPr="00F30719">
          <w:instrText xml:space="preserve"> ADDIN EN.CITE </w:instrText>
        </w:r>
        <w:r w:rsidR="00CA39F8" w:rsidRPr="00F30719">
          <w:fldChar w:fldCharType="begin">
            <w:fldData xml:space="preserve">PEVuZE5vdGU+PENpdGU+PEF1dGhvcj5IdWdoZXM8L0F1dGhvcj48WWVhcj4yMDE0PC9ZZWFyPjxS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37</w:t>
        </w:r>
        <w:r w:rsidR="00CA39F8" w:rsidRPr="00F30719">
          <w:fldChar w:fldCharType="end"/>
        </w:r>
      </w:hyperlink>
      <w:r w:rsidRPr="00F30719">
        <w:t xml:space="preserve"> . As alterações hormonais neste período parecem ser um dos </w:t>
      </w:r>
      <w:proofErr w:type="spellStart"/>
      <w:r w:rsidRPr="00F30719">
        <w:t>aspectos</w:t>
      </w:r>
      <w:proofErr w:type="spellEnd"/>
      <w:r w:rsidRPr="00F30719">
        <w:t xml:space="preserve"> determinantes para este aumento do risco de </w:t>
      </w:r>
      <w:r w:rsidR="009C190A" w:rsidRPr="00F30719">
        <w:t>atividade,</w:t>
      </w:r>
      <w:r w:rsidRPr="00F30719">
        <w:t xml:space="preserve"> mas existem outros </w:t>
      </w:r>
      <w:proofErr w:type="spellStart"/>
      <w:r w:rsidRPr="00F30719">
        <w:t>factores</w:t>
      </w:r>
      <w:proofErr w:type="spellEnd"/>
      <w:r w:rsidRPr="00F30719">
        <w:t xml:space="preserve">, nomeadamente a) </w:t>
      </w:r>
      <w:r w:rsidR="009C190A" w:rsidRPr="00F30719">
        <w:t xml:space="preserve">alta </w:t>
      </w:r>
      <w:r w:rsidR="008A1AE8" w:rsidRPr="00F30719">
        <w:t xml:space="preserve">taxa de surtos </w:t>
      </w:r>
      <w:r w:rsidRPr="00F30719">
        <w:t xml:space="preserve">e incapacidade pré gravidez; b) existência de surtos durante a gravidez; c) não utilização </w:t>
      </w:r>
      <w:r w:rsidR="00A13013" w:rsidRPr="00F30719">
        <w:t xml:space="preserve">de TMD </w:t>
      </w:r>
      <w:r w:rsidRPr="00F30719">
        <w:t xml:space="preserve"> </w:t>
      </w:r>
      <w:r w:rsidR="0035469C" w:rsidRPr="00F30719">
        <w:t xml:space="preserve">neste período </w:t>
      </w:r>
      <w:r w:rsidR="00C1758C" w:rsidRPr="00F30719">
        <w:fldChar w:fldCharType="begin">
          <w:fldData xml:space="preserve">PEVuZE5vdGU+PENpdGU+PEF1dGhvcj5Qb3J0YWNjaW88L0F1dGhvcj48WWVhcj4yMDE0PC9ZZWFy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</w:fldData>
        </w:fldChar>
      </w:r>
      <w:r w:rsidR="00E347A9" w:rsidRPr="00F30719">
        <w:instrText xml:space="preserve"> ADDIN EN.CITE </w:instrText>
      </w:r>
      <w:r w:rsidR="00E347A9" w:rsidRPr="00F30719">
        <w:fldChar w:fldCharType="begin">
          <w:fldData xml:space="preserve">PEVuZE5vdGU+PENpdGU+PEF1dGhvcj5Qb3J0YWNjaW88L0F1dGhvcj48WWVhcj4yMDE0PC9ZZWFy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</w:fldData>
        </w:fldChar>
      </w:r>
      <w:r w:rsidR="00E347A9" w:rsidRPr="00F30719">
        <w:instrText xml:space="preserve"> ADDIN EN.CITE.DATA </w:instrText>
      </w:r>
      <w:r w:rsidR="00E347A9" w:rsidRPr="00F30719">
        <w:fldChar w:fldCharType="end"/>
      </w:r>
      <w:r w:rsidR="00C1758C" w:rsidRPr="00F30719">
        <w:fldChar w:fldCharType="separate"/>
      </w:r>
      <w:hyperlink w:anchor="_ENREF_1" w:tooltip="Vukusic, 2004 #2259" w:history="1">
        <w:r w:rsidR="00CA39F8" w:rsidRPr="00F30719">
          <w:rPr>
            <w:noProof/>
            <w:vertAlign w:val="superscript"/>
          </w:rPr>
          <w:t>1</w:t>
        </w:r>
      </w:hyperlink>
      <w:r w:rsidR="00E347A9" w:rsidRPr="00F30719">
        <w:rPr>
          <w:noProof/>
          <w:vertAlign w:val="superscript"/>
        </w:rPr>
        <w:t xml:space="preserve">, </w:t>
      </w:r>
      <w:hyperlink w:anchor="_ENREF_37" w:tooltip="Hughes, 2014 #2211" w:history="1">
        <w:r w:rsidR="00CA39F8" w:rsidRPr="00F30719">
          <w:rPr>
            <w:noProof/>
            <w:vertAlign w:val="superscript"/>
          </w:rPr>
          <w:t>37</w:t>
        </w:r>
      </w:hyperlink>
      <w:r w:rsidR="00E347A9" w:rsidRPr="00F30719">
        <w:rPr>
          <w:noProof/>
          <w:vertAlign w:val="superscript"/>
        </w:rPr>
        <w:t xml:space="preserve">, </w:t>
      </w:r>
      <w:hyperlink w:anchor="_ENREF_38" w:tooltip="Portaccio, 2014 #2212" w:history="1">
        <w:r w:rsidR="00CA39F8" w:rsidRPr="00F30719">
          <w:rPr>
            <w:noProof/>
            <w:vertAlign w:val="superscript"/>
          </w:rPr>
          <w:t>38</w:t>
        </w:r>
      </w:hyperlink>
      <w:r w:rsidR="00C1758C" w:rsidRPr="00F30719">
        <w:fldChar w:fldCharType="end"/>
      </w:r>
      <w:r w:rsidR="009C190A" w:rsidRPr="00F30719">
        <w:t>.</w:t>
      </w:r>
      <w:r w:rsidR="0035469C" w:rsidRPr="00F30719">
        <w:t xml:space="preserve"> </w:t>
      </w:r>
      <w:r w:rsidR="009C190A" w:rsidRPr="00F30719">
        <w:t xml:space="preserve">Os efeitos de </w:t>
      </w:r>
      <w:proofErr w:type="spellStart"/>
      <w:r w:rsidR="009C190A" w:rsidRPr="00F30719">
        <w:t>factores</w:t>
      </w:r>
      <w:proofErr w:type="spellEnd"/>
      <w:r w:rsidR="009C190A" w:rsidRPr="00F30719">
        <w:t xml:space="preserve"> modificáveis como hipovitaminose D na gravidez, anestesia epidural, tabaco, álcool</w:t>
      </w:r>
      <w:r w:rsidR="0035469C" w:rsidRPr="00F30719">
        <w:t xml:space="preserve"> ou</w:t>
      </w:r>
      <w:r w:rsidR="009C190A" w:rsidRPr="00F30719">
        <w:t xml:space="preserve"> privação de sono nos surtos após o parto são pouco conhecidos</w:t>
      </w:r>
      <w:r w:rsidRPr="00F30719">
        <w:t xml:space="preserve">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Pr="00F30719">
        <w:t xml:space="preserve">. </w:t>
      </w:r>
    </w:p>
    <w:p w14:paraId="5D80C12D" w14:textId="77777777" w:rsidR="00A86857" w:rsidRPr="00F30719" w:rsidRDefault="00A86857" w:rsidP="009C190A">
      <w:pPr>
        <w:spacing w:after="0" w:line="360" w:lineRule="auto"/>
        <w:jc w:val="both"/>
        <w:rPr>
          <w:b/>
          <w:u w:val="single"/>
        </w:rPr>
      </w:pPr>
      <w:r w:rsidRPr="00F30719">
        <w:t xml:space="preserve">A amamentação e a decisão sobre a </w:t>
      </w:r>
      <w:r w:rsidR="00A13013" w:rsidRPr="00F30719">
        <w:t>TMD</w:t>
      </w:r>
      <w:r w:rsidRPr="00F30719">
        <w:t xml:space="preserve"> são os dois </w:t>
      </w:r>
      <w:proofErr w:type="spellStart"/>
      <w:r w:rsidRPr="00F30719">
        <w:t>aspectos</w:t>
      </w:r>
      <w:proofErr w:type="spellEnd"/>
      <w:r w:rsidRPr="00F30719">
        <w:t xml:space="preserve"> mais importantes abordar no período pós-parto.</w:t>
      </w:r>
    </w:p>
    <w:p w14:paraId="2F7FD5C8" w14:textId="77777777" w:rsidR="007177EE" w:rsidRPr="00F30719" w:rsidRDefault="007177EE" w:rsidP="00C21EBE">
      <w:pPr>
        <w:spacing w:after="0" w:line="360" w:lineRule="auto"/>
        <w:rPr>
          <w:b/>
        </w:rPr>
      </w:pPr>
    </w:p>
    <w:p w14:paraId="56392BDA" w14:textId="77777777" w:rsidR="00C85F3F" w:rsidRPr="00F30719" w:rsidRDefault="00C85F3F" w:rsidP="00BA6736">
      <w:pPr>
        <w:spacing w:after="0" w:line="360" w:lineRule="auto"/>
        <w:rPr>
          <w:b/>
        </w:rPr>
      </w:pPr>
      <w:r w:rsidRPr="00F30719">
        <w:rPr>
          <w:b/>
        </w:rPr>
        <w:t xml:space="preserve">I. </w:t>
      </w:r>
      <w:r w:rsidR="008C184F" w:rsidRPr="00F30719">
        <w:rPr>
          <w:b/>
        </w:rPr>
        <w:t>Amamentação</w:t>
      </w:r>
    </w:p>
    <w:p w14:paraId="6A542DFF" w14:textId="77777777" w:rsidR="00C85F3F" w:rsidRPr="00F30719" w:rsidRDefault="00C85F3F" w:rsidP="00C85F3F">
      <w:pPr>
        <w:spacing w:after="0" w:line="360" w:lineRule="auto"/>
        <w:jc w:val="both"/>
      </w:pPr>
      <w:r w:rsidRPr="00F30719">
        <w:t>MENSAGEM:</w:t>
      </w:r>
    </w:p>
    <w:p w14:paraId="3A758DBE" w14:textId="706B9139" w:rsidR="00C85F3F" w:rsidRPr="00F30719" w:rsidRDefault="00C85F3F" w:rsidP="00C85F3F">
      <w:pPr>
        <w:spacing w:after="0" w:line="360" w:lineRule="auto"/>
        <w:jc w:val="both"/>
      </w:pPr>
      <w:r w:rsidRPr="00F30719">
        <w:t>A amamentação não tem efeito negativo para a</w:t>
      </w:r>
      <w:r w:rsidR="009C190A" w:rsidRPr="00F30719">
        <w:t xml:space="preserve"> doença, podendo ter efeito </w:t>
      </w:r>
      <w:r w:rsidRPr="00F30719">
        <w:t>positivo mas apenas se for exclusiva.</w:t>
      </w:r>
    </w:p>
    <w:p w14:paraId="4ACB8066" w14:textId="77777777" w:rsidR="001834DF" w:rsidRPr="00F30719" w:rsidRDefault="001834DF" w:rsidP="00C85F3F">
      <w:pPr>
        <w:spacing w:after="0" w:line="360" w:lineRule="auto"/>
        <w:jc w:val="both"/>
      </w:pPr>
    </w:p>
    <w:p w14:paraId="7C09A2BE" w14:textId="77777777" w:rsidR="00C85F3F" w:rsidRPr="00F30719" w:rsidRDefault="00C85F3F" w:rsidP="00C85F3F">
      <w:pPr>
        <w:spacing w:after="0" w:line="360" w:lineRule="auto"/>
        <w:jc w:val="both"/>
      </w:pPr>
      <w:r w:rsidRPr="00F30719">
        <w:t>SUPORTE:</w:t>
      </w:r>
    </w:p>
    <w:p w14:paraId="18B53D20" w14:textId="518E6F49" w:rsidR="009C190A" w:rsidRPr="00F30719" w:rsidRDefault="008C184F" w:rsidP="009C190A">
      <w:pPr>
        <w:spacing w:after="0" w:line="360" w:lineRule="auto"/>
        <w:jc w:val="both"/>
        <w:rPr>
          <w:b/>
        </w:rPr>
      </w:pPr>
      <w:r w:rsidRPr="00F30719">
        <w:t xml:space="preserve">Os </w:t>
      </w:r>
      <w:r w:rsidR="00A86857" w:rsidRPr="00F30719">
        <w:t>efeitos benéficos da amamentação para a mulher e para o recém-nascido</w:t>
      </w:r>
      <w:r w:rsidR="009C190A" w:rsidRPr="00F30719">
        <w:t>,</w:t>
      </w:r>
      <w:r w:rsidRPr="00F30719">
        <w:rPr>
          <w:b/>
        </w:rPr>
        <w:t xml:space="preserve"> </w:t>
      </w:r>
      <w:r w:rsidRPr="00F30719">
        <w:t>são universalmente conhecidos e defendidos</w:t>
      </w:r>
      <w:r w:rsidR="00A86857" w:rsidRPr="00F30719">
        <w:rPr>
          <w:b/>
        </w:rPr>
        <w:t xml:space="preserve"> </w:t>
      </w:r>
      <w:r w:rsidR="00C1758C" w:rsidRPr="00F30719">
        <w:fldChar w:fldCharType="begin">
          <w:fldData xml:space="preserve">PEVuZE5vdGU+PENpdGU+PEF1dGhvcj5CaW5uczwvQXV0aG9yPjxZZWFyPjIwMTY8L1llYXI+PFJl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</w:fldData>
        </w:fldChar>
      </w:r>
      <w:r w:rsidR="00E347A9" w:rsidRPr="00F30719">
        <w:instrText xml:space="preserve"> ADDIN EN.CITE </w:instrText>
      </w:r>
      <w:r w:rsidR="00E347A9" w:rsidRPr="00F30719">
        <w:fldChar w:fldCharType="begin">
          <w:fldData xml:space="preserve">PEVuZE5vdGU+PENpdGU+PEF1dGhvcj5CaW5uczwvQXV0aG9yPjxZZWFyPjIwMTY8L1llYXI+PFJl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</w:fldData>
        </w:fldChar>
      </w:r>
      <w:r w:rsidR="00E347A9" w:rsidRPr="00F30719">
        <w:instrText xml:space="preserve"> ADDIN EN.CITE.DATA </w:instrText>
      </w:r>
      <w:r w:rsidR="00E347A9" w:rsidRPr="00F30719">
        <w:fldChar w:fldCharType="end"/>
      </w:r>
      <w:r w:rsidR="00C1758C" w:rsidRPr="00F30719">
        <w:fldChar w:fldCharType="separate"/>
      </w:r>
      <w:hyperlink w:anchor="_ENREF_70" w:tooltip="Binns, 2016 #2263" w:history="1">
        <w:r w:rsidR="00CA39F8" w:rsidRPr="00F30719">
          <w:rPr>
            <w:noProof/>
            <w:vertAlign w:val="superscript"/>
          </w:rPr>
          <w:t>70</w:t>
        </w:r>
      </w:hyperlink>
      <w:r w:rsidR="00E347A9" w:rsidRPr="00F30719">
        <w:rPr>
          <w:noProof/>
          <w:vertAlign w:val="superscript"/>
        </w:rPr>
        <w:t xml:space="preserve">, </w:t>
      </w:r>
      <w:hyperlink w:anchor="_ENREF_71" w:tooltip="Ip, 2009 #2264" w:history="1">
        <w:r w:rsidR="00CA39F8" w:rsidRPr="00F30719">
          <w:rPr>
            <w:noProof/>
            <w:vertAlign w:val="superscript"/>
          </w:rPr>
          <w:t>71</w:t>
        </w:r>
      </w:hyperlink>
      <w:r w:rsidR="00C1758C" w:rsidRPr="00F30719">
        <w:fldChar w:fldCharType="end"/>
      </w:r>
      <w:r w:rsidR="00A86857" w:rsidRPr="00F30719">
        <w:t>.</w:t>
      </w:r>
      <w:r w:rsidR="00A86857" w:rsidRPr="00F30719">
        <w:rPr>
          <w:b/>
        </w:rPr>
        <w:t xml:space="preserve"> </w:t>
      </w:r>
      <w:r w:rsidRPr="00F30719">
        <w:t>Na doente com EM, a</w:t>
      </w:r>
      <w:r w:rsidR="00A86857" w:rsidRPr="00F30719">
        <w:t xml:space="preserve"> amamentação não tem e</w:t>
      </w:r>
      <w:r w:rsidR="009C190A" w:rsidRPr="00F30719">
        <w:t xml:space="preserve">feito negativo sobre a doença, </w:t>
      </w:r>
      <w:r w:rsidR="00A86857" w:rsidRPr="00F30719">
        <w:t>havendo estudos que apontam para potencial efeito benéfico</w:t>
      </w:r>
      <w:r w:rsidR="009C190A" w:rsidRPr="00F30719">
        <w:t>,</w:t>
      </w:r>
      <w:r w:rsidR="00A86857" w:rsidRPr="00F30719">
        <w:t xml:space="preserve"> </w:t>
      </w:r>
      <w:r w:rsidR="009C190A" w:rsidRPr="00F30719">
        <w:t>no entanto</w:t>
      </w:r>
      <w:r w:rsidR="00A86857" w:rsidRPr="00F30719">
        <w:t xml:space="preserve"> outros não encontraram este efeito </w:t>
      </w:r>
      <w:r w:rsidR="00C1758C" w:rsidRPr="00F30719">
        <w:fldChar w:fldCharType="begin">
          <w:fldData xml:space="preserve">PEVuZE5vdGU+PENpdGU+PEF1dGhvcj5MYW5nZXItR291bGQ8L0F1dGhvcj48WWVhcj4yMDEzPC9Z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</w:fldData>
        </w:fldChar>
      </w:r>
      <w:r w:rsidR="00E347A9" w:rsidRPr="00F30719">
        <w:instrText xml:space="preserve"> ADDIN EN.CITE </w:instrText>
      </w:r>
      <w:r w:rsidR="00E347A9" w:rsidRPr="00F30719">
        <w:fldChar w:fldCharType="begin">
          <w:fldData xml:space="preserve">PEVuZE5vdGU+PENpdGU+PEF1dGhvcj5MYW5nZXItR291bGQ8L0F1dGhvcj48WWVhcj4yMDEzPC9Z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</w:fldData>
        </w:fldChar>
      </w:r>
      <w:r w:rsidR="00E347A9" w:rsidRPr="00F30719">
        <w:instrText xml:space="preserve"> ADDIN EN.CITE.DATA </w:instrText>
      </w:r>
      <w:r w:rsidR="00E347A9" w:rsidRPr="00F30719">
        <w:fldChar w:fldCharType="end"/>
      </w:r>
      <w:r w:rsidR="00C1758C" w:rsidRPr="00F30719">
        <w:fldChar w:fldCharType="separate"/>
      </w:r>
      <w:hyperlink w:anchor="_ENREF_72" w:tooltip="Langer-Gould, 2013 #2242" w:history="1">
        <w:r w:rsidR="00CA39F8" w:rsidRPr="00F30719">
          <w:rPr>
            <w:noProof/>
            <w:vertAlign w:val="superscript"/>
          </w:rPr>
          <w:t>72</w:t>
        </w:r>
      </w:hyperlink>
      <w:r w:rsidR="00E347A9" w:rsidRPr="00F30719">
        <w:rPr>
          <w:noProof/>
          <w:vertAlign w:val="superscript"/>
        </w:rPr>
        <w:t xml:space="preserve">, </w:t>
      </w:r>
      <w:hyperlink w:anchor="_ENREF_73" w:tooltip="Pakpoor, 2012 #1167" w:history="1">
        <w:r w:rsidR="00CA39F8" w:rsidRPr="00F30719">
          <w:rPr>
            <w:noProof/>
            <w:vertAlign w:val="superscript"/>
          </w:rPr>
          <w:t>73</w:t>
        </w:r>
      </w:hyperlink>
      <w:r w:rsidR="00C1758C" w:rsidRPr="00F30719">
        <w:fldChar w:fldCharType="end"/>
      </w:r>
      <w:r w:rsidR="00A86857" w:rsidRPr="00F30719">
        <w:t xml:space="preserve">. </w:t>
      </w:r>
      <w:r w:rsidRPr="00F30719">
        <w:t>O</w:t>
      </w:r>
      <w:r w:rsidR="00A86857" w:rsidRPr="00F30719">
        <w:t xml:space="preserve"> </w:t>
      </w:r>
      <w:r w:rsidR="009C190A" w:rsidRPr="00F30719">
        <w:t>benefício</w:t>
      </w:r>
      <w:r w:rsidR="00A86857" w:rsidRPr="00F30719">
        <w:t xml:space="preserve"> parece ser apenas quando a amamentação é exclusiva</w:t>
      </w:r>
      <w:r w:rsidR="009C190A" w:rsidRPr="00F30719">
        <w:t>,</w:t>
      </w:r>
      <w:r w:rsidR="00A86857" w:rsidRPr="00F30719">
        <w:t xml:space="preserve"> pelo que deve ser dada esta informação no </w:t>
      </w:r>
      <w:r w:rsidR="00B33EF1" w:rsidRPr="00F30719">
        <w:t>caso d</w:t>
      </w:r>
      <w:r w:rsidR="00A86857" w:rsidRPr="00F30719">
        <w:t xml:space="preserve">a doente decidir pela amamentação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00F733B9" w:rsidRPr="00F30719">
        <w:t>.</w:t>
      </w:r>
    </w:p>
    <w:p w14:paraId="7BF6AFE4" w14:textId="55D59E91" w:rsidR="009C190A" w:rsidRPr="00F30719" w:rsidRDefault="00A86857" w:rsidP="009C190A">
      <w:pPr>
        <w:spacing w:after="0" w:line="360" w:lineRule="auto"/>
        <w:jc w:val="both"/>
        <w:rPr>
          <w:b/>
        </w:rPr>
      </w:pPr>
      <w:r w:rsidRPr="00F30719">
        <w:t xml:space="preserve">A recomendação mais consensual é </w:t>
      </w:r>
      <w:r w:rsidR="009C190A" w:rsidRPr="00F30719">
        <w:t xml:space="preserve">a </w:t>
      </w:r>
      <w:r w:rsidRPr="00F30719">
        <w:t>de que amamentação de</w:t>
      </w:r>
      <w:r w:rsidR="009C190A" w:rsidRPr="00F30719">
        <w:t xml:space="preserve">ve ser </w:t>
      </w:r>
      <w:r w:rsidR="00DE446C" w:rsidRPr="00F30719">
        <w:t>aconselhada</w:t>
      </w:r>
      <w:r w:rsidR="009C190A" w:rsidRPr="00F30719">
        <w:t xml:space="preserve"> caso a doente não esteja </w:t>
      </w:r>
      <w:r w:rsidRPr="00F30719">
        <w:t xml:space="preserve">a fazer TMD </w:t>
      </w:r>
      <w:hyperlink w:anchor="_ENREF_69" w:tooltip="Vukusic, 2009 #2241" w:history="1">
        <w:r w:rsidR="00CA39F8" w:rsidRPr="00F30719">
          <w:fldChar w:fldCharType="begin">
            <w:fldData xml:space="preserve">PEVuZE5vdGU+PENpdGU+PEF1dGhvcj5WdWt1c2ljPC9BdXRob3I+PFllYXI+MjAwOTwvWWVhcj48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</w:fldData>
          </w:fldChar>
        </w:r>
        <w:r w:rsidR="00CA39F8" w:rsidRPr="00F30719">
          <w:instrText xml:space="preserve"> ADDIN EN.CITE </w:instrText>
        </w:r>
        <w:r w:rsidR="00CA39F8" w:rsidRPr="00F30719">
          <w:fldChar w:fldCharType="begin">
            <w:fldData xml:space="preserve">PEVuZE5vdGU+PENpdGU+PEF1dGhvcj5WdWt1c2ljPC9BdXRob3I+PFllYXI+MjAwOTwvWWVhcj48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9</w:t>
        </w:r>
        <w:r w:rsidR="00CA39F8" w:rsidRPr="00F30719">
          <w:fldChar w:fldCharType="end"/>
        </w:r>
      </w:hyperlink>
      <w:r w:rsidRPr="00F30719">
        <w:t xml:space="preserve"> dado o potencial risco de excreção dos fármacos no leite materno e a escassez de informação sobre os riscos rela</w:t>
      </w:r>
      <w:r w:rsidR="009C190A" w:rsidRPr="00F30719">
        <w:t>cionados para o recém-nascido (</w:t>
      </w:r>
      <w:r w:rsidRPr="00F30719">
        <w:t>ver tabela</w:t>
      </w:r>
      <w:r w:rsidR="0023184A" w:rsidRPr="00F30719">
        <w:t xml:space="preserve"> 1</w:t>
      </w:r>
      <w:r w:rsidRPr="00F30719">
        <w:t>). Alguns fármacos modificadores de doença</w:t>
      </w:r>
      <w:r w:rsidR="009C190A" w:rsidRPr="00F30719">
        <w:t>,</w:t>
      </w:r>
      <w:r w:rsidRPr="00F30719">
        <w:t xml:space="preserve"> administrados por vi</w:t>
      </w:r>
      <w:r w:rsidR="00B33EF1" w:rsidRPr="00F30719">
        <w:t xml:space="preserve">a parenteral (como por exemplo interferão beta e acetato de </w:t>
      </w:r>
      <w:proofErr w:type="spellStart"/>
      <w:r w:rsidR="00B33EF1" w:rsidRPr="00F30719">
        <w:t>g</w:t>
      </w:r>
      <w:r w:rsidRPr="00F30719">
        <w:t>l</w:t>
      </w:r>
      <w:r w:rsidR="005D0A72" w:rsidRPr="00F30719">
        <w:t>atirâ</w:t>
      </w:r>
      <w:r w:rsidRPr="00F30719">
        <w:t>mero</w:t>
      </w:r>
      <w:proofErr w:type="spellEnd"/>
      <w:r w:rsidRPr="00F30719">
        <w:t>)</w:t>
      </w:r>
      <w:r w:rsidR="009C190A" w:rsidRPr="00F30719">
        <w:t>,</w:t>
      </w:r>
      <w:r w:rsidRPr="00F30719">
        <w:t xml:space="preserve"> são proteínas destruídas no trato gastrointestinal pelo que </w:t>
      </w:r>
      <w:r w:rsidR="00755152" w:rsidRPr="00F30719">
        <w:t>é pouco</w:t>
      </w:r>
      <w:r w:rsidRPr="00F30719">
        <w:t xml:space="preserve"> provável que atinjam o sangue dos recé</w:t>
      </w:r>
      <w:r w:rsidR="009C190A" w:rsidRPr="00F30719">
        <w:t>m-nascidos. Este conhecimento te</w:t>
      </w:r>
      <w:r w:rsidRPr="00F30719">
        <w:t>m suportado a utilização deste</w:t>
      </w:r>
      <w:r w:rsidR="009C190A" w:rsidRPr="00F30719">
        <w:t>s</w:t>
      </w:r>
      <w:r w:rsidRPr="00F30719">
        <w:t xml:space="preserve"> fármacos durante a amamentação</w:t>
      </w:r>
      <w:r w:rsidR="007177EE" w:rsidRPr="00F30719">
        <w:t xml:space="preserve"> </w:t>
      </w:r>
      <w:r w:rsidR="00E347A9" w:rsidRPr="00F30719">
        <w:fldChar w:fldCharType="begin"/>
      </w:r>
      <w:r w:rsidR="00CA39F8" w:rsidRPr="00F30719">
        <w:instrText xml:space="preserve"> ADDIN EN.CITE &lt;EndNote&gt;&lt;Cite&gt;&lt;Author&gt;Coyle&lt;/Author&gt;&lt;Year&gt;2016&lt;/Year&gt;&lt;RecNum&gt;2247&lt;/RecNum&gt;&lt;DisplayText&gt;&lt;style face="superscript"&gt;6, 74&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Cite&gt;&lt;RecNum&gt;1620&lt;/RecNum&gt;&lt;record&gt;&lt;rec-number&gt;1620&lt;/rec-number&gt;&lt;foreign-keys&gt;&lt;key app="EN" db-id="ezz5rzdt02s5vrefssrptp51xwwsst9rxw22"&gt;1620&lt;/key&gt;&lt;/foreign-keys&gt;&lt;ref-type name="Web Page"&gt;12&lt;/ref-type&gt;&lt;contributors&gt;&lt;/contributors&gt;&lt;titles&gt;&lt;title&gt;http://www.e-lactancia.org/breastfeeding/interferon-beta-1b/product/&lt;/title&gt;&lt;/titles&gt;&lt;number&gt;18/11/2018&lt;/number&gt;&lt;dates&gt;&lt;/dates&gt;&lt;urls&gt;&lt;/urls&gt;&lt;/record&gt;&lt;/Cite&gt;&lt;/EndNote&gt;</w:instrText>
      </w:r>
      <w:r w:rsidR="00E347A9" w:rsidRPr="00F30719">
        <w:fldChar w:fldCharType="separate"/>
      </w:r>
      <w:hyperlink w:anchor="_ENREF_6" w:tooltip="Coyle, 2016 #2247" w:history="1">
        <w:r w:rsidR="00CA39F8" w:rsidRPr="00F30719">
          <w:rPr>
            <w:noProof/>
            <w:vertAlign w:val="superscript"/>
          </w:rPr>
          <w:t>6</w:t>
        </w:r>
      </w:hyperlink>
      <w:r w:rsidR="00CA39F8" w:rsidRPr="00F30719">
        <w:rPr>
          <w:noProof/>
          <w:vertAlign w:val="superscript"/>
        </w:rPr>
        <w:t xml:space="preserve">, </w:t>
      </w:r>
      <w:hyperlink w:anchor="_ENREF_74" w:tooltip=",  #1620" w:history="1">
        <w:r w:rsidR="00CA39F8" w:rsidRPr="00F30719">
          <w:rPr>
            <w:noProof/>
            <w:vertAlign w:val="superscript"/>
          </w:rPr>
          <w:t>74</w:t>
        </w:r>
      </w:hyperlink>
      <w:r w:rsidR="00E347A9" w:rsidRPr="00F30719">
        <w:fldChar w:fldCharType="end"/>
      </w:r>
      <w:r w:rsidRPr="00F30719">
        <w:t>.</w:t>
      </w:r>
    </w:p>
    <w:p w14:paraId="41C6B1AB" w14:textId="7DA6F484" w:rsidR="00A86857" w:rsidRPr="00F30719" w:rsidRDefault="00A86857" w:rsidP="009C190A">
      <w:pPr>
        <w:spacing w:after="0" w:line="360" w:lineRule="auto"/>
        <w:jc w:val="both"/>
        <w:rPr>
          <w:b/>
        </w:rPr>
      </w:pPr>
      <w:r w:rsidRPr="00F30719">
        <w:t xml:space="preserve">No caso de </w:t>
      </w:r>
      <w:r w:rsidR="00755152" w:rsidRPr="00F30719">
        <w:t xml:space="preserve">um </w:t>
      </w:r>
      <w:r w:rsidRPr="00F30719">
        <w:t xml:space="preserve">surto durante o período de amamentação pode ser feito tratamento com </w:t>
      </w:r>
      <w:proofErr w:type="spellStart"/>
      <w:r w:rsidRPr="00F30719">
        <w:t>bólus</w:t>
      </w:r>
      <w:proofErr w:type="spellEnd"/>
      <w:r w:rsidRPr="00F30719">
        <w:t xml:space="preserve"> de </w:t>
      </w:r>
      <w:proofErr w:type="spellStart"/>
      <w:r w:rsidR="00B33EF1" w:rsidRPr="00F30719">
        <w:t>m</w:t>
      </w:r>
      <w:r w:rsidR="009C190A" w:rsidRPr="00F30719">
        <w:t>etilprednisolona</w:t>
      </w:r>
      <w:proofErr w:type="spellEnd"/>
      <w:r w:rsidR="009C190A" w:rsidRPr="00F30719">
        <w:t>,</w:t>
      </w:r>
      <w:r w:rsidRPr="00F30719">
        <w:t xml:space="preserve"> </w:t>
      </w:r>
      <w:r w:rsidR="00755152" w:rsidRPr="00F30719">
        <w:t>dado</w:t>
      </w:r>
      <w:r w:rsidRPr="00F30719">
        <w:t xml:space="preserve"> a dose de fármac</w:t>
      </w:r>
      <w:r w:rsidR="00755152" w:rsidRPr="00F30719">
        <w:t xml:space="preserve">o que passa para o leite </w:t>
      </w:r>
      <w:r w:rsidRPr="00F30719">
        <w:t xml:space="preserve">atingir </w:t>
      </w:r>
      <w:r w:rsidR="00755152" w:rsidRPr="00F30719">
        <w:t xml:space="preserve">apenas </w:t>
      </w:r>
      <w:r w:rsidRPr="00F30719">
        <w:t xml:space="preserve">1,45% da dose materna. Deve ser aconselhado </w:t>
      </w:r>
      <w:r w:rsidR="008A6516" w:rsidRPr="00F30719">
        <w:t>amamentar</w:t>
      </w:r>
      <w:r w:rsidRPr="00F30719">
        <w:t xml:space="preserve"> com intervalo duas a quatro horas após a perfusão o que permite diminuir a quantidade de fármaco no leite materno </w:t>
      </w:r>
      <w:hyperlink w:anchor="_ENREF_6" w:tooltip="Coyle, 2016 #2247" w:history="1">
        <w:r w:rsidR="00CA39F8" w:rsidRPr="00F30719">
          <w:fldChar w:fldCharType="begin"/>
        </w:r>
        <w:r w:rsidR="00CA39F8" w:rsidRPr="00F30719">
          <w:instrText xml:space="preserve"> ADDIN EN.CITE &lt;EndNote&gt;&lt;Cite&gt;&lt;Author&gt;Coyle&lt;/Author&gt;&lt;Year&gt;2016&lt;/Year&gt;&lt;RecNum&gt;2247&lt;/RecNum&gt;&lt;DisplayText&gt;&lt;style face="superscript"&gt;6&lt;/style&gt;&lt;/DisplayText&gt;&lt;record&gt;&lt;rec-number&gt;2247&lt;/rec-number&gt;&lt;foreign-keys&gt;&lt;key app="EN" db-id="aapdax9x5zrtd0e9wwepxezp0pszdwtz5wtd" timestamp="1487494489"&gt;2247&lt;/key&gt;&lt;/foreign-keys&gt;&lt;ref-type name="Journal Article"&gt;17&lt;/ref-type&gt;&lt;contributors&gt;&lt;authors&gt;&lt;author&gt;Coyle, P. K.&lt;/author&gt;&lt;/authors&gt;&lt;/contributors&gt;&lt;auth-address&gt;Dept. of Neurology HSC, T12 Stony Brook University Medical Center Stony Brook, NY 11794, USA.&lt;/auth-address&gt;&lt;titles&gt;&lt;title&gt;Management of women with multiple sclerosis through pregnancy and after childbirth&lt;/title&gt;&lt;secondary-title&gt;Ther Adv Neurol Disord&lt;/secondary-title&gt;&lt;/titles&gt;&lt;periodical&gt;&lt;full-title&gt;Ther Adv Neurol Disord&lt;/full-title&gt;&lt;/periodical&gt;&lt;pages&gt;198-210&lt;/pages&gt;&lt;volume&gt;9&lt;/volume&gt;&lt;number&gt;3&lt;/number&gt;&lt;keywords&gt;&lt;keyword&gt;multiple sclerosis&lt;/keyword&gt;&lt;keyword&gt;postpartum relapses&lt;/keyword&gt;&lt;keyword&gt;pregnancy&lt;/keyword&gt;&lt;keyword&gt;women&amp;apos;s issues&lt;/keyword&gt;&lt;/keywords&gt;&lt;dates&gt;&lt;year&gt;2016&lt;/year&gt;&lt;pub-dates&gt;&lt;date&gt;May&lt;/date&gt;&lt;/pub-dates&gt;&lt;/dates&gt;&lt;isbn&gt;1756-2856 (Print)&amp;#xD;1756-2856 (Linking)&lt;/isbn&gt;&lt;accession-num&gt;27134675&lt;/accession-num&gt;&lt;urls&gt;&lt;related-urls&gt;&lt;url&gt;https://www.ncbi.nlm.nih.gov/pubmed/27134675&lt;/url&gt;&lt;/related-urls&gt;&lt;/urls&gt;&lt;custom2&gt;PMC4811012&lt;/custom2&gt;&lt;electronic-resource-num&gt;10.1177/1756285616631897&lt;/electronic-resource-num&gt;&lt;/record&gt;&lt;/Cite&gt;&lt;/EndNote&gt;</w:instrText>
        </w:r>
        <w:r w:rsidR="00CA39F8" w:rsidRPr="00F30719">
          <w:fldChar w:fldCharType="separate"/>
        </w:r>
        <w:r w:rsidR="00CA39F8" w:rsidRPr="00F30719">
          <w:rPr>
            <w:noProof/>
            <w:vertAlign w:val="superscript"/>
          </w:rPr>
          <w:t>6</w:t>
        </w:r>
        <w:r w:rsidR="00CA39F8" w:rsidRPr="00F30719">
          <w:fldChar w:fldCharType="end"/>
        </w:r>
      </w:hyperlink>
      <w:r w:rsidRPr="00F30719">
        <w:t>.</w:t>
      </w:r>
    </w:p>
    <w:p w14:paraId="11C728F1" w14:textId="77777777" w:rsidR="00CA12CE" w:rsidRPr="00F30719" w:rsidRDefault="00CA12CE" w:rsidP="00C85F3F">
      <w:pPr>
        <w:spacing w:after="0" w:line="360" w:lineRule="auto"/>
        <w:jc w:val="both"/>
        <w:rPr>
          <w:b/>
        </w:rPr>
      </w:pPr>
    </w:p>
    <w:p w14:paraId="207A543C" w14:textId="77777777" w:rsidR="007F2C94" w:rsidRPr="00F30719" w:rsidRDefault="007F2C94" w:rsidP="00B33EF1">
      <w:pPr>
        <w:spacing w:after="0" w:line="360" w:lineRule="auto"/>
        <w:jc w:val="both"/>
      </w:pPr>
      <w:r w:rsidRPr="00F30719">
        <w:t>ORIENTAÇÕES:</w:t>
      </w:r>
    </w:p>
    <w:p w14:paraId="0FFE3B7F" w14:textId="53A5CFFF" w:rsidR="00C85F3F" w:rsidRPr="00F30719" w:rsidRDefault="00C85F3F" w:rsidP="00FC3B19">
      <w:pPr>
        <w:pStyle w:val="PargrafodaLista"/>
        <w:numPr>
          <w:ilvl w:val="0"/>
          <w:numId w:val="33"/>
        </w:numPr>
        <w:spacing w:after="0" w:line="360" w:lineRule="auto"/>
        <w:jc w:val="both"/>
      </w:pPr>
      <w:r w:rsidRPr="00F30719">
        <w:t>A amamentação não tem efeito negativo para a doença, podendo ter efeito positivo mas apenas se for exclusiva</w:t>
      </w:r>
      <w:r w:rsidR="009C190A" w:rsidRPr="00F30719">
        <w:t>;</w:t>
      </w:r>
    </w:p>
    <w:p w14:paraId="7C099A02" w14:textId="046F728E" w:rsidR="00FC3B19" w:rsidRPr="00F30719" w:rsidRDefault="00C85F3F" w:rsidP="00CB23F8">
      <w:pPr>
        <w:pStyle w:val="PargrafodaLista"/>
        <w:numPr>
          <w:ilvl w:val="0"/>
          <w:numId w:val="33"/>
        </w:numPr>
        <w:spacing w:after="0" w:line="360" w:lineRule="auto"/>
        <w:jc w:val="both"/>
      </w:pPr>
      <w:r w:rsidRPr="00F30719">
        <w:t>O risco de aumento de atividade de doença no período pós parto é conhecido</w:t>
      </w:r>
      <w:r w:rsidR="009C190A" w:rsidRPr="00F30719">
        <w:t>;</w:t>
      </w:r>
    </w:p>
    <w:p w14:paraId="7B16EFC6" w14:textId="428A771F" w:rsidR="00FC3B19" w:rsidRPr="00F30719" w:rsidRDefault="009C190A" w:rsidP="00CB23F8">
      <w:pPr>
        <w:pStyle w:val="PargrafodaLista"/>
        <w:numPr>
          <w:ilvl w:val="0"/>
          <w:numId w:val="33"/>
        </w:numPr>
        <w:spacing w:after="0" w:line="360" w:lineRule="auto"/>
        <w:jc w:val="both"/>
      </w:pPr>
      <w:r w:rsidRPr="00F30719">
        <w:t xml:space="preserve">A </w:t>
      </w:r>
      <w:r w:rsidR="00BA6736" w:rsidRPr="00F30719">
        <w:t xml:space="preserve">decisão de </w:t>
      </w:r>
      <w:r w:rsidR="00B33EF1" w:rsidRPr="00F30719">
        <w:t>amamentar</w:t>
      </w:r>
      <w:r w:rsidR="003F089F" w:rsidRPr="00F30719">
        <w:t>,</w:t>
      </w:r>
      <w:r w:rsidR="00B33EF1" w:rsidRPr="00F30719">
        <w:t xml:space="preserve"> ou </w:t>
      </w:r>
      <w:r w:rsidR="00BA6736" w:rsidRPr="00F30719">
        <w:t>n</w:t>
      </w:r>
      <w:r w:rsidRPr="00F30719">
        <w:t>ão</w:t>
      </w:r>
      <w:r w:rsidR="003F089F" w:rsidRPr="00F30719">
        <w:t>,</w:t>
      </w:r>
      <w:r w:rsidRPr="00F30719">
        <w:t xml:space="preserve"> </w:t>
      </w:r>
      <w:r w:rsidR="00B33EF1" w:rsidRPr="00F30719">
        <w:t xml:space="preserve">é da responsabilidade </w:t>
      </w:r>
      <w:r w:rsidR="00BA6736" w:rsidRPr="00F30719">
        <w:t>da doente</w:t>
      </w:r>
      <w:r w:rsidRPr="00F30719">
        <w:t>;</w:t>
      </w:r>
    </w:p>
    <w:p w14:paraId="35CF8EAA" w14:textId="5508A951" w:rsidR="00FC3B19" w:rsidRPr="00F30719" w:rsidRDefault="00BA6736" w:rsidP="00CB23F8">
      <w:pPr>
        <w:pStyle w:val="PargrafodaLista"/>
        <w:numPr>
          <w:ilvl w:val="0"/>
          <w:numId w:val="33"/>
        </w:numPr>
        <w:spacing w:after="0" w:line="360" w:lineRule="auto"/>
        <w:jc w:val="both"/>
      </w:pPr>
      <w:r w:rsidRPr="00F30719">
        <w:t>Avaliação individual dos potenciais benefício</w:t>
      </w:r>
      <w:r w:rsidR="009C190A" w:rsidRPr="00F30719">
        <w:t>s da amamentação seja</w:t>
      </w:r>
      <w:r w:rsidR="003F089F" w:rsidRPr="00F30719">
        <w:t>m</w:t>
      </w:r>
      <w:r w:rsidR="009C190A" w:rsidRPr="00F30719">
        <w:t xml:space="preserve"> físicos (</w:t>
      </w:r>
      <w:r w:rsidRPr="00F30719">
        <w:t>exemplo diminu</w:t>
      </w:r>
      <w:r w:rsidR="009C190A" w:rsidRPr="00F30719">
        <w:t>indo risco d</w:t>
      </w:r>
      <w:r w:rsidR="003F089F" w:rsidRPr="00F30719">
        <w:t>e neoplasia da mama</w:t>
      </w:r>
      <w:r w:rsidRPr="00F30719">
        <w:t>) ou psicológicos /emocionais.</w:t>
      </w:r>
    </w:p>
    <w:p w14:paraId="414E5574" w14:textId="4C034E21" w:rsidR="00D0241D" w:rsidRPr="00F30719" w:rsidRDefault="00D0241D" w:rsidP="00CB23F8">
      <w:pPr>
        <w:pStyle w:val="PargrafodaLista"/>
        <w:numPr>
          <w:ilvl w:val="0"/>
          <w:numId w:val="33"/>
        </w:numPr>
        <w:spacing w:after="0" w:line="360" w:lineRule="auto"/>
        <w:jc w:val="both"/>
      </w:pPr>
      <w:r w:rsidRPr="00F30719">
        <w:t>No caso particular das doentes com espasticidade/paraparésia, alertar para o risco de queda do recém-nascido quando tentam ama</w:t>
      </w:r>
      <w:r w:rsidR="0032079E" w:rsidRPr="00F30719">
        <w:t xml:space="preserve">mentar, devendo ser auxiliadas. </w:t>
      </w:r>
    </w:p>
    <w:p w14:paraId="35D91504" w14:textId="6308ED95" w:rsidR="00831B61" w:rsidRPr="00F30719" w:rsidRDefault="00831B61" w:rsidP="00CB23F8">
      <w:pPr>
        <w:pStyle w:val="PargrafodaLista"/>
        <w:numPr>
          <w:ilvl w:val="0"/>
          <w:numId w:val="33"/>
        </w:numPr>
        <w:spacing w:after="0" w:line="360" w:lineRule="auto"/>
        <w:jc w:val="both"/>
      </w:pPr>
      <w:r w:rsidRPr="00F30719">
        <w:rPr>
          <w:rFonts w:eastAsia="Times New Roman"/>
        </w:rPr>
        <w:t xml:space="preserve">O Interferão </w:t>
      </w:r>
      <w:r w:rsidR="00674516" w:rsidRPr="00F30719">
        <w:rPr>
          <w:rFonts w:eastAsia="Times New Roman"/>
        </w:rPr>
        <w:t>beta</w:t>
      </w:r>
      <w:r w:rsidRPr="00F30719">
        <w:rPr>
          <w:rFonts w:eastAsia="Times New Roman"/>
        </w:rPr>
        <w:t xml:space="preserve"> </w:t>
      </w:r>
      <w:r w:rsidR="004E1214" w:rsidRPr="00F30719">
        <w:rPr>
          <w:rFonts w:eastAsia="Times New Roman"/>
        </w:rPr>
        <w:t xml:space="preserve"> e </w:t>
      </w:r>
      <w:r w:rsidR="00674516" w:rsidRPr="00F30719">
        <w:rPr>
          <w:rFonts w:eastAsia="Times New Roman"/>
        </w:rPr>
        <w:t xml:space="preserve">provavelmente o acetato de </w:t>
      </w:r>
      <w:proofErr w:type="spellStart"/>
      <w:r w:rsidR="00674516" w:rsidRPr="00F30719">
        <w:rPr>
          <w:rFonts w:eastAsia="Times New Roman"/>
        </w:rPr>
        <w:t>glatirâmero</w:t>
      </w:r>
      <w:proofErr w:type="spellEnd"/>
      <w:r w:rsidR="00674516" w:rsidRPr="00F30719">
        <w:rPr>
          <w:rFonts w:eastAsia="Times New Roman"/>
        </w:rPr>
        <w:t xml:space="preserve">, são </w:t>
      </w:r>
      <w:proofErr w:type="spellStart"/>
      <w:r w:rsidRPr="00F30719">
        <w:rPr>
          <w:rFonts w:eastAsia="Times New Roman"/>
        </w:rPr>
        <w:t>compative</w:t>
      </w:r>
      <w:r w:rsidR="00674516" w:rsidRPr="00F30719">
        <w:rPr>
          <w:rFonts w:eastAsia="Times New Roman"/>
        </w:rPr>
        <w:t>is</w:t>
      </w:r>
      <w:proofErr w:type="spellEnd"/>
      <w:r w:rsidRPr="00F30719">
        <w:rPr>
          <w:rFonts w:eastAsia="Times New Roman"/>
        </w:rPr>
        <w:t xml:space="preserve"> com a amamentação. </w:t>
      </w:r>
    </w:p>
    <w:p w14:paraId="5864873A" w14:textId="77777777" w:rsidR="00FC3B19" w:rsidRPr="00F30719" w:rsidRDefault="00FC3B19" w:rsidP="00CB23F8">
      <w:pPr>
        <w:pStyle w:val="PargrafodaLista"/>
        <w:spacing w:after="0" w:line="360" w:lineRule="auto"/>
        <w:ind w:left="360"/>
        <w:jc w:val="both"/>
      </w:pPr>
    </w:p>
    <w:p w14:paraId="4F913FEB" w14:textId="77777777" w:rsidR="009C190A" w:rsidRPr="00F30719" w:rsidRDefault="009C190A" w:rsidP="0012392D">
      <w:pPr>
        <w:spacing w:after="0" w:line="360" w:lineRule="auto"/>
        <w:jc w:val="both"/>
      </w:pPr>
    </w:p>
    <w:p w14:paraId="124DE9E0" w14:textId="77777777" w:rsidR="00BA6736" w:rsidRPr="00F30719" w:rsidRDefault="00BA6736" w:rsidP="00C21EBE">
      <w:pPr>
        <w:spacing w:after="0" w:line="360" w:lineRule="auto"/>
        <w:jc w:val="both"/>
        <w:rPr>
          <w:b/>
        </w:rPr>
      </w:pPr>
      <w:r w:rsidRPr="00F30719">
        <w:rPr>
          <w:b/>
        </w:rPr>
        <w:t xml:space="preserve">II. </w:t>
      </w:r>
      <w:r w:rsidR="00A86857" w:rsidRPr="00F30719">
        <w:rPr>
          <w:b/>
        </w:rPr>
        <w:t xml:space="preserve">Terapêutica modificadora de doença após o parto </w:t>
      </w:r>
    </w:p>
    <w:p w14:paraId="5211DF23" w14:textId="77777777" w:rsidR="00BA6736" w:rsidRPr="00F30719" w:rsidRDefault="00BA6736" w:rsidP="00C21EBE">
      <w:pPr>
        <w:spacing w:after="0" w:line="360" w:lineRule="auto"/>
        <w:jc w:val="both"/>
      </w:pPr>
      <w:r w:rsidRPr="00F30719">
        <w:t xml:space="preserve">MENSAGEM: </w:t>
      </w:r>
    </w:p>
    <w:p w14:paraId="3B4505C3" w14:textId="700C8069" w:rsidR="00FC3B19" w:rsidRPr="00F30719" w:rsidRDefault="00BA6736" w:rsidP="00C21EBE">
      <w:pPr>
        <w:spacing w:after="0" w:line="360" w:lineRule="auto"/>
        <w:jc w:val="both"/>
      </w:pPr>
      <w:r w:rsidRPr="00F30719">
        <w:lastRenderedPageBreak/>
        <w:t xml:space="preserve">O risco de aumento de atividade de doença no período pós parto é conhecido. Os </w:t>
      </w:r>
      <w:proofErr w:type="spellStart"/>
      <w:r w:rsidRPr="00F30719">
        <w:t>factores</w:t>
      </w:r>
      <w:proofErr w:type="spellEnd"/>
      <w:r w:rsidRPr="00F30719">
        <w:t xml:space="preserve"> preditores de surtos após o parto são surtos pré-gravidez ou durante a gravidez, ausência de TMD prévio à gravidez ou necessidade de uso de terapêuticas de elevada </w:t>
      </w:r>
      <w:r w:rsidR="009C190A" w:rsidRPr="00F30719">
        <w:t>eficácia previa</w:t>
      </w:r>
      <w:r w:rsidR="0035469C" w:rsidRPr="00F30719">
        <w:t xml:space="preserve">s </w:t>
      </w:r>
      <w:r w:rsidR="009C190A" w:rsidRPr="00F30719">
        <w:t>à gravidez</w:t>
      </w:r>
      <w:r w:rsidRPr="00F30719">
        <w:t>.</w:t>
      </w:r>
    </w:p>
    <w:p w14:paraId="21DBF4AD" w14:textId="77777777" w:rsidR="00BA6736" w:rsidRPr="00F30719" w:rsidRDefault="00BA6736" w:rsidP="00C21EBE">
      <w:pPr>
        <w:spacing w:after="0" w:line="360" w:lineRule="auto"/>
        <w:jc w:val="both"/>
      </w:pPr>
    </w:p>
    <w:p w14:paraId="0E464FDE" w14:textId="77777777" w:rsidR="009C190A" w:rsidRPr="00F30719" w:rsidRDefault="00BA6736" w:rsidP="009C190A">
      <w:pPr>
        <w:spacing w:after="0" w:line="360" w:lineRule="auto"/>
        <w:jc w:val="both"/>
      </w:pPr>
      <w:r w:rsidRPr="00F30719">
        <w:t>SUPORTE</w:t>
      </w:r>
    </w:p>
    <w:p w14:paraId="3A72A1E9" w14:textId="189124B5" w:rsidR="009C190A" w:rsidRPr="00F30719" w:rsidRDefault="00A86857" w:rsidP="009C190A">
      <w:pPr>
        <w:spacing w:after="0" w:line="360" w:lineRule="auto"/>
        <w:jc w:val="both"/>
      </w:pPr>
      <w:r w:rsidRPr="00F30719">
        <w:t>A utilização de fármacos, especialmente Imunoglobulinas e corticoides em pulsos, imediatamente após o parto e nos 3 meses seguintes foi amplamente utilizada na tentativ</w:t>
      </w:r>
      <w:r w:rsidR="009C190A" w:rsidRPr="00F30719">
        <w:t>a de diminuir o risco de surtos</w:t>
      </w:r>
      <w:r w:rsidRPr="00F30719">
        <w:t xml:space="preserve">. Esta prática teve por suporte alguns estudos com pequenas séries de doentes </w:t>
      </w:r>
      <w:r w:rsidR="00C1758C" w:rsidRPr="00F30719">
        <w:fldChar w:fldCharType="begin">
          <w:fldData xml:space="preserve">PEVuZE5vdGU+PENpdGU+PEF1dGhvcj5kZSBTZXplPC9BdXRob3I+PFllYXI+MjAwNDwvWWVhcj48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</w:fldData>
        </w:fldChar>
      </w:r>
      <w:r w:rsidR="00CA39F8" w:rsidRPr="00F30719">
        <w:instrText xml:space="preserve"> ADDIN EN.CITE </w:instrText>
      </w:r>
      <w:r w:rsidR="00CA39F8" w:rsidRPr="00F30719">
        <w:fldChar w:fldCharType="begin">
          <w:fldData xml:space="preserve">PEVuZE5vdGU+PENpdGU+PEF1dGhvcj5kZSBTZXplPC9BdXRob3I+PFllYXI+MjAwNDwvWWVhcj48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</w:fldData>
        </w:fldChar>
      </w:r>
      <w:r w:rsidR="00CA39F8" w:rsidRPr="00F30719">
        <w:instrText xml:space="preserve"> ADDIN EN.CITE.DATA </w:instrText>
      </w:r>
      <w:r w:rsidR="00CA39F8" w:rsidRPr="00F30719">
        <w:fldChar w:fldCharType="end"/>
      </w:r>
      <w:r w:rsidR="00C1758C" w:rsidRPr="00F30719">
        <w:fldChar w:fldCharType="separate"/>
      </w:r>
      <w:hyperlink w:anchor="_ENREF_75" w:tooltip="de Seze, 2004 #2227" w:history="1">
        <w:r w:rsidR="00CA39F8" w:rsidRPr="00F30719">
          <w:rPr>
            <w:noProof/>
            <w:vertAlign w:val="superscript"/>
          </w:rPr>
          <w:t>75</w:t>
        </w:r>
      </w:hyperlink>
      <w:r w:rsidR="00CA39F8" w:rsidRPr="00F30719">
        <w:rPr>
          <w:noProof/>
          <w:vertAlign w:val="superscript"/>
        </w:rPr>
        <w:t xml:space="preserve">, </w:t>
      </w:r>
      <w:hyperlink w:anchor="_ENREF_76" w:tooltip="Achiron, 2004 #2229" w:history="1">
        <w:r w:rsidR="00CA39F8" w:rsidRPr="00F30719">
          <w:rPr>
            <w:noProof/>
            <w:vertAlign w:val="superscript"/>
          </w:rPr>
          <w:t>76</w:t>
        </w:r>
      </w:hyperlink>
      <w:r w:rsidR="00C1758C" w:rsidRPr="00F30719">
        <w:fldChar w:fldCharType="end"/>
      </w:r>
      <w:r w:rsidRPr="00F30719">
        <w:t>. Atualmente</w:t>
      </w:r>
      <w:r w:rsidR="00F6511C" w:rsidRPr="00F30719">
        <w:t xml:space="preserve">, </w:t>
      </w:r>
      <w:r w:rsidRPr="00F30719">
        <w:t>a evidência de eficácia terapêu</w:t>
      </w:r>
      <w:r w:rsidR="009C190A" w:rsidRPr="00F30719">
        <w:t xml:space="preserve">tica da </w:t>
      </w:r>
      <w:proofErr w:type="spellStart"/>
      <w:r w:rsidR="009C190A" w:rsidRPr="00F30719">
        <w:t>IgGev</w:t>
      </w:r>
      <w:proofErr w:type="spellEnd"/>
      <w:r w:rsidR="009C190A" w:rsidRPr="00F30719">
        <w:t xml:space="preserve"> polivalente na EM</w:t>
      </w:r>
      <w:r w:rsidRPr="00F30719">
        <w:t>, incl</w:t>
      </w:r>
      <w:r w:rsidR="009C190A" w:rsidRPr="00F30719">
        <w:t xml:space="preserve">uindo no período após o parto, </w:t>
      </w:r>
      <w:r w:rsidRPr="00F30719">
        <w:t>é baixa e assim a</w:t>
      </w:r>
      <w:r w:rsidR="009C190A" w:rsidRPr="00F30719">
        <w:t xml:space="preserve"> sua utilização não é consensual </w:t>
      </w:r>
      <w:hyperlink w:anchor="_ENREF_77" w:tooltip="Haas, 2007 #2228" w:history="1">
        <w:r w:rsidR="00CA39F8" w:rsidRPr="00F30719">
          <w:fldChar w:fldCharType="begin">
            <w:fldData xml:space="preserve">PEVuZE5vdGU+PENpdGU+PEF1dGhvcj5IYWFzPC9BdXRob3I+PFllYXI+MjAwNzwvWWVhcj48UmVj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</w:fldData>
          </w:fldChar>
        </w:r>
        <w:r w:rsidR="00CA39F8" w:rsidRPr="00F30719">
          <w:instrText xml:space="preserve"> ADDIN EN.CITE </w:instrText>
        </w:r>
        <w:r w:rsidR="00CA39F8" w:rsidRPr="00F30719">
          <w:fldChar w:fldCharType="begin">
            <w:fldData xml:space="preserve">PEVuZE5vdGU+PENpdGU+PEF1dGhvcj5IYWFzPC9BdXRob3I+PFllYXI+MjAwNzwvWWVhcj48UmVj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77-81</w:t>
        </w:r>
        <w:r w:rsidR="00CA39F8" w:rsidRPr="00F30719">
          <w:fldChar w:fldCharType="end"/>
        </w:r>
      </w:hyperlink>
      <w:r w:rsidRPr="00F30719">
        <w:t>. Um estu</w:t>
      </w:r>
      <w:r w:rsidR="003F089F" w:rsidRPr="00F30719">
        <w:t xml:space="preserve">do mostrou que a utilização de </w:t>
      </w:r>
      <w:proofErr w:type="spellStart"/>
      <w:r w:rsidR="003F089F" w:rsidRPr="00F30719">
        <w:t>n</w:t>
      </w:r>
      <w:r w:rsidRPr="00F30719">
        <w:t>atalizumab</w:t>
      </w:r>
      <w:proofErr w:type="spellEnd"/>
      <w:r w:rsidRPr="00F30719">
        <w:t xml:space="preserve"> nos 8 dias após o parto diminui risco de surtos no per</w:t>
      </w:r>
      <w:r w:rsidR="009C190A" w:rsidRPr="00F30719">
        <w:t xml:space="preserve">íodo </w:t>
      </w:r>
      <w:r w:rsidRPr="00F30719">
        <w:t>pós parto</w:t>
      </w:r>
      <w:hyperlink w:anchor="_ENREF_64" w:tooltip="Vukusic, 2015 #1340" w:history="1">
        <w:r w:rsidR="00CA39F8" w:rsidRPr="00F30719">
          <w:fldChar w:fldCharType="begin">
            <w:fldData xml:space="preserve">PEVuZE5vdGU+PENpdGU+PEF1dGhvcj5WdWt1c2ljPC9BdXRob3I+PFllYXI+MjAxNTwvWWVhcj48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</w:fldData>
          </w:fldChar>
        </w:r>
        <w:r w:rsidR="00CA39F8" w:rsidRPr="00F30719">
          <w:instrText xml:space="preserve"> ADDIN EN.CITE </w:instrText>
        </w:r>
        <w:r w:rsidR="00CA39F8" w:rsidRPr="00F30719">
          <w:fldChar w:fldCharType="begin">
            <w:fldData xml:space="preserve">PEVuZE5vdGU+PENpdGU+PEF1dGhvcj5WdWt1c2ljPC9BdXRob3I+PFllYXI+MjAxNTwvWWVhcj48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4</w:t>
        </w:r>
        <w:r w:rsidR="00CA39F8" w:rsidRPr="00F30719">
          <w:fldChar w:fldCharType="end"/>
        </w:r>
      </w:hyperlink>
      <w:r w:rsidRPr="00F30719">
        <w:t xml:space="preserve">. </w:t>
      </w:r>
    </w:p>
    <w:p w14:paraId="5ABA2C34" w14:textId="0DBAAD3D" w:rsidR="009C190A" w:rsidRPr="00F30719" w:rsidRDefault="00A86857" w:rsidP="009C190A">
      <w:pPr>
        <w:spacing w:after="0" w:line="360" w:lineRule="auto"/>
        <w:jc w:val="both"/>
      </w:pPr>
      <w:r w:rsidRPr="00F30719">
        <w:t xml:space="preserve">O potencial efeito da terapia hormonal na prevenção de surtos no período após o parto foi avaliado em pelo menos dois </w:t>
      </w:r>
      <w:r w:rsidR="00F6511C" w:rsidRPr="00F30719">
        <w:t>e</w:t>
      </w:r>
      <w:r w:rsidRPr="00F30719">
        <w:t xml:space="preserve">studos que foram negativos </w:t>
      </w:r>
      <w:r w:rsidR="00C1758C" w:rsidRPr="00F30719">
        <w:fldChar w:fldCharType="begin">
          <w:fldData xml:space="preserve">PEVuZE5vdGU+PENpdGU+PEF1dGhvcj5TaWNvdHRlPC9BdXRob3I+PFllYXI+MjAwMjwvWWVhcj48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</w:fldData>
        </w:fldChar>
      </w:r>
      <w:r w:rsidR="00CA39F8" w:rsidRPr="00F30719">
        <w:instrText xml:space="preserve"> ADDIN EN.CITE </w:instrText>
      </w:r>
      <w:r w:rsidR="00CA39F8" w:rsidRPr="00F30719">
        <w:fldChar w:fldCharType="begin">
          <w:fldData xml:space="preserve">PEVuZE5vdGU+PENpdGU+PEF1dGhvcj5TaWNvdHRlPC9BdXRob3I+PFllYXI+MjAwMjwvWWVhcj48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</w:fldData>
        </w:fldChar>
      </w:r>
      <w:r w:rsidR="00CA39F8" w:rsidRPr="00F30719">
        <w:instrText xml:space="preserve"> ADDIN EN.CITE.DATA </w:instrText>
      </w:r>
      <w:r w:rsidR="00CA39F8" w:rsidRPr="00F30719">
        <w:fldChar w:fldCharType="end"/>
      </w:r>
      <w:r w:rsidR="00C1758C" w:rsidRPr="00F30719">
        <w:fldChar w:fldCharType="separate"/>
      </w:r>
      <w:hyperlink w:anchor="_ENREF_69" w:tooltip="Vukusic, 2009 #2241" w:history="1">
        <w:r w:rsidR="00CA39F8" w:rsidRPr="00F30719">
          <w:rPr>
            <w:noProof/>
            <w:vertAlign w:val="superscript"/>
          </w:rPr>
          <w:t>69</w:t>
        </w:r>
      </w:hyperlink>
      <w:r w:rsidR="00CA39F8" w:rsidRPr="00F30719">
        <w:rPr>
          <w:noProof/>
          <w:vertAlign w:val="superscript"/>
        </w:rPr>
        <w:t xml:space="preserve">, </w:t>
      </w:r>
      <w:hyperlink w:anchor="_ENREF_82" w:tooltip="Sicotte, 2002 #2240" w:history="1">
        <w:r w:rsidR="00CA39F8" w:rsidRPr="00F30719">
          <w:rPr>
            <w:noProof/>
            <w:vertAlign w:val="superscript"/>
          </w:rPr>
          <w:t>82</w:t>
        </w:r>
      </w:hyperlink>
      <w:r w:rsidR="00C1758C" w:rsidRPr="00F30719">
        <w:fldChar w:fldCharType="end"/>
      </w:r>
      <w:r w:rsidR="009C190A" w:rsidRPr="00F30719">
        <w:t xml:space="preserve">. </w:t>
      </w:r>
    </w:p>
    <w:p w14:paraId="333EA873" w14:textId="3AA415CF" w:rsidR="00A86857" w:rsidRPr="00F30719" w:rsidRDefault="00A86857" w:rsidP="009C190A">
      <w:pPr>
        <w:spacing w:after="0" w:line="360" w:lineRule="auto"/>
        <w:jc w:val="both"/>
      </w:pPr>
      <w:r w:rsidRPr="00F30719">
        <w:t xml:space="preserve">O </w:t>
      </w:r>
      <w:r w:rsidR="009C190A" w:rsidRPr="00F30719">
        <w:t>início</w:t>
      </w:r>
      <w:r w:rsidRPr="00F30719">
        <w:t xml:space="preserve"> da TMD logo após o parto</w:t>
      </w:r>
      <w:r w:rsidR="009C190A" w:rsidRPr="00F30719">
        <w:t>,</w:t>
      </w:r>
      <w:r w:rsidRPr="00F30719">
        <w:t xml:space="preserve"> nas mulheres com maior risco de surtos após o parto é consensual e prática comum. No entanto, a eficácia destes procedimentos para diminuir o risco neste período é pouco conhecida</w:t>
      </w:r>
      <w:r w:rsidR="009C190A" w:rsidRPr="00F30719">
        <w:t>,</w:t>
      </w:r>
      <w:r w:rsidRPr="00F30719">
        <w:t xml:space="preserve"> e sabendo do intervalo de tempo nece</w:t>
      </w:r>
      <w:r w:rsidR="009C190A" w:rsidRPr="00F30719">
        <w:t>ssário para estes fármacos atuarem,</w:t>
      </w:r>
      <w:r w:rsidRPr="00F30719">
        <w:t xml:space="preserve"> o papel destes fármacos nesse período é questionável</w:t>
      </w:r>
      <w:r w:rsidR="00F6511C" w:rsidRPr="00F30719">
        <w:t xml:space="preserve">. </w:t>
      </w:r>
      <w:r w:rsidRPr="00F30719">
        <w:t xml:space="preserve">A utilização de fármacos </w:t>
      </w:r>
      <w:proofErr w:type="spellStart"/>
      <w:r w:rsidRPr="00F30719">
        <w:t>imunomoduladores</w:t>
      </w:r>
      <w:proofErr w:type="spellEnd"/>
      <w:r w:rsidRPr="00F30719">
        <w:t xml:space="preserve"> no </w:t>
      </w:r>
      <w:r w:rsidR="009C190A" w:rsidRPr="00F30719">
        <w:t>último</w:t>
      </w:r>
      <w:r w:rsidRPr="00F30719">
        <w:t xml:space="preserve"> trimestre da gravidez</w:t>
      </w:r>
      <w:r w:rsidR="009C190A" w:rsidRPr="00F30719">
        <w:t>,</w:t>
      </w:r>
      <w:r w:rsidRPr="00F30719">
        <w:t xml:space="preserve"> ou em situações mais graves </w:t>
      </w:r>
      <w:r w:rsidR="00BA6736" w:rsidRPr="00F30719">
        <w:t xml:space="preserve">de anticorpos monoclonais </w:t>
      </w:r>
      <w:r w:rsidR="009C190A" w:rsidRPr="00F30719">
        <w:t>(</w:t>
      </w:r>
      <w:proofErr w:type="spellStart"/>
      <w:r w:rsidR="003F089F" w:rsidRPr="00F30719">
        <w:t>n</w:t>
      </w:r>
      <w:r w:rsidRPr="00F30719">
        <w:t>atalizumab</w:t>
      </w:r>
      <w:proofErr w:type="spellEnd"/>
      <w:r w:rsidR="009C190A" w:rsidRPr="00F30719">
        <w:t>)</w:t>
      </w:r>
      <w:r w:rsidRPr="00F30719">
        <w:t xml:space="preserve"> </w:t>
      </w:r>
      <w:r w:rsidR="009C190A" w:rsidRPr="00F30719">
        <w:t>tem sido defendida</w:t>
      </w:r>
      <w:r w:rsidRPr="00F30719">
        <w:t xml:space="preserve"> por parte da comunidade científica </w:t>
      </w:r>
      <w:hyperlink w:anchor="_ENREF_62" w:tooltip="Haghikia, 2014 #2215" w:history="1">
        <w:r w:rsidR="00CA39F8" w:rsidRPr="00F30719">
          <w:fldChar w:fldCharType="begin">
            <w:fldData xml:space="preserve">PEVuZE5vdGU+PENpdGU+PEF1dGhvcj5IYWdoaWtpYTwvQXV0aG9yPjxZZWFyPjIwMTQ8L1llYXI+
PFJlY051bT4yMjE1PC9SZWNOdW0+PERpc3BsYXlUZXh0PjxzdHlsZSBmYWNlPSJzdXBlcnNjcmlw
dCI+NjI8L3N0eWxlPjwvRGlzcGxheVRleHQ+PHJlY29yZD48cmVjLW51bWJlcj4yMjE1PC9yZWMt
bnVtYmVyPjxmb3JlaWduLWtleXM+PGtleSBhcHA9IkVOIiBkYi1pZD0iYWFwZGF4OXg1enJ0ZDBl
OXd3ZXB4ZXpwMHBzemR3dHo1d3RkIiB0aW1lc3RhbXA9IjE0ODcxNjIyMzYiPjIyMTU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wvdGl0bGVzPjxwZXJpb2RpY2FsPjxmdWxsLXRpdGxlPkpBTUEgTmV1cm9sPC9mdWxsLXRp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</w:fldData>
          </w:fldChar>
        </w:r>
        <w:r w:rsidR="00CA39F8" w:rsidRPr="00F30719">
          <w:instrText xml:space="preserve"> ADDIN EN.CITE </w:instrText>
        </w:r>
        <w:r w:rsidR="00CA39F8" w:rsidRPr="00F30719">
          <w:fldChar w:fldCharType="begin">
            <w:fldData xml:space="preserve">PEVuZE5vdGU+PENpdGU+PEF1dGhvcj5IYWdoaWtpYTwvQXV0aG9yPjxZZWFyPjIwMTQ8L1llYXI+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</w:fldData>
          </w:fldChar>
        </w:r>
        <w:r w:rsidR="00CA39F8" w:rsidRPr="00F30719">
          <w:instrText xml:space="preserve"> ADDIN EN.CITE.DATA </w:instrText>
        </w:r>
        <w:r w:rsidR="00CA39F8" w:rsidRPr="00F30719">
          <w:fldChar w:fldCharType="end"/>
        </w:r>
        <w:r w:rsidR="00CA39F8" w:rsidRPr="00F30719">
          <w:fldChar w:fldCharType="separate"/>
        </w:r>
        <w:r w:rsidR="00CA39F8" w:rsidRPr="00F30719">
          <w:rPr>
            <w:noProof/>
            <w:vertAlign w:val="superscript"/>
          </w:rPr>
          <w:t>62</w:t>
        </w:r>
        <w:r w:rsidR="00CA39F8" w:rsidRPr="00F30719">
          <w:fldChar w:fldCharType="end"/>
        </w:r>
      </w:hyperlink>
      <w:r w:rsidR="0035469C" w:rsidRPr="00F30719">
        <w:t>.</w:t>
      </w:r>
    </w:p>
    <w:p w14:paraId="05D10A4A" w14:textId="77777777" w:rsidR="00A86857" w:rsidRPr="00F30719" w:rsidRDefault="00A86857" w:rsidP="00C21EBE">
      <w:pPr>
        <w:spacing w:after="0" w:line="360" w:lineRule="auto"/>
        <w:ind w:firstLine="284"/>
        <w:jc w:val="both"/>
        <w:rPr>
          <w:b/>
        </w:rPr>
      </w:pPr>
    </w:p>
    <w:p w14:paraId="3F846970" w14:textId="77777777" w:rsidR="007F2C94" w:rsidRPr="00F30719" w:rsidRDefault="007F2C94" w:rsidP="007F2C94">
      <w:pPr>
        <w:spacing w:after="0" w:line="360" w:lineRule="auto"/>
        <w:jc w:val="both"/>
      </w:pPr>
    </w:p>
    <w:p w14:paraId="55CDBC23" w14:textId="77777777" w:rsidR="007F2C94" w:rsidRPr="00F30719" w:rsidRDefault="007F2C94" w:rsidP="007F2C94">
      <w:pPr>
        <w:spacing w:after="0" w:line="360" w:lineRule="auto"/>
        <w:jc w:val="both"/>
      </w:pPr>
      <w:r w:rsidRPr="00F30719">
        <w:t>ORIENTAÇÕES:</w:t>
      </w:r>
    </w:p>
    <w:p w14:paraId="50B76B5F" w14:textId="486E4F08" w:rsidR="00A86857" w:rsidRPr="00F30719" w:rsidRDefault="00A86857" w:rsidP="00CB23F8">
      <w:pPr>
        <w:pStyle w:val="PargrafodaLista"/>
        <w:numPr>
          <w:ilvl w:val="0"/>
          <w:numId w:val="32"/>
        </w:numPr>
        <w:spacing w:after="0" w:line="360" w:lineRule="auto"/>
        <w:jc w:val="both"/>
      </w:pPr>
      <w:r w:rsidRPr="00F30719">
        <w:t xml:space="preserve">Identificar </w:t>
      </w:r>
      <w:r w:rsidR="00BA6736" w:rsidRPr="00F30719">
        <w:t xml:space="preserve">em cada doente se existem os </w:t>
      </w:r>
      <w:proofErr w:type="spellStart"/>
      <w:r w:rsidRPr="00F30719">
        <w:t>factores</w:t>
      </w:r>
      <w:proofErr w:type="spellEnd"/>
      <w:r w:rsidRPr="00F30719">
        <w:t xml:space="preserve"> </w:t>
      </w:r>
      <w:r w:rsidR="00BA6736" w:rsidRPr="00F30719">
        <w:t xml:space="preserve">conhecidos como </w:t>
      </w:r>
      <w:r w:rsidRPr="00F30719">
        <w:t xml:space="preserve">preditores </w:t>
      </w:r>
      <w:r w:rsidR="009C190A" w:rsidRPr="00F30719">
        <w:t xml:space="preserve">de </w:t>
      </w:r>
      <w:r w:rsidRPr="00F30719">
        <w:t>surt</w:t>
      </w:r>
      <w:r w:rsidR="00C85F3F" w:rsidRPr="00F30719">
        <w:t>os após o parto</w:t>
      </w:r>
      <w:r w:rsidR="009C190A" w:rsidRPr="00F30719">
        <w:t>,</w:t>
      </w:r>
      <w:r w:rsidR="00C85F3F" w:rsidRPr="00F30719">
        <w:t xml:space="preserve"> nomeadamente </w:t>
      </w:r>
      <w:r w:rsidR="00BA6736" w:rsidRPr="00F30719">
        <w:t xml:space="preserve">elevado </w:t>
      </w:r>
      <w:r w:rsidRPr="00F30719">
        <w:t>surtos nos anos pré gravidez ou durante a gravidez; EDSS ele</w:t>
      </w:r>
      <w:r w:rsidR="00BA6736" w:rsidRPr="00F30719">
        <w:t xml:space="preserve">vado; doente </w:t>
      </w:r>
      <w:r w:rsidR="009C190A" w:rsidRPr="00F30719">
        <w:t>naïve</w:t>
      </w:r>
      <w:r w:rsidR="00BA6736" w:rsidRPr="00F30719">
        <w:t xml:space="preserve"> de TMD ou pré</w:t>
      </w:r>
      <w:r w:rsidRPr="00F30719">
        <w:t>via utilização uso de f</w:t>
      </w:r>
      <w:r w:rsidR="003F089F" w:rsidRPr="00F30719">
        <w:t xml:space="preserve">ármacos com alta eficácia como </w:t>
      </w:r>
      <w:proofErr w:type="spellStart"/>
      <w:r w:rsidR="003F089F" w:rsidRPr="00F30719">
        <w:t>n</w:t>
      </w:r>
      <w:r w:rsidRPr="00F30719">
        <w:t>atalizumab</w:t>
      </w:r>
      <w:proofErr w:type="spellEnd"/>
      <w:r w:rsidR="009C190A" w:rsidRPr="00F30719">
        <w:t>;</w:t>
      </w:r>
    </w:p>
    <w:p w14:paraId="279F017E" w14:textId="01868AB8" w:rsidR="00A86857" w:rsidRPr="00F30719" w:rsidRDefault="00A86857" w:rsidP="00FC3B19">
      <w:pPr>
        <w:pStyle w:val="PargrafodaLista"/>
        <w:numPr>
          <w:ilvl w:val="0"/>
          <w:numId w:val="32"/>
        </w:numPr>
        <w:spacing w:after="0" w:line="360" w:lineRule="auto"/>
        <w:jc w:val="both"/>
      </w:pPr>
      <w:r w:rsidRPr="00F30719">
        <w:t xml:space="preserve">A evidência de eficácia de outros fármacos, nomeadamente </w:t>
      </w:r>
      <w:proofErr w:type="spellStart"/>
      <w:r w:rsidRPr="00F30719">
        <w:t>IgGev</w:t>
      </w:r>
      <w:proofErr w:type="spellEnd"/>
      <w:r w:rsidRPr="00F30719">
        <w:t xml:space="preserve"> ou pulsos de </w:t>
      </w:r>
      <w:proofErr w:type="spellStart"/>
      <w:r w:rsidR="009C190A" w:rsidRPr="00F30719">
        <w:t>corticóides</w:t>
      </w:r>
      <w:proofErr w:type="spellEnd"/>
      <w:r w:rsidR="009C190A" w:rsidRPr="00F30719">
        <w:t>,</w:t>
      </w:r>
      <w:r w:rsidRPr="00F30719">
        <w:t xml:space="preserve"> no controlo da doença no período pós parto é baixa pelo que no caso de risco elevado de surtos deve ser ponderado iniciar um </w:t>
      </w:r>
      <w:r w:rsidR="009C190A" w:rsidRPr="00F30719">
        <w:t>dos fármacos aprovados como TMD.</w:t>
      </w:r>
    </w:p>
    <w:p w14:paraId="1B3F2A2B" w14:textId="1AE7AA6F" w:rsidR="00895018" w:rsidRPr="006C5C8E" w:rsidRDefault="00BA6736" w:rsidP="00CB23F8">
      <w:pPr>
        <w:pStyle w:val="PargrafodaLista"/>
        <w:numPr>
          <w:ilvl w:val="0"/>
          <w:numId w:val="32"/>
        </w:numPr>
        <w:spacing w:after="0" w:line="360" w:lineRule="auto"/>
        <w:jc w:val="both"/>
        <w:rPr>
          <w:b/>
          <w:sz w:val="20"/>
          <w:szCs w:val="20"/>
        </w:rPr>
      </w:pPr>
      <w:r w:rsidRPr="00F30719">
        <w:t xml:space="preserve">Na prática clinica, a decisão sobre amamentação e </w:t>
      </w:r>
      <w:r w:rsidR="009C190A" w:rsidRPr="00F30719">
        <w:t>início</w:t>
      </w:r>
      <w:r w:rsidRPr="00F30719">
        <w:t xml:space="preserve"> de TMD após o parto não é sempre de mútua exclusão sendo importante avaliar os </w:t>
      </w:r>
      <w:r w:rsidR="009C190A" w:rsidRPr="00F30719">
        <w:t xml:space="preserve">riscos de atividade de doença, </w:t>
      </w:r>
      <w:r w:rsidRPr="00F30719">
        <w:t xml:space="preserve">o desejo da mulher amamentar e </w:t>
      </w:r>
      <w:proofErr w:type="spellStart"/>
      <w:r w:rsidRPr="00F30719">
        <w:t>factores</w:t>
      </w:r>
      <w:proofErr w:type="spellEnd"/>
      <w:r w:rsidRPr="00F30719">
        <w:t xml:space="preserve"> psicológicos e emocionais</w:t>
      </w:r>
      <w:r w:rsidR="006C5C8E">
        <w:t>.</w:t>
      </w:r>
    </w:p>
    <w:p w14:paraId="7714983C" w14:textId="708A9DD0" w:rsidR="00777A2B" w:rsidRPr="00F30719" w:rsidRDefault="00895018" w:rsidP="00CB23F8">
      <w:pPr>
        <w:spacing w:after="0"/>
        <w:jc w:val="both"/>
        <w:rPr>
          <w:b/>
          <w:sz w:val="24"/>
          <w:lang w:val="en-GB"/>
        </w:rPr>
      </w:pPr>
      <w:r w:rsidRPr="00F30719">
        <w:rPr>
          <w:b/>
          <w:sz w:val="24"/>
          <w:lang w:val="en-GB"/>
        </w:rPr>
        <w:lastRenderedPageBreak/>
        <w:t>REFERÊNCIAS:</w:t>
      </w:r>
    </w:p>
    <w:p w14:paraId="2742030E" w14:textId="77777777" w:rsidR="00895018" w:rsidRPr="00F30719" w:rsidRDefault="00895018" w:rsidP="00CB23F8">
      <w:pPr>
        <w:spacing w:after="0"/>
        <w:jc w:val="both"/>
        <w:rPr>
          <w:b/>
          <w:sz w:val="24"/>
          <w:lang w:val="en-GB"/>
        </w:rPr>
      </w:pPr>
    </w:p>
    <w:p w14:paraId="5F771D54" w14:textId="77777777" w:rsidR="00CA39F8" w:rsidRPr="00F30719" w:rsidRDefault="00C1758C" w:rsidP="00CA39F8">
      <w:pPr>
        <w:pStyle w:val="EndNoteBibliography"/>
        <w:spacing w:after="0"/>
        <w:ind w:left="720" w:hanging="720"/>
        <w:rPr>
          <w:noProof/>
        </w:rPr>
      </w:pPr>
      <w:r w:rsidRPr="00F30719">
        <w:rPr>
          <w:b/>
          <w:sz w:val="24"/>
        </w:rPr>
        <w:fldChar w:fldCharType="begin"/>
      </w:r>
      <w:r w:rsidR="00777A2B" w:rsidRPr="00F30719">
        <w:rPr>
          <w:b/>
          <w:sz w:val="24"/>
          <w:lang w:val="en-GB"/>
        </w:rPr>
        <w:instrText xml:space="preserve"> ADDIN EN.REFLIST </w:instrText>
      </w:r>
      <w:r w:rsidRPr="00F30719">
        <w:rPr>
          <w:b/>
          <w:sz w:val="24"/>
        </w:rPr>
        <w:fldChar w:fldCharType="separate"/>
      </w:r>
      <w:bookmarkStart w:id="1" w:name="_ENREF_1"/>
      <w:r w:rsidR="00CA39F8" w:rsidRPr="00F30719">
        <w:rPr>
          <w:b/>
          <w:noProof/>
        </w:rPr>
        <w:t>1.</w:t>
      </w:r>
      <w:r w:rsidR="00CA39F8" w:rsidRPr="00F30719">
        <w:rPr>
          <w:noProof/>
        </w:rPr>
        <w:tab/>
        <w:t xml:space="preserve">Vukusic S, Hutchinson M, Hours M, et al. Pregnancy and multiple sclerosis (the PRIMS study): clinical predictors of post-partum relapse. </w:t>
      </w:r>
      <w:r w:rsidR="00CA39F8" w:rsidRPr="00F30719">
        <w:rPr>
          <w:i/>
          <w:noProof/>
        </w:rPr>
        <w:t xml:space="preserve">Brain. </w:t>
      </w:r>
      <w:r w:rsidR="00CA39F8" w:rsidRPr="00F30719">
        <w:rPr>
          <w:noProof/>
        </w:rPr>
        <w:t>Jun 2004;127(Pt 6):1353-1360.</w:t>
      </w:r>
      <w:bookmarkEnd w:id="1"/>
    </w:p>
    <w:p w14:paraId="1AF24C8D" w14:textId="77777777" w:rsidR="00CA39F8" w:rsidRPr="00F30719" w:rsidRDefault="00CA39F8" w:rsidP="00CA39F8">
      <w:pPr>
        <w:pStyle w:val="EndNoteBibliography"/>
        <w:spacing w:after="0"/>
        <w:ind w:left="720" w:hanging="720"/>
        <w:rPr>
          <w:noProof/>
        </w:rPr>
      </w:pPr>
      <w:bookmarkStart w:id="2" w:name="_ENREF_2"/>
      <w:r w:rsidRPr="00F30719">
        <w:rPr>
          <w:b/>
          <w:noProof/>
        </w:rPr>
        <w:t>2.</w:t>
      </w:r>
      <w:r w:rsidRPr="00F30719">
        <w:rPr>
          <w:noProof/>
        </w:rPr>
        <w:tab/>
        <w:t xml:space="preserve">Alwan S, Chambers CD, Armenti VT, Sadovnick AD. The need for a disease-specific prospective pregnancy registry for multiple sclerosis (MS). </w:t>
      </w:r>
      <w:r w:rsidRPr="00F30719">
        <w:rPr>
          <w:i/>
          <w:noProof/>
        </w:rPr>
        <w:t xml:space="preserve">Mult Scler Relat Disord. </w:t>
      </w:r>
      <w:r w:rsidRPr="00F30719">
        <w:rPr>
          <w:noProof/>
        </w:rPr>
        <w:t>Jan 2015;4(1):6-17.</w:t>
      </w:r>
      <w:bookmarkEnd w:id="2"/>
    </w:p>
    <w:p w14:paraId="61B49356" w14:textId="77777777" w:rsidR="00CA39F8" w:rsidRPr="00F30719" w:rsidRDefault="00CA39F8" w:rsidP="00CA39F8">
      <w:pPr>
        <w:pStyle w:val="EndNoteBibliography"/>
        <w:spacing w:after="0"/>
        <w:ind w:left="720" w:hanging="720"/>
        <w:rPr>
          <w:noProof/>
        </w:rPr>
      </w:pPr>
      <w:bookmarkStart w:id="3" w:name="_ENREF_3"/>
      <w:r w:rsidRPr="00F30719">
        <w:rPr>
          <w:b/>
          <w:noProof/>
        </w:rPr>
        <w:t>3.</w:t>
      </w:r>
      <w:r w:rsidRPr="00F30719">
        <w:rPr>
          <w:noProof/>
        </w:rPr>
        <w:tab/>
        <w:t xml:space="preserve">Prunty M, Sharpe L, Butow P, Fulcher G. The motherhood choice: themes arising in the decision-making process for women with multiple sclerosis. </w:t>
      </w:r>
      <w:r w:rsidRPr="00F30719">
        <w:rPr>
          <w:i/>
          <w:noProof/>
        </w:rPr>
        <w:t xml:space="preserve">Mult Scler. </w:t>
      </w:r>
      <w:r w:rsidRPr="00F30719">
        <w:rPr>
          <w:noProof/>
        </w:rPr>
        <w:t>Jun 2008;14(5):701-704.</w:t>
      </w:r>
      <w:bookmarkEnd w:id="3"/>
    </w:p>
    <w:p w14:paraId="7B417A3A" w14:textId="77777777" w:rsidR="00CA39F8" w:rsidRPr="00F30719" w:rsidRDefault="00CA39F8" w:rsidP="00CA39F8">
      <w:pPr>
        <w:pStyle w:val="EndNoteBibliography"/>
        <w:spacing w:after="0"/>
        <w:ind w:left="720" w:hanging="720"/>
        <w:rPr>
          <w:noProof/>
        </w:rPr>
      </w:pPr>
      <w:bookmarkStart w:id="4" w:name="_ENREF_4"/>
      <w:r w:rsidRPr="00F30719">
        <w:rPr>
          <w:b/>
          <w:noProof/>
        </w:rPr>
        <w:t>4.</w:t>
      </w:r>
      <w:r w:rsidRPr="00F30719">
        <w:rPr>
          <w:noProof/>
        </w:rPr>
        <w:tab/>
        <w:t xml:space="preserve">Prunty MC, Sharpe L, Butow P, Fulcher G. The motherhood choice: a decision aid for women with multiple sclerosis. </w:t>
      </w:r>
      <w:r w:rsidRPr="00F30719">
        <w:rPr>
          <w:i/>
          <w:noProof/>
        </w:rPr>
        <w:t xml:space="preserve">Patient Educ Couns. </w:t>
      </w:r>
      <w:r w:rsidRPr="00F30719">
        <w:rPr>
          <w:noProof/>
        </w:rPr>
        <w:t>Apr 2008;71(1):108-115.</w:t>
      </w:r>
      <w:bookmarkEnd w:id="4"/>
    </w:p>
    <w:p w14:paraId="259D236C" w14:textId="77777777" w:rsidR="00CA39F8" w:rsidRPr="00F30719" w:rsidRDefault="00CA39F8" w:rsidP="00CA39F8">
      <w:pPr>
        <w:pStyle w:val="EndNoteBibliography"/>
        <w:spacing w:after="0"/>
        <w:ind w:left="720" w:hanging="720"/>
        <w:rPr>
          <w:noProof/>
        </w:rPr>
      </w:pPr>
      <w:bookmarkStart w:id="5" w:name="_ENREF_5"/>
      <w:r w:rsidRPr="00F30719">
        <w:rPr>
          <w:b/>
          <w:noProof/>
        </w:rPr>
        <w:t>5.</w:t>
      </w:r>
      <w:r w:rsidRPr="00F30719">
        <w:rPr>
          <w:noProof/>
        </w:rPr>
        <w:tab/>
        <w:t xml:space="preserve">D'Hooghe M B, De Keyser J. Multiparity in women with multiple sclerosis causes less long-term disability: yes. </w:t>
      </w:r>
      <w:r w:rsidRPr="00F30719">
        <w:rPr>
          <w:i/>
          <w:noProof/>
        </w:rPr>
        <w:t xml:space="preserve">Mult Scler. </w:t>
      </w:r>
      <w:r w:rsidRPr="00F30719">
        <w:rPr>
          <w:noProof/>
        </w:rPr>
        <w:t>Oct 2014;20(11):1432-1434.</w:t>
      </w:r>
      <w:bookmarkEnd w:id="5"/>
    </w:p>
    <w:p w14:paraId="6A0D02E3" w14:textId="77777777" w:rsidR="00CA39F8" w:rsidRPr="00F30719" w:rsidRDefault="00CA39F8" w:rsidP="00CA39F8">
      <w:pPr>
        <w:pStyle w:val="EndNoteBibliography"/>
        <w:spacing w:after="0"/>
        <w:ind w:left="720" w:hanging="720"/>
        <w:rPr>
          <w:noProof/>
        </w:rPr>
      </w:pPr>
      <w:bookmarkStart w:id="6" w:name="_ENREF_6"/>
      <w:r w:rsidRPr="00F30719">
        <w:rPr>
          <w:b/>
          <w:noProof/>
        </w:rPr>
        <w:t>6.</w:t>
      </w:r>
      <w:r w:rsidRPr="00F30719">
        <w:rPr>
          <w:noProof/>
        </w:rPr>
        <w:tab/>
        <w:t xml:space="preserve">Coyle PK. Management of women with multiple sclerosis through pregnancy and after childbirth. </w:t>
      </w:r>
      <w:r w:rsidRPr="00F30719">
        <w:rPr>
          <w:i/>
          <w:noProof/>
        </w:rPr>
        <w:t xml:space="preserve">Ther Adv Neurol Disord. </w:t>
      </w:r>
      <w:r w:rsidRPr="00F30719">
        <w:rPr>
          <w:noProof/>
        </w:rPr>
        <w:t>May 2016;9(3):198-210.</w:t>
      </w:r>
      <w:bookmarkEnd w:id="6"/>
    </w:p>
    <w:p w14:paraId="099E99D8" w14:textId="77777777" w:rsidR="00CA39F8" w:rsidRPr="00F30719" w:rsidRDefault="00CA39F8" w:rsidP="00CA39F8">
      <w:pPr>
        <w:pStyle w:val="EndNoteBibliography"/>
        <w:spacing w:after="0"/>
        <w:ind w:left="720" w:hanging="720"/>
        <w:rPr>
          <w:noProof/>
        </w:rPr>
      </w:pPr>
      <w:bookmarkStart w:id="7" w:name="_ENREF_7"/>
      <w:r w:rsidRPr="00F30719">
        <w:rPr>
          <w:b/>
          <w:noProof/>
        </w:rPr>
        <w:t>7.</w:t>
      </w:r>
      <w:r w:rsidRPr="00F30719">
        <w:rPr>
          <w:noProof/>
        </w:rPr>
        <w:tab/>
        <w:t xml:space="preserve">Thompson AJ, Reingold SC, Cohen JA, International Panel on Diagnosis of Multiple S. Applying the 2017 McDonald diagnostic criteria for multiple sclerosis - Authors' reply. </w:t>
      </w:r>
      <w:r w:rsidRPr="00F30719">
        <w:rPr>
          <w:i/>
          <w:noProof/>
        </w:rPr>
        <w:t xml:space="preserve">Lancet Neurol. </w:t>
      </w:r>
      <w:r w:rsidRPr="00F30719">
        <w:rPr>
          <w:noProof/>
        </w:rPr>
        <w:t>Jun 2018;17(6):499-500.</w:t>
      </w:r>
      <w:bookmarkEnd w:id="7"/>
    </w:p>
    <w:p w14:paraId="6676CE6B" w14:textId="77777777" w:rsidR="00CA39F8" w:rsidRPr="00F30719" w:rsidRDefault="00CA39F8" w:rsidP="00CA39F8">
      <w:pPr>
        <w:pStyle w:val="EndNoteBibliography"/>
        <w:spacing w:after="0"/>
        <w:ind w:left="720" w:hanging="720"/>
        <w:rPr>
          <w:noProof/>
        </w:rPr>
      </w:pPr>
      <w:bookmarkStart w:id="8" w:name="_ENREF_8"/>
      <w:r w:rsidRPr="00F30719">
        <w:rPr>
          <w:b/>
          <w:noProof/>
        </w:rPr>
        <w:t>8.</w:t>
      </w:r>
      <w:r w:rsidRPr="00F30719">
        <w:rPr>
          <w:noProof/>
        </w:rPr>
        <w:tab/>
        <w:t xml:space="preserve">Tavakolpour S, Rahimzadeh G. New Insights into the Management of Patients with Autoimmune Diseases or Inflammatory Disorders During Pregnancy. </w:t>
      </w:r>
      <w:r w:rsidRPr="00F30719">
        <w:rPr>
          <w:i/>
          <w:noProof/>
        </w:rPr>
        <w:t xml:space="preserve">Scand J Immunol. </w:t>
      </w:r>
      <w:r w:rsidRPr="00F30719">
        <w:rPr>
          <w:noProof/>
        </w:rPr>
        <w:t>Sep 2016;84(3):146-149.</w:t>
      </w:r>
      <w:bookmarkEnd w:id="8"/>
    </w:p>
    <w:p w14:paraId="56DABEA0" w14:textId="77777777" w:rsidR="00CA39F8" w:rsidRPr="00F30719" w:rsidRDefault="00CA39F8" w:rsidP="00CA39F8">
      <w:pPr>
        <w:pStyle w:val="EndNoteBibliography"/>
        <w:spacing w:after="0"/>
        <w:ind w:left="720" w:hanging="720"/>
        <w:rPr>
          <w:noProof/>
        </w:rPr>
      </w:pPr>
      <w:bookmarkStart w:id="9" w:name="_ENREF_9"/>
      <w:r w:rsidRPr="00F30719">
        <w:rPr>
          <w:b/>
          <w:noProof/>
        </w:rPr>
        <w:t>9.</w:t>
      </w:r>
      <w:r w:rsidRPr="00F30719">
        <w:rPr>
          <w:noProof/>
        </w:rPr>
        <w:tab/>
        <w:t xml:space="preserve">Munger KL, Aivo J, Hongell K, Soilu-Hanninen M, Surcel HM, Ascherio A. Vitamin D Status During Pregnancy and Risk of Multiple Sclerosis in Offspring of Women in the Finnish Maternity Cohort. </w:t>
      </w:r>
      <w:r w:rsidRPr="00F30719">
        <w:rPr>
          <w:i/>
          <w:noProof/>
        </w:rPr>
        <w:t xml:space="preserve">JAMA Neurol. </w:t>
      </w:r>
      <w:r w:rsidRPr="00F30719">
        <w:rPr>
          <w:noProof/>
        </w:rPr>
        <w:t>May 01 2016;73(5):515-519.</w:t>
      </w:r>
      <w:bookmarkEnd w:id="9"/>
    </w:p>
    <w:p w14:paraId="607F4F30" w14:textId="77777777" w:rsidR="00CA39F8" w:rsidRPr="00F30719" w:rsidRDefault="00CA39F8" w:rsidP="00CA39F8">
      <w:pPr>
        <w:pStyle w:val="EndNoteBibliography"/>
        <w:spacing w:after="0"/>
        <w:ind w:left="720" w:hanging="720"/>
        <w:rPr>
          <w:noProof/>
        </w:rPr>
      </w:pPr>
      <w:bookmarkStart w:id="10" w:name="_ENREF_10"/>
      <w:r w:rsidRPr="00F30719">
        <w:rPr>
          <w:b/>
          <w:noProof/>
        </w:rPr>
        <w:t>10.</w:t>
      </w:r>
      <w:r w:rsidRPr="00F30719">
        <w:rPr>
          <w:noProof/>
        </w:rPr>
        <w:tab/>
        <w:t xml:space="preserve">Ascherio A, Munger KL. Epidemiology of Multiple Sclerosis: From Risk Factors to Prevention-An Update. </w:t>
      </w:r>
      <w:r w:rsidRPr="00F30719">
        <w:rPr>
          <w:i/>
          <w:noProof/>
        </w:rPr>
        <w:t xml:space="preserve">Semin Neurol. </w:t>
      </w:r>
      <w:r w:rsidRPr="00F30719">
        <w:rPr>
          <w:noProof/>
        </w:rPr>
        <w:t>Apr 2016;36(2):103-114.</w:t>
      </w:r>
      <w:bookmarkEnd w:id="10"/>
    </w:p>
    <w:p w14:paraId="1D12DDED" w14:textId="77777777" w:rsidR="00CA39F8" w:rsidRPr="00F30719" w:rsidRDefault="00CA39F8" w:rsidP="00CA39F8">
      <w:pPr>
        <w:pStyle w:val="EndNoteBibliography"/>
        <w:spacing w:after="0"/>
        <w:ind w:left="720" w:hanging="720"/>
        <w:rPr>
          <w:noProof/>
        </w:rPr>
      </w:pPr>
      <w:bookmarkStart w:id="11" w:name="_ENREF_11"/>
      <w:r w:rsidRPr="00F30719">
        <w:rPr>
          <w:b/>
          <w:noProof/>
        </w:rPr>
        <w:t>11.</w:t>
      </w:r>
      <w:r w:rsidRPr="00F30719">
        <w:rPr>
          <w:noProof/>
        </w:rPr>
        <w:tab/>
        <w:t xml:space="preserve">Jalkanen A, Kauko T, Turpeinen U, Hamalainen E, Airas L. Multiple sclerosis and vitamin D during pregnancy and lactation. </w:t>
      </w:r>
      <w:r w:rsidRPr="00F30719">
        <w:rPr>
          <w:i/>
          <w:noProof/>
        </w:rPr>
        <w:t xml:space="preserve">Acta Neurol Scand. </w:t>
      </w:r>
      <w:r w:rsidRPr="00F30719">
        <w:rPr>
          <w:noProof/>
        </w:rPr>
        <w:t>Jan 2015;131(1):64-67.</w:t>
      </w:r>
      <w:bookmarkEnd w:id="11"/>
    </w:p>
    <w:p w14:paraId="088B3BBB" w14:textId="77777777" w:rsidR="00CA39F8" w:rsidRPr="00F30719" w:rsidRDefault="00CA39F8" w:rsidP="00CA39F8">
      <w:pPr>
        <w:pStyle w:val="EndNoteBibliography"/>
        <w:spacing w:after="0"/>
        <w:ind w:left="720" w:hanging="720"/>
        <w:rPr>
          <w:noProof/>
        </w:rPr>
      </w:pPr>
      <w:bookmarkStart w:id="12" w:name="_ENREF_12"/>
      <w:r w:rsidRPr="00F30719">
        <w:rPr>
          <w:b/>
          <w:noProof/>
        </w:rPr>
        <w:t>12.</w:t>
      </w:r>
      <w:r w:rsidRPr="00F30719">
        <w:rPr>
          <w:noProof/>
        </w:rPr>
        <w:tab/>
        <w:t xml:space="preserve">Fong A, Chau CT, Quant C, Duffy J, Pan D, Ogunyemi DA. Multiple Sclerosis in Pregnancy: Prevalence, Sociodemographic Features, and Obstetrical Outcomes. </w:t>
      </w:r>
      <w:r w:rsidRPr="00F30719">
        <w:rPr>
          <w:i/>
          <w:noProof/>
        </w:rPr>
        <w:t xml:space="preserve">J Matern Fetal Neonatal Med. </w:t>
      </w:r>
      <w:r w:rsidRPr="00F30719">
        <w:rPr>
          <w:noProof/>
        </w:rPr>
        <w:t>Jan 31 2017:1-19.</w:t>
      </w:r>
      <w:bookmarkEnd w:id="12"/>
    </w:p>
    <w:p w14:paraId="476B2CE5" w14:textId="77777777" w:rsidR="00CA39F8" w:rsidRPr="00F30719" w:rsidRDefault="00CA39F8" w:rsidP="00CA39F8">
      <w:pPr>
        <w:pStyle w:val="EndNoteBibliography"/>
        <w:spacing w:after="0"/>
        <w:ind w:left="720" w:hanging="720"/>
        <w:rPr>
          <w:noProof/>
        </w:rPr>
      </w:pPr>
      <w:bookmarkStart w:id="13" w:name="_ENREF_13"/>
      <w:r w:rsidRPr="00F30719">
        <w:rPr>
          <w:b/>
          <w:noProof/>
        </w:rPr>
        <w:t>13.</w:t>
      </w:r>
      <w:r w:rsidRPr="00F30719">
        <w:rPr>
          <w:noProof/>
        </w:rPr>
        <w:tab/>
        <w:t xml:space="preserve">Roux T, Courtillot C, Debs R, Touraine P, Lubetzki C, Papeix C. Fecundity in women with multiple sclerosis: an observational mono-centric study. </w:t>
      </w:r>
      <w:r w:rsidRPr="00F30719">
        <w:rPr>
          <w:i/>
          <w:noProof/>
        </w:rPr>
        <w:t xml:space="preserve">J Neurol. </w:t>
      </w:r>
      <w:r w:rsidRPr="00F30719">
        <w:rPr>
          <w:noProof/>
        </w:rPr>
        <w:t>2015;262(4):957-960.</w:t>
      </w:r>
      <w:bookmarkEnd w:id="13"/>
    </w:p>
    <w:p w14:paraId="01317B39" w14:textId="77777777" w:rsidR="00CA39F8" w:rsidRPr="00F30719" w:rsidRDefault="00CA39F8" w:rsidP="00CA39F8">
      <w:pPr>
        <w:pStyle w:val="EndNoteBibliography"/>
        <w:spacing w:after="0"/>
        <w:ind w:left="720" w:hanging="720"/>
        <w:rPr>
          <w:noProof/>
        </w:rPr>
      </w:pPr>
      <w:bookmarkStart w:id="14" w:name="_ENREF_14"/>
      <w:r w:rsidRPr="00F30719">
        <w:rPr>
          <w:b/>
          <w:noProof/>
        </w:rPr>
        <w:t>14.</w:t>
      </w:r>
      <w:r w:rsidRPr="00F30719">
        <w:rPr>
          <w:noProof/>
        </w:rPr>
        <w:tab/>
        <w:t xml:space="preserve">Ramagopalan SV, Guimond C, Criscuoli M, et al. Congenital abnormalities and multiple sclerosis. </w:t>
      </w:r>
      <w:r w:rsidRPr="00F30719">
        <w:rPr>
          <w:i/>
          <w:noProof/>
        </w:rPr>
        <w:t xml:space="preserve">BMC Neurol. </w:t>
      </w:r>
      <w:r w:rsidRPr="00F30719">
        <w:rPr>
          <w:noProof/>
        </w:rPr>
        <w:t>Nov 16 2010;10:115.</w:t>
      </w:r>
      <w:bookmarkEnd w:id="14"/>
    </w:p>
    <w:p w14:paraId="5722B87B" w14:textId="77777777" w:rsidR="00CA39F8" w:rsidRPr="00F30719" w:rsidRDefault="00CA39F8" w:rsidP="00CA39F8">
      <w:pPr>
        <w:pStyle w:val="EndNoteBibliography"/>
        <w:spacing w:after="0"/>
        <w:ind w:left="720" w:hanging="720"/>
        <w:rPr>
          <w:noProof/>
        </w:rPr>
      </w:pPr>
      <w:bookmarkStart w:id="15" w:name="_ENREF_15"/>
      <w:r w:rsidRPr="00F30719">
        <w:rPr>
          <w:b/>
          <w:noProof/>
        </w:rPr>
        <w:t>15.</w:t>
      </w:r>
      <w:r w:rsidRPr="00F30719">
        <w:rPr>
          <w:noProof/>
        </w:rPr>
        <w:tab/>
        <w:t xml:space="preserve">Thone J, Kollar S, Nousome D, et al. Serum anti-Mullerian hormone levels in reproductive-age women with relapsing-remitting multiple sclerosis. </w:t>
      </w:r>
      <w:r w:rsidRPr="00F30719">
        <w:rPr>
          <w:i/>
          <w:noProof/>
        </w:rPr>
        <w:t xml:space="preserve">Mult Scler. </w:t>
      </w:r>
      <w:r w:rsidRPr="00F30719">
        <w:rPr>
          <w:noProof/>
        </w:rPr>
        <w:t>Jan 2015;21(1):41-47.</w:t>
      </w:r>
      <w:bookmarkEnd w:id="15"/>
    </w:p>
    <w:p w14:paraId="72B51365" w14:textId="77777777" w:rsidR="00CA39F8" w:rsidRPr="00F30719" w:rsidRDefault="00CA39F8" w:rsidP="00CA39F8">
      <w:pPr>
        <w:pStyle w:val="EndNoteBibliography"/>
        <w:spacing w:after="0"/>
        <w:ind w:left="720" w:hanging="720"/>
        <w:rPr>
          <w:noProof/>
        </w:rPr>
      </w:pPr>
      <w:bookmarkStart w:id="16" w:name="_ENREF_16"/>
      <w:r w:rsidRPr="00F30719">
        <w:rPr>
          <w:b/>
          <w:noProof/>
        </w:rPr>
        <w:t>16.</w:t>
      </w:r>
      <w:r w:rsidRPr="00F30719">
        <w:rPr>
          <w:noProof/>
        </w:rPr>
        <w:tab/>
        <w:t xml:space="preserve">Alwan S, Yee IM, Dybalski M, et al. Reproductive decision making after the diagnosis of multiple sclerosis (MS). </w:t>
      </w:r>
      <w:r w:rsidRPr="00F30719">
        <w:rPr>
          <w:i/>
          <w:noProof/>
        </w:rPr>
        <w:t xml:space="preserve">Mult Scler. </w:t>
      </w:r>
      <w:r w:rsidRPr="00F30719">
        <w:rPr>
          <w:noProof/>
        </w:rPr>
        <w:t>Mar 2013;19(3):351-358.</w:t>
      </w:r>
      <w:bookmarkEnd w:id="16"/>
    </w:p>
    <w:p w14:paraId="2C9F1D5A" w14:textId="77777777" w:rsidR="00CA39F8" w:rsidRPr="00F30719" w:rsidRDefault="00CA39F8" w:rsidP="00CA39F8">
      <w:pPr>
        <w:pStyle w:val="EndNoteBibliography"/>
        <w:spacing w:after="0"/>
        <w:ind w:left="720" w:hanging="720"/>
        <w:rPr>
          <w:noProof/>
        </w:rPr>
      </w:pPr>
      <w:bookmarkStart w:id="17" w:name="_ENREF_17"/>
      <w:r w:rsidRPr="00F30719">
        <w:rPr>
          <w:b/>
          <w:noProof/>
        </w:rPr>
        <w:t>17.</w:t>
      </w:r>
      <w:r w:rsidRPr="00F30719">
        <w:rPr>
          <w:noProof/>
        </w:rPr>
        <w:tab/>
        <w:t xml:space="preserve">van der Kop ML, Pearce MS, Dahlgren L, et al. Neonatal and delivery outcomes in women with multiple sclerosis. </w:t>
      </w:r>
      <w:r w:rsidRPr="00F30719">
        <w:rPr>
          <w:i/>
          <w:noProof/>
        </w:rPr>
        <w:t xml:space="preserve">Ann Neurol. </w:t>
      </w:r>
      <w:r w:rsidRPr="00F30719">
        <w:rPr>
          <w:noProof/>
        </w:rPr>
        <w:t>Jul 2011;70(1):41-50.</w:t>
      </w:r>
      <w:bookmarkEnd w:id="17"/>
    </w:p>
    <w:p w14:paraId="10B92D79" w14:textId="77777777" w:rsidR="00CA39F8" w:rsidRPr="00F30719" w:rsidRDefault="00CA39F8" w:rsidP="00CA39F8">
      <w:pPr>
        <w:pStyle w:val="EndNoteBibliography"/>
        <w:spacing w:after="0"/>
        <w:ind w:left="720" w:hanging="720"/>
        <w:rPr>
          <w:noProof/>
        </w:rPr>
      </w:pPr>
      <w:bookmarkStart w:id="18" w:name="_ENREF_18"/>
      <w:r w:rsidRPr="00F30719">
        <w:rPr>
          <w:b/>
          <w:noProof/>
        </w:rPr>
        <w:t>18.</w:t>
      </w:r>
      <w:r w:rsidRPr="00F30719">
        <w:rPr>
          <w:noProof/>
        </w:rPr>
        <w:tab/>
        <w:t xml:space="preserve">Dahl J, Myhr KM, Daltveit AK, Gilhus NE. Planned vaginal births in women with multiple sclerosis: delivery and birth outcome. </w:t>
      </w:r>
      <w:r w:rsidRPr="00F30719">
        <w:rPr>
          <w:i/>
          <w:noProof/>
        </w:rPr>
        <w:t xml:space="preserve">Acta Neurol Scand Suppl. </w:t>
      </w:r>
      <w:r w:rsidRPr="00F30719">
        <w:rPr>
          <w:noProof/>
        </w:rPr>
        <w:t>2006;183:51-54.</w:t>
      </w:r>
      <w:bookmarkEnd w:id="18"/>
    </w:p>
    <w:p w14:paraId="1A49AC5D" w14:textId="77777777" w:rsidR="00CA39F8" w:rsidRPr="00F30719" w:rsidRDefault="00CA39F8" w:rsidP="00CA39F8">
      <w:pPr>
        <w:pStyle w:val="EndNoteBibliography"/>
        <w:spacing w:after="0"/>
        <w:ind w:left="720" w:hanging="720"/>
        <w:rPr>
          <w:noProof/>
        </w:rPr>
      </w:pPr>
      <w:bookmarkStart w:id="19" w:name="_ENREF_19"/>
      <w:r w:rsidRPr="00F30719">
        <w:rPr>
          <w:b/>
          <w:noProof/>
        </w:rPr>
        <w:t>19.</w:t>
      </w:r>
      <w:r w:rsidRPr="00F30719">
        <w:rPr>
          <w:noProof/>
        </w:rPr>
        <w:tab/>
        <w:t xml:space="preserve">Ebrahimi N, Herbstritt S, Gold R, Amezcua L, Koren G, Hellwig K. Pregnancy and fetal outcomes following natalizumab exposure in pregnancy. A prospective, controlled observational study. </w:t>
      </w:r>
      <w:r w:rsidRPr="00F30719">
        <w:rPr>
          <w:i/>
          <w:noProof/>
        </w:rPr>
        <w:t xml:space="preserve">Mult Scler. </w:t>
      </w:r>
      <w:r w:rsidRPr="00F30719">
        <w:rPr>
          <w:noProof/>
        </w:rPr>
        <w:t>Feb 2015;21(2):198-205.</w:t>
      </w:r>
      <w:bookmarkEnd w:id="19"/>
    </w:p>
    <w:p w14:paraId="46034568" w14:textId="77777777" w:rsidR="00CA39F8" w:rsidRPr="00F30719" w:rsidRDefault="00CA39F8" w:rsidP="00CA39F8">
      <w:pPr>
        <w:pStyle w:val="EndNoteBibliography"/>
        <w:spacing w:after="0"/>
        <w:ind w:left="720" w:hanging="720"/>
        <w:rPr>
          <w:noProof/>
        </w:rPr>
      </w:pPr>
      <w:bookmarkStart w:id="20" w:name="_ENREF_20"/>
      <w:r w:rsidRPr="00F30719">
        <w:rPr>
          <w:b/>
          <w:noProof/>
        </w:rPr>
        <w:lastRenderedPageBreak/>
        <w:t>20.</w:t>
      </w:r>
      <w:r w:rsidRPr="00F30719">
        <w:rPr>
          <w:noProof/>
        </w:rPr>
        <w:tab/>
        <w:t xml:space="preserve">Ramagopalan SV, Dyment DA, Guimond C, Yee IM, Ebers GC, Sadovnick AD. No effect of parental age on risk of multiple sclerosis: a population-based study. </w:t>
      </w:r>
      <w:r w:rsidRPr="00F30719">
        <w:rPr>
          <w:i/>
          <w:noProof/>
        </w:rPr>
        <w:t xml:space="preserve">Neuroepidemiology. </w:t>
      </w:r>
      <w:r w:rsidRPr="00F30719">
        <w:rPr>
          <w:noProof/>
        </w:rPr>
        <w:t>2010;34(2):106-109.</w:t>
      </w:r>
      <w:bookmarkEnd w:id="20"/>
    </w:p>
    <w:p w14:paraId="438E5C75" w14:textId="77777777" w:rsidR="00CA39F8" w:rsidRPr="00F30719" w:rsidRDefault="00CA39F8" w:rsidP="00CA39F8">
      <w:pPr>
        <w:pStyle w:val="EndNoteBibliography"/>
        <w:spacing w:after="0"/>
        <w:ind w:left="720" w:hanging="720"/>
        <w:rPr>
          <w:noProof/>
        </w:rPr>
      </w:pPr>
      <w:bookmarkStart w:id="21" w:name="_ENREF_21"/>
      <w:r w:rsidRPr="00F30719">
        <w:rPr>
          <w:b/>
          <w:noProof/>
        </w:rPr>
        <w:t>21.</w:t>
      </w:r>
      <w:r w:rsidRPr="00F30719">
        <w:rPr>
          <w:noProof/>
        </w:rPr>
        <w:tab/>
        <w:t xml:space="preserve">Lu E, Zhu F, Zhao Y, et al. Birth outcomes in newborns fathered by men with multiple sclerosis exposed to disease-modifying drugs. </w:t>
      </w:r>
      <w:r w:rsidRPr="00F30719">
        <w:rPr>
          <w:i/>
          <w:noProof/>
        </w:rPr>
        <w:t xml:space="preserve">CNS Drugs. </w:t>
      </w:r>
      <w:r w:rsidRPr="00F30719">
        <w:rPr>
          <w:noProof/>
        </w:rPr>
        <w:t>May 2014;28(5):475-482.</w:t>
      </w:r>
      <w:bookmarkEnd w:id="21"/>
    </w:p>
    <w:p w14:paraId="339629AD" w14:textId="77777777" w:rsidR="00CA39F8" w:rsidRPr="00F30719" w:rsidRDefault="00CA39F8" w:rsidP="00CA39F8">
      <w:pPr>
        <w:pStyle w:val="EndNoteBibliography"/>
        <w:spacing w:after="0"/>
        <w:ind w:left="720" w:hanging="720"/>
        <w:rPr>
          <w:noProof/>
        </w:rPr>
      </w:pPr>
      <w:bookmarkStart w:id="22" w:name="_ENREF_22"/>
      <w:r w:rsidRPr="00F30719">
        <w:rPr>
          <w:b/>
          <w:noProof/>
        </w:rPr>
        <w:t>22.</w:t>
      </w:r>
      <w:r w:rsidRPr="00F30719">
        <w:rPr>
          <w:noProof/>
        </w:rPr>
        <w:tab/>
        <w:t xml:space="preserve">Lu E, Wang BW, Alwan S, et al. A review of safety-related pregnancy data surrounding the oral disease-modifying drugs for multiple sclerosis. </w:t>
      </w:r>
      <w:r w:rsidRPr="00F30719">
        <w:rPr>
          <w:i/>
          <w:noProof/>
        </w:rPr>
        <w:t xml:space="preserve">CNS Drugs. </w:t>
      </w:r>
      <w:r w:rsidRPr="00F30719">
        <w:rPr>
          <w:noProof/>
        </w:rPr>
        <w:t>Feb 2014;28(2):89-94.</w:t>
      </w:r>
      <w:bookmarkEnd w:id="22"/>
    </w:p>
    <w:p w14:paraId="2EAC8686" w14:textId="77777777" w:rsidR="00CA39F8" w:rsidRPr="00F30719" w:rsidRDefault="00CA39F8" w:rsidP="00CA39F8">
      <w:pPr>
        <w:pStyle w:val="EndNoteBibliography"/>
        <w:spacing w:after="0"/>
        <w:ind w:left="720" w:hanging="720"/>
        <w:rPr>
          <w:noProof/>
        </w:rPr>
      </w:pPr>
      <w:bookmarkStart w:id="23" w:name="_ENREF_23"/>
      <w:r w:rsidRPr="00F30719">
        <w:rPr>
          <w:b/>
          <w:noProof/>
        </w:rPr>
        <w:t>23.</w:t>
      </w:r>
      <w:r w:rsidRPr="00F30719">
        <w:rPr>
          <w:noProof/>
        </w:rPr>
        <w:tab/>
        <w:t xml:space="preserve">Ascherio A, Munger KL, Lunemann JD. The initiation and prevention of multiple sclerosis. </w:t>
      </w:r>
      <w:r w:rsidRPr="00F30719">
        <w:rPr>
          <w:i/>
          <w:noProof/>
        </w:rPr>
        <w:t xml:space="preserve">Nat Rev Neurol. </w:t>
      </w:r>
      <w:r w:rsidRPr="00F30719">
        <w:rPr>
          <w:noProof/>
        </w:rPr>
        <w:t>Nov 5 2012;8(11):602-612.</w:t>
      </w:r>
      <w:bookmarkEnd w:id="23"/>
    </w:p>
    <w:p w14:paraId="7E0EE82A" w14:textId="77777777" w:rsidR="00CA39F8" w:rsidRPr="00F30719" w:rsidRDefault="00CA39F8" w:rsidP="00CA39F8">
      <w:pPr>
        <w:pStyle w:val="EndNoteBibliography"/>
        <w:spacing w:after="0"/>
        <w:ind w:left="720" w:hanging="720"/>
        <w:rPr>
          <w:noProof/>
        </w:rPr>
      </w:pPr>
      <w:bookmarkStart w:id="24" w:name="_ENREF_24"/>
      <w:r w:rsidRPr="00F30719">
        <w:rPr>
          <w:b/>
          <w:noProof/>
        </w:rPr>
        <w:t>24.</w:t>
      </w:r>
      <w:r w:rsidRPr="00F30719">
        <w:rPr>
          <w:noProof/>
        </w:rPr>
        <w:tab/>
        <w:t xml:space="preserve">Compston A, Coles A. Multiple sclerosis. </w:t>
      </w:r>
      <w:r w:rsidRPr="00F30719">
        <w:rPr>
          <w:i/>
          <w:noProof/>
        </w:rPr>
        <w:t xml:space="preserve">Lancet. </w:t>
      </w:r>
      <w:r w:rsidRPr="00F30719">
        <w:rPr>
          <w:noProof/>
        </w:rPr>
        <w:t>Apr 6 2002;359(9313):1221-1231.</w:t>
      </w:r>
      <w:bookmarkEnd w:id="24"/>
    </w:p>
    <w:p w14:paraId="5FC6587B" w14:textId="77777777" w:rsidR="00CA39F8" w:rsidRPr="00F30719" w:rsidRDefault="00CA39F8" w:rsidP="00CA39F8">
      <w:pPr>
        <w:pStyle w:val="EndNoteBibliography"/>
        <w:spacing w:after="0"/>
        <w:ind w:left="720" w:hanging="720"/>
        <w:rPr>
          <w:noProof/>
        </w:rPr>
      </w:pPr>
      <w:bookmarkStart w:id="25" w:name="_ENREF_25"/>
      <w:r w:rsidRPr="00F30719">
        <w:rPr>
          <w:b/>
          <w:noProof/>
        </w:rPr>
        <w:t>25.</w:t>
      </w:r>
      <w:r w:rsidRPr="00F30719">
        <w:rPr>
          <w:noProof/>
        </w:rPr>
        <w:tab/>
        <w:t xml:space="preserve">Thompson AJ, Banwell BL, Barkhof F, et al. Diagnosis of multiple sclerosis: 2017 revisions of the McDonald criteria. </w:t>
      </w:r>
      <w:r w:rsidRPr="00F30719">
        <w:rPr>
          <w:i/>
          <w:noProof/>
        </w:rPr>
        <w:t xml:space="preserve">Lancet Neurol. </w:t>
      </w:r>
      <w:r w:rsidRPr="00F30719">
        <w:rPr>
          <w:noProof/>
        </w:rPr>
        <w:t>Feb 2018;17(2):162-173.</w:t>
      </w:r>
      <w:bookmarkEnd w:id="25"/>
    </w:p>
    <w:p w14:paraId="2A0FF6B2" w14:textId="77777777" w:rsidR="00CA39F8" w:rsidRPr="00F30719" w:rsidRDefault="00CA39F8" w:rsidP="00CA39F8">
      <w:pPr>
        <w:pStyle w:val="EndNoteBibliography"/>
        <w:spacing w:after="0"/>
        <w:ind w:left="720" w:hanging="720"/>
        <w:rPr>
          <w:noProof/>
        </w:rPr>
      </w:pPr>
      <w:bookmarkStart w:id="26" w:name="_ENREF_26"/>
      <w:r w:rsidRPr="00F30719">
        <w:rPr>
          <w:b/>
          <w:noProof/>
        </w:rPr>
        <w:t>26.</w:t>
      </w:r>
      <w:r w:rsidRPr="00F30719">
        <w:rPr>
          <w:noProof/>
        </w:rPr>
        <w:tab/>
        <w:t xml:space="preserve">Ponsonby AL, Lucas RM, van der Mei IA, et al. Offspring number, pregnancy, and risk of a first clinical demyelinating event: the AusImmune Study. </w:t>
      </w:r>
      <w:r w:rsidRPr="00F30719">
        <w:rPr>
          <w:i/>
          <w:noProof/>
        </w:rPr>
        <w:t xml:space="preserve">Neurology. </w:t>
      </w:r>
      <w:r w:rsidRPr="00F30719">
        <w:rPr>
          <w:noProof/>
        </w:rPr>
        <w:t>Mar 20 2012;78(12):867-874.</w:t>
      </w:r>
      <w:bookmarkEnd w:id="26"/>
    </w:p>
    <w:p w14:paraId="41E93329" w14:textId="77777777" w:rsidR="00CA39F8" w:rsidRPr="00F30719" w:rsidRDefault="00CA39F8" w:rsidP="00CA39F8">
      <w:pPr>
        <w:pStyle w:val="EndNoteBibliography"/>
        <w:spacing w:after="0"/>
        <w:ind w:left="720" w:hanging="720"/>
        <w:rPr>
          <w:noProof/>
        </w:rPr>
      </w:pPr>
      <w:bookmarkStart w:id="27" w:name="_ENREF_27"/>
      <w:r w:rsidRPr="00F30719">
        <w:rPr>
          <w:b/>
          <w:noProof/>
        </w:rPr>
        <w:t>27.</w:t>
      </w:r>
      <w:r w:rsidRPr="00F30719">
        <w:rPr>
          <w:noProof/>
        </w:rPr>
        <w:tab/>
        <w:t xml:space="preserve">Hedstrom AK, Hillert J, Olsson T, Alfredsson L. Reverse causality behind the association between reproductive history and MS. </w:t>
      </w:r>
      <w:r w:rsidRPr="00F30719">
        <w:rPr>
          <w:i/>
          <w:noProof/>
        </w:rPr>
        <w:t xml:space="preserve">Mult Scler. </w:t>
      </w:r>
      <w:r w:rsidRPr="00F30719">
        <w:rPr>
          <w:noProof/>
        </w:rPr>
        <w:t>Apr 2014;20(4):406-411.</w:t>
      </w:r>
      <w:bookmarkEnd w:id="27"/>
    </w:p>
    <w:p w14:paraId="38C5C304" w14:textId="77777777" w:rsidR="00CA39F8" w:rsidRPr="00F30719" w:rsidRDefault="00CA39F8" w:rsidP="00CA39F8">
      <w:pPr>
        <w:pStyle w:val="EndNoteBibliography"/>
        <w:spacing w:after="0"/>
        <w:ind w:left="720" w:hanging="720"/>
        <w:rPr>
          <w:noProof/>
          <w:lang w:val="pt-PT"/>
        </w:rPr>
      </w:pPr>
      <w:bookmarkStart w:id="28" w:name="_ENREF_28"/>
      <w:r w:rsidRPr="00F30719">
        <w:rPr>
          <w:b/>
          <w:noProof/>
        </w:rPr>
        <w:t>28.</w:t>
      </w:r>
      <w:r w:rsidRPr="00F30719">
        <w:rPr>
          <w:noProof/>
        </w:rPr>
        <w:tab/>
        <w:t xml:space="preserve">Magyari M. Role of socio-economic and reproductive factors in the risk of multiple sclerosis. </w:t>
      </w:r>
      <w:r w:rsidRPr="00F30719">
        <w:rPr>
          <w:i/>
          <w:noProof/>
          <w:lang w:val="pt-PT"/>
        </w:rPr>
        <w:t xml:space="preserve">Acta Neurol Scand. </w:t>
      </w:r>
      <w:r w:rsidRPr="00F30719">
        <w:rPr>
          <w:noProof/>
          <w:lang w:val="pt-PT"/>
        </w:rPr>
        <w:t>2015;132(199):20-23.</w:t>
      </w:r>
      <w:bookmarkEnd w:id="28"/>
    </w:p>
    <w:p w14:paraId="21C9BAFD" w14:textId="77777777" w:rsidR="00CA39F8" w:rsidRPr="00F30719" w:rsidRDefault="00CA39F8" w:rsidP="00CA39F8">
      <w:pPr>
        <w:pStyle w:val="EndNoteBibliography"/>
        <w:spacing w:after="0"/>
        <w:ind w:left="720" w:hanging="720"/>
        <w:rPr>
          <w:noProof/>
        </w:rPr>
      </w:pPr>
      <w:bookmarkStart w:id="29" w:name="_ENREF_29"/>
      <w:r w:rsidRPr="00F30719">
        <w:rPr>
          <w:b/>
          <w:noProof/>
          <w:lang w:val="pt-PT"/>
        </w:rPr>
        <w:t>29.</w:t>
      </w:r>
      <w:r w:rsidRPr="00F30719">
        <w:rPr>
          <w:noProof/>
          <w:lang w:val="pt-PT"/>
        </w:rPr>
        <w:tab/>
        <w:t xml:space="preserve">Lebrun C, Le Page E, Kantarci O, et al. </w:t>
      </w:r>
      <w:r w:rsidRPr="00F30719">
        <w:rPr>
          <w:noProof/>
        </w:rPr>
        <w:t xml:space="preserve">Impact of pregnancy on conversion to clinically isolated syndrome in a radiologically isolated syndrome cohort. </w:t>
      </w:r>
      <w:r w:rsidRPr="00F30719">
        <w:rPr>
          <w:i/>
          <w:noProof/>
        </w:rPr>
        <w:t xml:space="preserve">Mult Scler. </w:t>
      </w:r>
      <w:r w:rsidRPr="00F30719">
        <w:rPr>
          <w:noProof/>
        </w:rPr>
        <w:t>Sep 2012;18(9):1297-1302.</w:t>
      </w:r>
      <w:bookmarkEnd w:id="29"/>
    </w:p>
    <w:p w14:paraId="684E76BF" w14:textId="77777777" w:rsidR="00CA39F8" w:rsidRPr="00F30719" w:rsidRDefault="00CA39F8" w:rsidP="00CA39F8">
      <w:pPr>
        <w:pStyle w:val="EndNoteBibliography"/>
        <w:spacing w:after="0"/>
        <w:ind w:left="720" w:hanging="720"/>
        <w:rPr>
          <w:noProof/>
        </w:rPr>
      </w:pPr>
      <w:bookmarkStart w:id="30" w:name="_ENREF_30"/>
      <w:r w:rsidRPr="00F30719">
        <w:rPr>
          <w:b/>
          <w:noProof/>
        </w:rPr>
        <w:t>30.</w:t>
      </w:r>
      <w:r w:rsidRPr="00F30719">
        <w:rPr>
          <w:noProof/>
        </w:rPr>
        <w:tab/>
        <w:t xml:space="preserve">Hutchinson M. Multiparity in women with multiple sclerosis causes less long-term disability: commentary. </w:t>
      </w:r>
      <w:r w:rsidRPr="00F30719">
        <w:rPr>
          <w:i/>
          <w:noProof/>
        </w:rPr>
        <w:t xml:space="preserve">Mult Scler. </w:t>
      </w:r>
      <w:r w:rsidRPr="00F30719">
        <w:rPr>
          <w:noProof/>
        </w:rPr>
        <w:t>Oct 2014;20(11):1437-1438.</w:t>
      </w:r>
      <w:bookmarkEnd w:id="30"/>
    </w:p>
    <w:p w14:paraId="7EB273C8" w14:textId="77777777" w:rsidR="00CA39F8" w:rsidRPr="00F30719" w:rsidRDefault="00CA39F8" w:rsidP="00CA39F8">
      <w:pPr>
        <w:pStyle w:val="EndNoteBibliography"/>
        <w:spacing w:after="0"/>
        <w:ind w:left="720" w:hanging="720"/>
        <w:rPr>
          <w:noProof/>
          <w:lang w:val="pt-PT"/>
        </w:rPr>
      </w:pPr>
      <w:bookmarkStart w:id="31" w:name="_ENREF_31"/>
      <w:r w:rsidRPr="00F30719">
        <w:rPr>
          <w:b/>
          <w:noProof/>
        </w:rPr>
        <w:t>31.</w:t>
      </w:r>
      <w:r w:rsidRPr="00F30719">
        <w:rPr>
          <w:noProof/>
        </w:rPr>
        <w:tab/>
        <w:t xml:space="preserve">Tsui A, Lee MA. Multiple sclerosis and pregnancy. </w:t>
      </w:r>
      <w:r w:rsidRPr="00F30719">
        <w:rPr>
          <w:i/>
          <w:noProof/>
          <w:lang w:val="pt-PT"/>
        </w:rPr>
        <w:t xml:space="preserve">Curr Opin Obstet Gynecol. </w:t>
      </w:r>
      <w:r w:rsidRPr="00F30719">
        <w:rPr>
          <w:noProof/>
          <w:lang w:val="pt-PT"/>
        </w:rPr>
        <w:t>Dec 2011;23(6):435-439.</w:t>
      </w:r>
      <w:bookmarkEnd w:id="31"/>
    </w:p>
    <w:p w14:paraId="12E86235" w14:textId="77777777" w:rsidR="00CA39F8" w:rsidRPr="00F30719" w:rsidRDefault="00CA39F8" w:rsidP="00CA39F8">
      <w:pPr>
        <w:pStyle w:val="EndNoteBibliography"/>
        <w:spacing w:after="0"/>
        <w:ind w:left="720" w:hanging="720"/>
        <w:rPr>
          <w:noProof/>
        </w:rPr>
      </w:pPr>
      <w:bookmarkStart w:id="32" w:name="_ENREF_32"/>
      <w:r w:rsidRPr="00F30719">
        <w:rPr>
          <w:b/>
          <w:noProof/>
          <w:lang w:val="pt-PT"/>
        </w:rPr>
        <w:t>32.</w:t>
      </w:r>
      <w:r w:rsidRPr="00F30719">
        <w:rPr>
          <w:noProof/>
          <w:lang w:val="pt-PT"/>
        </w:rPr>
        <w:tab/>
        <w:t xml:space="preserve">Masera S, Cavalla P, Prosperini L, et al. </w:t>
      </w:r>
      <w:r w:rsidRPr="00F30719">
        <w:rPr>
          <w:noProof/>
        </w:rPr>
        <w:t xml:space="preserve">Parity is associated with a longer time to reach irreversible disability milestones in women with multiple sclerosis. </w:t>
      </w:r>
      <w:r w:rsidRPr="00F30719">
        <w:rPr>
          <w:i/>
          <w:noProof/>
        </w:rPr>
        <w:t xml:space="preserve">Mult Scler. </w:t>
      </w:r>
      <w:r w:rsidRPr="00F30719">
        <w:rPr>
          <w:noProof/>
        </w:rPr>
        <w:t>Sep 2015;21(10):1291-1297.</w:t>
      </w:r>
      <w:bookmarkEnd w:id="32"/>
    </w:p>
    <w:p w14:paraId="09311936" w14:textId="77777777" w:rsidR="00CA39F8" w:rsidRPr="00F30719" w:rsidRDefault="00CA39F8" w:rsidP="00CA39F8">
      <w:pPr>
        <w:pStyle w:val="EndNoteBibliography"/>
        <w:spacing w:after="0"/>
        <w:ind w:left="720" w:hanging="720"/>
        <w:rPr>
          <w:noProof/>
        </w:rPr>
      </w:pPr>
      <w:bookmarkStart w:id="33" w:name="_ENREF_33"/>
      <w:r w:rsidRPr="00F30719">
        <w:rPr>
          <w:b/>
          <w:noProof/>
        </w:rPr>
        <w:t>33.</w:t>
      </w:r>
      <w:r w:rsidRPr="00F30719">
        <w:rPr>
          <w:noProof/>
        </w:rPr>
        <w:tab/>
        <w:t xml:space="preserve">McCombe PA, Callaway LK. Multiparity in women with multiple sclerosis causes less long-term disability: no. </w:t>
      </w:r>
      <w:r w:rsidRPr="00F30719">
        <w:rPr>
          <w:i/>
          <w:noProof/>
        </w:rPr>
        <w:t xml:space="preserve">Mult Scler. </w:t>
      </w:r>
      <w:r w:rsidRPr="00F30719">
        <w:rPr>
          <w:noProof/>
        </w:rPr>
        <w:t>Oct 2014;20(11):1435-1436.</w:t>
      </w:r>
      <w:bookmarkEnd w:id="33"/>
    </w:p>
    <w:p w14:paraId="2DCD5CEA" w14:textId="77777777" w:rsidR="00CA39F8" w:rsidRPr="00F30719" w:rsidRDefault="00CA39F8" w:rsidP="00CA39F8">
      <w:pPr>
        <w:pStyle w:val="EndNoteBibliography"/>
        <w:spacing w:after="0"/>
        <w:ind w:left="720" w:hanging="720"/>
        <w:rPr>
          <w:noProof/>
        </w:rPr>
      </w:pPr>
      <w:bookmarkStart w:id="34" w:name="_ENREF_34"/>
      <w:r w:rsidRPr="00F30719">
        <w:rPr>
          <w:b/>
          <w:noProof/>
        </w:rPr>
        <w:t>34.</w:t>
      </w:r>
      <w:r w:rsidRPr="00F30719">
        <w:rPr>
          <w:noProof/>
        </w:rPr>
        <w:tab/>
        <w:t xml:space="preserve">Benoit A, Durand-Dubief F, Amato MP, et al. History of multiple sclerosis in 2 successive pregnancies: A French and Italian cohort. </w:t>
      </w:r>
      <w:r w:rsidRPr="00F30719">
        <w:rPr>
          <w:i/>
          <w:noProof/>
        </w:rPr>
        <w:t xml:space="preserve">Neurology. </w:t>
      </w:r>
      <w:r w:rsidRPr="00F30719">
        <w:rPr>
          <w:noProof/>
        </w:rPr>
        <w:t>Sep 27 2016;87(13):1360-1367.</w:t>
      </w:r>
      <w:bookmarkEnd w:id="34"/>
    </w:p>
    <w:p w14:paraId="4BE59DC2" w14:textId="77777777" w:rsidR="00CA39F8" w:rsidRPr="00F30719" w:rsidRDefault="00CA39F8" w:rsidP="00CA39F8">
      <w:pPr>
        <w:pStyle w:val="EndNoteBibliography"/>
        <w:spacing w:after="0"/>
        <w:ind w:left="720" w:hanging="720"/>
        <w:rPr>
          <w:noProof/>
        </w:rPr>
      </w:pPr>
      <w:bookmarkStart w:id="35" w:name="_ENREF_35"/>
      <w:r w:rsidRPr="00F30719">
        <w:rPr>
          <w:b/>
          <w:noProof/>
        </w:rPr>
        <w:t>35.</w:t>
      </w:r>
      <w:r w:rsidRPr="00F30719">
        <w:rPr>
          <w:noProof/>
        </w:rPr>
        <w:tab/>
        <w:t xml:space="preserve">Comi G. Early treatment. </w:t>
      </w:r>
      <w:r w:rsidRPr="00F30719">
        <w:rPr>
          <w:i/>
          <w:noProof/>
        </w:rPr>
        <w:t xml:space="preserve">Neurol Sci. </w:t>
      </w:r>
      <w:r w:rsidRPr="00F30719">
        <w:rPr>
          <w:noProof/>
        </w:rPr>
        <w:t>Mar 2006;27 Suppl 1:S8-12.</w:t>
      </w:r>
      <w:bookmarkEnd w:id="35"/>
    </w:p>
    <w:p w14:paraId="35D22626" w14:textId="77777777" w:rsidR="00CA39F8" w:rsidRPr="00F30719" w:rsidRDefault="00CA39F8" w:rsidP="00CA39F8">
      <w:pPr>
        <w:pStyle w:val="EndNoteBibliography"/>
        <w:spacing w:after="0"/>
        <w:ind w:left="720" w:hanging="720"/>
        <w:rPr>
          <w:noProof/>
        </w:rPr>
      </w:pPr>
      <w:bookmarkStart w:id="36" w:name="_ENREF_36"/>
      <w:r w:rsidRPr="00F30719">
        <w:rPr>
          <w:b/>
          <w:noProof/>
          <w:lang w:val="pt-PT"/>
        </w:rPr>
        <w:t>36.</w:t>
      </w:r>
      <w:r w:rsidRPr="00F30719">
        <w:rPr>
          <w:noProof/>
          <w:lang w:val="pt-PT"/>
        </w:rPr>
        <w:tab/>
        <w:t xml:space="preserve">Portaccio E, Ghezzi A, Hakiki B, et al. </w:t>
      </w:r>
      <w:r w:rsidRPr="00F30719">
        <w:rPr>
          <w:noProof/>
        </w:rPr>
        <w:t xml:space="preserve">Breastfeeding is not related to postpartum relapses in multiple sclerosis. </w:t>
      </w:r>
      <w:r w:rsidRPr="00F30719">
        <w:rPr>
          <w:i/>
          <w:noProof/>
        </w:rPr>
        <w:t xml:space="preserve">Neurology. </w:t>
      </w:r>
      <w:r w:rsidRPr="00F30719">
        <w:rPr>
          <w:noProof/>
        </w:rPr>
        <w:t>Jul 12 2011;77(2):145-150.</w:t>
      </w:r>
      <w:bookmarkEnd w:id="36"/>
    </w:p>
    <w:p w14:paraId="1315C9BD" w14:textId="77777777" w:rsidR="00CA39F8" w:rsidRPr="00F30719" w:rsidRDefault="00CA39F8" w:rsidP="00CA39F8">
      <w:pPr>
        <w:pStyle w:val="EndNoteBibliography"/>
        <w:spacing w:after="0"/>
        <w:ind w:left="720" w:hanging="720"/>
        <w:rPr>
          <w:noProof/>
        </w:rPr>
      </w:pPr>
      <w:bookmarkStart w:id="37" w:name="_ENREF_37"/>
      <w:r w:rsidRPr="00F30719">
        <w:rPr>
          <w:b/>
          <w:noProof/>
        </w:rPr>
        <w:t>37.</w:t>
      </w:r>
      <w:r w:rsidRPr="00F30719">
        <w:rPr>
          <w:noProof/>
        </w:rPr>
        <w:tab/>
        <w:t xml:space="preserve">Hughes SE, Spelman T, Gray OM, et al. Predictors and dynamics of postpartum relapses in women with multiple sclerosis. </w:t>
      </w:r>
      <w:r w:rsidRPr="00F30719">
        <w:rPr>
          <w:i/>
          <w:noProof/>
        </w:rPr>
        <w:t xml:space="preserve">Mult Scler. </w:t>
      </w:r>
      <w:r w:rsidRPr="00F30719">
        <w:rPr>
          <w:noProof/>
        </w:rPr>
        <w:t>May 2014;20(6):739-746.</w:t>
      </w:r>
      <w:bookmarkEnd w:id="37"/>
    </w:p>
    <w:p w14:paraId="1BB5A8DA" w14:textId="77777777" w:rsidR="00CA39F8" w:rsidRPr="00F30719" w:rsidRDefault="00CA39F8" w:rsidP="00CA39F8">
      <w:pPr>
        <w:pStyle w:val="EndNoteBibliography"/>
        <w:spacing w:after="0"/>
        <w:ind w:left="720" w:hanging="720"/>
        <w:rPr>
          <w:noProof/>
        </w:rPr>
      </w:pPr>
      <w:bookmarkStart w:id="38" w:name="_ENREF_38"/>
      <w:r w:rsidRPr="00F30719">
        <w:rPr>
          <w:b/>
          <w:noProof/>
        </w:rPr>
        <w:t>38.</w:t>
      </w:r>
      <w:r w:rsidRPr="00F30719">
        <w:rPr>
          <w:noProof/>
        </w:rPr>
        <w:tab/>
        <w:t xml:space="preserve">Portaccio E, Ghezzi A, Hakiki B, et al. Postpartum relapses increase the risk of disability progression in multiple sclerosis: the role of disease modifying drugs. </w:t>
      </w:r>
      <w:r w:rsidRPr="00F30719">
        <w:rPr>
          <w:i/>
          <w:noProof/>
        </w:rPr>
        <w:t xml:space="preserve">J Neurol Neurosurg Psychiatry. </w:t>
      </w:r>
      <w:r w:rsidRPr="00F30719">
        <w:rPr>
          <w:noProof/>
        </w:rPr>
        <w:t>Aug 2014;85(8):845-850.</w:t>
      </w:r>
      <w:bookmarkEnd w:id="38"/>
    </w:p>
    <w:p w14:paraId="6C2C2F3B" w14:textId="77777777" w:rsidR="00CA39F8" w:rsidRPr="00F30719" w:rsidRDefault="00CA39F8" w:rsidP="00CA39F8">
      <w:pPr>
        <w:pStyle w:val="EndNoteBibliography"/>
        <w:spacing w:after="0"/>
        <w:ind w:left="720" w:hanging="720"/>
        <w:rPr>
          <w:noProof/>
          <w:lang w:val="pt-PT"/>
        </w:rPr>
      </w:pPr>
      <w:bookmarkStart w:id="39" w:name="_ENREF_39"/>
      <w:r w:rsidRPr="00F30719">
        <w:rPr>
          <w:b/>
          <w:noProof/>
        </w:rPr>
        <w:t>39.</w:t>
      </w:r>
      <w:r w:rsidRPr="00F30719">
        <w:rPr>
          <w:noProof/>
        </w:rPr>
        <w:tab/>
        <w:t xml:space="preserve">Fragoso YD, Boggild M, Macias-Islas MA, et al. The effects of long-term exposure to disease-modifying drugs during pregnancy in multiple sclerosis. </w:t>
      </w:r>
      <w:r w:rsidRPr="00F30719">
        <w:rPr>
          <w:i/>
          <w:noProof/>
          <w:lang w:val="pt-PT"/>
        </w:rPr>
        <w:t xml:space="preserve">Clin Neurol Neurosurg. </w:t>
      </w:r>
      <w:r w:rsidRPr="00F30719">
        <w:rPr>
          <w:noProof/>
          <w:lang w:val="pt-PT"/>
        </w:rPr>
        <w:t>Feb 2013;115(2):154-159.</w:t>
      </w:r>
      <w:bookmarkEnd w:id="39"/>
    </w:p>
    <w:p w14:paraId="7B867932" w14:textId="77777777" w:rsidR="00CA39F8" w:rsidRPr="00F30719" w:rsidRDefault="00CA39F8" w:rsidP="00CA39F8">
      <w:pPr>
        <w:pStyle w:val="EndNoteBibliography"/>
        <w:spacing w:after="0"/>
        <w:ind w:left="720" w:hanging="720"/>
        <w:rPr>
          <w:noProof/>
        </w:rPr>
      </w:pPr>
      <w:bookmarkStart w:id="40" w:name="_ENREF_40"/>
      <w:r w:rsidRPr="00F30719">
        <w:rPr>
          <w:b/>
          <w:noProof/>
          <w:lang w:val="pt-PT"/>
        </w:rPr>
        <w:t>40.</w:t>
      </w:r>
      <w:r w:rsidRPr="00F30719">
        <w:rPr>
          <w:noProof/>
          <w:lang w:val="pt-PT"/>
        </w:rPr>
        <w:tab/>
        <w:t xml:space="preserve">Gava G, Bartolomei I, Costantino A, et al. </w:t>
      </w:r>
      <w:r w:rsidRPr="00F30719">
        <w:rPr>
          <w:noProof/>
        </w:rPr>
        <w:t xml:space="preserve">Long-term influence of combined oral contraceptive use on the clinical course of relapsing-remitting multiple sclerosis. </w:t>
      </w:r>
      <w:r w:rsidRPr="00F30719">
        <w:rPr>
          <w:i/>
          <w:noProof/>
        </w:rPr>
        <w:t xml:space="preserve">Fertil Steril. </w:t>
      </w:r>
      <w:r w:rsidRPr="00F30719">
        <w:rPr>
          <w:noProof/>
        </w:rPr>
        <w:t>Jul 2014;102(1):116-122.</w:t>
      </w:r>
      <w:bookmarkEnd w:id="40"/>
    </w:p>
    <w:p w14:paraId="54AC1B93" w14:textId="77777777" w:rsidR="00CA39F8" w:rsidRPr="00F30719" w:rsidRDefault="00CA39F8" w:rsidP="00CA39F8">
      <w:pPr>
        <w:pStyle w:val="EndNoteBibliography"/>
        <w:spacing w:after="0"/>
        <w:ind w:left="720" w:hanging="720"/>
        <w:rPr>
          <w:noProof/>
        </w:rPr>
      </w:pPr>
      <w:bookmarkStart w:id="41" w:name="_ENREF_41"/>
      <w:r w:rsidRPr="00F30719">
        <w:rPr>
          <w:b/>
          <w:noProof/>
        </w:rPr>
        <w:t>41.</w:t>
      </w:r>
      <w:r w:rsidRPr="00F30719">
        <w:rPr>
          <w:noProof/>
        </w:rPr>
        <w:tab/>
        <w:t xml:space="preserve">Sena A, Couderc R, Vasconcelos JC, Ferret-Sena V, Pedrosa R. Oral contraceptive use and clinical outcomes in patients with multiple sclerosis. </w:t>
      </w:r>
      <w:r w:rsidRPr="00F30719">
        <w:rPr>
          <w:i/>
          <w:noProof/>
        </w:rPr>
        <w:t xml:space="preserve">J Neurol Sci. </w:t>
      </w:r>
      <w:r w:rsidRPr="00F30719">
        <w:rPr>
          <w:noProof/>
        </w:rPr>
        <w:t>Jun 15 2012;317(1-2):47-51.</w:t>
      </w:r>
      <w:bookmarkEnd w:id="41"/>
    </w:p>
    <w:p w14:paraId="55DE992F" w14:textId="77777777" w:rsidR="00CA39F8" w:rsidRPr="00F30719" w:rsidRDefault="00CA39F8" w:rsidP="00CA39F8">
      <w:pPr>
        <w:pStyle w:val="EndNoteBibliography"/>
        <w:spacing w:after="0"/>
        <w:ind w:left="720" w:hanging="720"/>
        <w:rPr>
          <w:noProof/>
        </w:rPr>
      </w:pPr>
      <w:bookmarkStart w:id="42" w:name="_ENREF_42"/>
      <w:r w:rsidRPr="00F30719">
        <w:rPr>
          <w:b/>
          <w:noProof/>
        </w:rPr>
        <w:lastRenderedPageBreak/>
        <w:t>42.</w:t>
      </w:r>
      <w:r w:rsidRPr="00F30719">
        <w:rPr>
          <w:noProof/>
        </w:rPr>
        <w:tab/>
        <w:t xml:space="preserve">Alonso A, Jick SS, Olek MJ, Ascherio A, Jick H, Hernan MA. Recent use of oral contraceptives and the risk of multiple sclerosis. </w:t>
      </w:r>
      <w:r w:rsidRPr="00F30719">
        <w:rPr>
          <w:i/>
          <w:noProof/>
        </w:rPr>
        <w:t xml:space="preserve">Arch Neurol. </w:t>
      </w:r>
      <w:r w:rsidRPr="00F30719">
        <w:rPr>
          <w:noProof/>
        </w:rPr>
        <w:t>Sep 2005;62(9):1362-1365.</w:t>
      </w:r>
      <w:bookmarkEnd w:id="42"/>
    </w:p>
    <w:p w14:paraId="56B2CE8E" w14:textId="77777777" w:rsidR="00CA39F8" w:rsidRPr="00F30719" w:rsidRDefault="00CA39F8" w:rsidP="00CA39F8">
      <w:pPr>
        <w:pStyle w:val="EndNoteBibliography"/>
        <w:spacing w:after="0"/>
        <w:ind w:left="720" w:hanging="720"/>
        <w:rPr>
          <w:noProof/>
        </w:rPr>
      </w:pPr>
      <w:bookmarkStart w:id="43" w:name="_ENREF_43"/>
      <w:r w:rsidRPr="00F30719">
        <w:rPr>
          <w:b/>
          <w:noProof/>
        </w:rPr>
        <w:t>43.</w:t>
      </w:r>
      <w:r w:rsidRPr="00F30719">
        <w:rPr>
          <w:noProof/>
        </w:rPr>
        <w:tab/>
        <w:t xml:space="preserve">Hernan MA, Hohol MJ, Olek MJ, Spiegelman D, Ascherio A. Oral contraceptives and the incidence of multiple sclerosis. </w:t>
      </w:r>
      <w:r w:rsidRPr="00F30719">
        <w:rPr>
          <w:i/>
          <w:noProof/>
        </w:rPr>
        <w:t xml:space="preserve">Neurology. </w:t>
      </w:r>
      <w:r w:rsidRPr="00F30719">
        <w:rPr>
          <w:noProof/>
        </w:rPr>
        <w:t>Sep 26 2000;55(6):848-854.</w:t>
      </w:r>
      <w:bookmarkEnd w:id="43"/>
    </w:p>
    <w:p w14:paraId="58541030" w14:textId="77777777" w:rsidR="00CA39F8" w:rsidRPr="00F30719" w:rsidRDefault="00CA39F8" w:rsidP="00CA39F8">
      <w:pPr>
        <w:pStyle w:val="EndNoteBibliography"/>
        <w:spacing w:after="0"/>
        <w:ind w:left="720" w:hanging="720"/>
        <w:rPr>
          <w:noProof/>
        </w:rPr>
      </w:pPr>
      <w:bookmarkStart w:id="44" w:name="_ENREF_44"/>
      <w:r w:rsidRPr="00F30719">
        <w:rPr>
          <w:b/>
          <w:noProof/>
        </w:rPr>
        <w:t>44.</w:t>
      </w:r>
      <w:r w:rsidRPr="00F30719">
        <w:rPr>
          <w:noProof/>
        </w:rPr>
        <w:tab/>
        <w:t xml:space="preserve">Hellwig K, Chen LH, Stancyzk FZ, Langer-Gould AM. Oral Contraceptives and Multiple Sclerosis/Clinically Isolated Syndrome Susceptibility. </w:t>
      </w:r>
      <w:r w:rsidRPr="00F30719">
        <w:rPr>
          <w:i/>
          <w:noProof/>
        </w:rPr>
        <w:t xml:space="preserve">PLoS One. </w:t>
      </w:r>
      <w:r w:rsidRPr="00F30719">
        <w:rPr>
          <w:noProof/>
        </w:rPr>
        <w:t>2016;11(3):e0149094.</w:t>
      </w:r>
      <w:bookmarkEnd w:id="44"/>
    </w:p>
    <w:p w14:paraId="457B9CD6" w14:textId="77777777" w:rsidR="00CA39F8" w:rsidRPr="00F30719" w:rsidRDefault="00CA39F8" w:rsidP="00CA39F8">
      <w:pPr>
        <w:pStyle w:val="EndNoteBibliography"/>
        <w:spacing w:after="0"/>
        <w:ind w:left="720" w:hanging="720"/>
        <w:rPr>
          <w:noProof/>
        </w:rPr>
      </w:pPr>
      <w:bookmarkStart w:id="45" w:name="_ENREF_45"/>
      <w:r w:rsidRPr="00F30719">
        <w:rPr>
          <w:b/>
          <w:noProof/>
        </w:rPr>
        <w:t>45.</w:t>
      </w:r>
      <w:r w:rsidRPr="00F30719">
        <w:rPr>
          <w:noProof/>
        </w:rPr>
        <w:tab/>
        <w:t xml:space="preserve">Kingwell E, Marriott JJ, Jette N, et al. Incidence and prevalence of multiple sclerosis in Europe: a systematic review. </w:t>
      </w:r>
      <w:r w:rsidRPr="00F30719">
        <w:rPr>
          <w:i/>
          <w:noProof/>
        </w:rPr>
        <w:t xml:space="preserve">BMC Neurol. </w:t>
      </w:r>
      <w:r w:rsidRPr="00F30719">
        <w:rPr>
          <w:noProof/>
        </w:rPr>
        <w:t>Sep 26 2013;13:128.</w:t>
      </w:r>
      <w:bookmarkEnd w:id="45"/>
    </w:p>
    <w:p w14:paraId="693F876E" w14:textId="77777777" w:rsidR="00CA39F8" w:rsidRPr="00F30719" w:rsidRDefault="00CA39F8" w:rsidP="00CA39F8">
      <w:pPr>
        <w:pStyle w:val="EndNoteBibliography"/>
        <w:spacing w:after="0"/>
        <w:ind w:left="720" w:hanging="720"/>
        <w:rPr>
          <w:noProof/>
        </w:rPr>
      </w:pPr>
      <w:bookmarkStart w:id="46" w:name="_ENREF_46"/>
      <w:r w:rsidRPr="00F30719">
        <w:rPr>
          <w:b/>
          <w:noProof/>
        </w:rPr>
        <w:t>46.</w:t>
      </w:r>
      <w:r w:rsidRPr="00F30719">
        <w:rPr>
          <w:noProof/>
        </w:rPr>
        <w:tab/>
        <w:t xml:space="preserve">Hellwig K, Correale J. Artificial reproductive techniques in multiple sclerosis. </w:t>
      </w:r>
      <w:r w:rsidRPr="00F30719">
        <w:rPr>
          <w:i/>
          <w:noProof/>
        </w:rPr>
        <w:t xml:space="preserve">Clin Immunol. </w:t>
      </w:r>
      <w:r w:rsidRPr="00F30719">
        <w:rPr>
          <w:noProof/>
        </w:rPr>
        <w:t>Nov 2013;149(2):219-224.</w:t>
      </w:r>
      <w:bookmarkEnd w:id="46"/>
    </w:p>
    <w:p w14:paraId="17726B4C" w14:textId="77777777" w:rsidR="00CA39F8" w:rsidRPr="00F30719" w:rsidRDefault="00CA39F8" w:rsidP="00CA39F8">
      <w:pPr>
        <w:pStyle w:val="EndNoteBibliography"/>
        <w:spacing w:after="0"/>
        <w:ind w:left="720" w:hanging="720"/>
        <w:rPr>
          <w:noProof/>
        </w:rPr>
      </w:pPr>
      <w:bookmarkStart w:id="47" w:name="_ENREF_47"/>
      <w:r w:rsidRPr="00F30719">
        <w:rPr>
          <w:b/>
          <w:noProof/>
        </w:rPr>
        <w:t>47.</w:t>
      </w:r>
      <w:r w:rsidRPr="00F30719">
        <w:rPr>
          <w:noProof/>
        </w:rPr>
        <w:tab/>
        <w:t xml:space="preserve">Correale J, Farez MF, Ysrraelit MC. Increase in multiple sclerosis activity after assisted reproduction technology. </w:t>
      </w:r>
      <w:r w:rsidRPr="00F30719">
        <w:rPr>
          <w:i/>
          <w:noProof/>
        </w:rPr>
        <w:t xml:space="preserve">Ann Neurol. </w:t>
      </w:r>
      <w:r w:rsidRPr="00F30719">
        <w:rPr>
          <w:noProof/>
        </w:rPr>
        <w:t>Nov 2012;72(5):682-694.</w:t>
      </w:r>
      <w:bookmarkEnd w:id="47"/>
    </w:p>
    <w:p w14:paraId="5739AE64" w14:textId="77777777" w:rsidR="00CA39F8" w:rsidRPr="00F30719" w:rsidRDefault="00CA39F8" w:rsidP="00CA39F8">
      <w:pPr>
        <w:pStyle w:val="EndNoteBibliography"/>
        <w:spacing w:after="0"/>
        <w:ind w:left="720" w:hanging="720"/>
        <w:rPr>
          <w:noProof/>
        </w:rPr>
      </w:pPr>
      <w:bookmarkStart w:id="48" w:name="_ENREF_48"/>
      <w:r w:rsidRPr="00F30719">
        <w:rPr>
          <w:b/>
          <w:noProof/>
        </w:rPr>
        <w:t>48.</w:t>
      </w:r>
      <w:r w:rsidRPr="00F30719">
        <w:rPr>
          <w:noProof/>
        </w:rPr>
        <w:tab/>
        <w:t xml:space="preserve">Laplaud DA, Leray E, Barriere P, Wiertlewski S, Moreau T. Increase in multiple sclerosis relapse rate following in vitro fertilization. </w:t>
      </w:r>
      <w:r w:rsidRPr="00F30719">
        <w:rPr>
          <w:i/>
          <w:noProof/>
        </w:rPr>
        <w:t xml:space="preserve">Neurology. </w:t>
      </w:r>
      <w:r w:rsidRPr="00F30719">
        <w:rPr>
          <w:noProof/>
        </w:rPr>
        <w:t>Apr 25 2006;66(8):1280-1281.</w:t>
      </w:r>
      <w:bookmarkEnd w:id="48"/>
    </w:p>
    <w:p w14:paraId="15F0A9DA" w14:textId="77777777" w:rsidR="00CA39F8" w:rsidRPr="00F30719" w:rsidRDefault="00CA39F8" w:rsidP="00CA39F8">
      <w:pPr>
        <w:pStyle w:val="EndNoteBibliography"/>
        <w:spacing w:after="0"/>
        <w:ind w:left="720" w:hanging="720"/>
        <w:rPr>
          <w:noProof/>
        </w:rPr>
      </w:pPr>
      <w:bookmarkStart w:id="49" w:name="_ENREF_49"/>
      <w:r w:rsidRPr="00F30719">
        <w:rPr>
          <w:b/>
          <w:noProof/>
        </w:rPr>
        <w:t>49.</w:t>
      </w:r>
      <w:r w:rsidRPr="00F30719">
        <w:rPr>
          <w:noProof/>
        </w:rPr>
        <w:tab/>
        <w:t xml:space="preserve">Hellwig K, Schimrigk S, Beste C, Muller T, Gold R. Increase in relapse rate during assisted reproduction technique in patients with multiple sclerosis. </w:t>
      </w:r>
      <w:r w:rsidRPr="00F30719">
        <w:rPr>
          <w:i/>
          <w:noProof/>
        </w:rPr>
        <w:t xml:space="preserve">Eur Neurol. </w:t>
      </w:r>
      <w:r w:rsidRPr="00F30719">
        <w:rPr>
          <w:noProof/>
        </w:rPr>
        <w:t>2009;61(2):65-68.</w:t>
      </w:r>
      <w:bookmarkEnd w:id="49"/>
    </w:p>
    <w:p w14:paraId="6BA062AF" w14:textId="77777777" w:rsidR="00CA39F8" w:rsidRPr="00F30719" w:rsidRDefault="00CA39F8" w:rsidP="00CA39F8">
      <w:pPr>
        <w:pStyle w:val="EndNoteBibliography"/>
        <w:spacing w:after="0"/>
        <w:ind w:left="720" w:hanging="720"/>
        <w:rPr>
          <w:noProof/>
        </w:rPr>
      </w:pPr>
      <w:bookmarkStart w:id="50" w:name="_ENREF_50"/>
      <w:r w:rsidRPr="00F30719">
        <w:rPr>
          <w:b/>
          <w:noProof/>
        </w:rPr>
        <w:t>50.</w:t>
      </w:r>
      <w:r w:rsidRPr="00F30719">
        <w:rPr>
          <w:noProof/>
        </w:rPr>
        <w:tab/>
        <w:t xml:space="preserve">Michel L, Foucher Y, Vukusic S, et al. Increased risk of multiple sclerosis relapse after in vitro fertilisation. </w:t>
      </w:r>
      <w:r w:rsidRPr="00F30719">
        <w:rPr>
          <w:i/>
          <w:noProof/>
        </w:rPr>
        <w:t xml:space="preserve">J Neurol Neurosurg Psychiatry. </w:t>
      </w:r>
      <w:r w:rsidRPr="00F30719">
        <w:rPr>
          <w:noProof/>
        </w:rPr>
        <w:t>Aug 2012;83(8):796-802.</w:t>
      </w:r>
      <w:bookmarkEnd w:id="50"/>
    </w:p>
    <w:p w14:paraId="4E13D9E9" w14:textId="77777777" w:rsidR="00CA39F8" w:rsidRPr="00F30719" w:rsidRDefault="00CA39F8" w:rsidP="00CA39F8">
      <w:pPr>
        <w:pStyle w:val="EndNoteBibliography"/>
        <w:spacing w:after="0"/>
        <w:ind w:left="720" w:hanging="720"/>
        <w:rPr>
          <w:noProof/>
        </w:rPr>
      </w:pPr>
      <w:bookmarkStart w:id="51" w:name="_ENREF_51"/>
      <w:r w:rsidRPr="00F30719">
        <w:rPr>
          <w:b/>
          <w:noProof/>
        </w:rPr>
        <w:t>51.</w:t>
      </w:r>
      <w:r w:rsidRPr="00F30719">
        <w:rPr>
          <w:noProof/>
        </w:rPr>
        <w:tab/>
        <w:t xml:space="preserve">Confavreux C, Hutchinson M, Hours MM, Cortinovis-Tourniaire P, Moreau T. Rate of pregnancy-related relapse in multiple sclerosis. Pregnancy in Multiple Sclerosis Group. </w:t>
      </w:r>
      <w:r w:rsidRPr="00F30719">
        <w:rPr>
          <w:i/>
          <w:noProof/>
        </w:rPr>
        <w:t xml:space="preserve">N Engl J Med. </w:t>
      </w:r>
      <w:r w:rsidRPr="00F30719">
        <w:rPr>
          <w:noProof/>
        </w:rPr>
        <w:t>Jul 30 1998;339(5):285-291.</w:t>
      </w:r>
      <w:bookmarkEnd w:id="51"/>
    </w:p>
    <w:p w14:paraId="7CCD5A83" w14:textId="77777777" w:rsidR="00CA39F8" w:rsidRPr="00F30719" w:rsidRDefault="00CA39F8" w:rsidP="00CA39F8">
      <w:pPr>
        <w:pStyle w:val="EndNoteBibliography"/>
        <w:spacing w:after="0"/>
        <w:ind w:left="720" w:hanging="720"/>
        <w:rPr>
          <w:noProof/>
        </w:rPr>
      </w:pPr>
      <w:bookmarkStart w:id="52" w:name="_ENREF_52"/>
      <w:r w:rsidRPr="00F30719">
        <w:rPr>
          <w:b/>
          <w:noProof/>
        </w:rPr>
        <w:t>52.</w:t>
      </w:r>
      <w:r w:rsidRPr="00F30719">
        <w:rPr>
          <w:noProof/>
        </w:rPr>
        <w:tab/>
        <w:t xml:space="preserve">Hellwig K, Haghikia A, Rockhoff M, Gold R. Multiple sclerosis and pregnancy: experience from a nationwide database in Germany. </w:t>
      </w:r>
      <w:r w:rsidRPr="00F30719">
        <w:rPr>
          <w:i/>
          <w:noProof/>
        </w:rPr>
        <w:t xml:space="preserve">Ther Adv Neurol Disord. </w:t>
      </w:r>
      <w:r w:rsidRPr="00F30719">
        <w:rPr>
          <w:noProof/>
        </w:rPr>
        <w:t>Sep 2012;5(5):247-253.</w:t>
      </w:r>
      <w:bookmarkEnd w:id="52"/>
    </w:p>
    <w:p w14:paraId="77FB52C2" w14:textId="77777777" w:rsidR="00CA39F8" w:rsidRPr="00F30719" w:rsidRDefault="00CA39F8" w:rsidP="00CA39F8">
      <w:pPr>
        <w:pStyle w:val="EndNoteBibliography"/>
        <w:spacing w:after="0"/>
        <w:ind w:left="720" w:hanging="720"/>
        <w:rPr>
          <w:noProof/>
        </w:rPr>
      </w:pPr>
      <w:bookmarkStart w:id="53" w:name="_ENREF_53"/>
      <w:r w:rsidRPr="00F30719">
        <w:rPr>
          <w:b/>
          <w:noProof/>
        </w:rPr>
        <w:t>53.</w:t>
      </w:r>
      <w:r w:rsidRPr="00F30719">
        <w:rPr>
          <w:noProof/>
        </w:rPr>
        <w:tab/>
        <w:t xml:space="preserve">Keyhanian K, Davoudi V, Etemadifar M, Amin M. Better prognosis of multiple sclerosis in patients who experienced a full-term pregnancy. </w:t>
      </w:r>
      <w:r w:rsidRPr="00F30719">
        <w:rPr>
          <w:i/>
          <w:noProof/>
        </w:rPr>
        <w:t xml:space="preserve">Eur Neurol. </w:t>
      </w:r>
      <w:r w:rsidRPr="00F30719">
        <w:rPr>
          <w:noProof/>
        </w:rPr>
        <w:t>2012;68(3):150-155.</w:t>
      </w:r>
      <w:bookmarkEnd w:id="53"/>
    </w:p>
    <w:p w14:paraId="2599F54D" w14:textId="77777777" w:rsidR="00CA39F8" w:rsidRPr="00F30719" w:rsidRDefault="00CA39F8" w:rsidP="00CA39F8">
      <w:pPr>
        <w:pStyle w:val="EndNoteBibliography"/>
        <w:spacing w:after="0"/>
        <w:ind w:left="720" w:hanging="720"/>
        <w:rPr>
          <w:noProof/>
        </w:rPr>
      </w:pPr>
      <w:bookmarkStart w:id="54" w:name="_ENREF_54"/>
      <w:r w:rsidRPr="00F30719">
        <w:rPr>
          <w:b/>
          <w:noProof/>
        </w:rPr>
        <w:t>54.</w:t>
      </w:r>
      <w:r w:rsidRPr="00F30719">
        <w:rPr>
          <w:noProof/>
        </w:rPr>
        <w:tab/>
        <w:t xml:space="preserve">Salemi G, Callari G, Gammino M, et al. The relapse rate of multiple sclerosis changes during pregnancy: a cohort study. </w:t>
      </w:r>
      <w:r w:rsidRPr="00F30719">
        <w:rPr>
          <w:i/>
          <w:noProof/>
        </w:rPr>
        <w:t xml:space="preserve">Acta Neurol Scand. </w:t>
      </w:r>
      <w:r w:rsidRPr="00F30719">
        <w:rPr>
          <w:noProof/>
        </w:rPr>
        <w:t>Jul 2004;110(1):23-26.</w:t>
      </w:r>
      <w:bookmarkEnd w:id="54"/>
    </w:p>
    <w:p w14:paraId="31F7C1DF" w14:textId="77777777" w:rsidR="00CA39F8" w:rsidRPr="00F30719" w:rsidRDefault="00CA39F8" w:rsidP="00CA39F8">
      <w:pPr>
        <w:pStyle w:val="EndNoteBibliography"/>
        <w:spacing w:after="0"/>
        <w:ind w:left="720" w:hanging="720"/>
        <w:rPr>
          <w:noProof/>
        </w:rPr>
      </w:pPr>
      <w:bookmarkStart w:id="55" w:name="_ENREF_55"/>
      <w:r w:rsidRPr="00F30719">
        <w:rPr>
          <w:b/>
          <w:noProof/>
        </w:rPr>
        <w:t>55.</w:t>
      </w:r>
      <w:r w:rsidRPr="00F30719">
        <w:rPr>
          <w:noProof/>
        </w:rPr>
        <w:tab/>
        <w:t xml:space="preserve">Frohman TC, Beh SC, Kildebeck EJ, et al. Neurotherapeutic Strategies for Multiple Sclerosis. </w:t>
      </w:r>
      <w:r w:rsidRPr="00F30719">
        <w:rPr>
          <w:i/>
          <w:noProof/>
        </w:rPr>
        <w:t xml:space="preserve">Neurol Clin. </w:t>
      </w:r>
      <w:r w:rsidRPr="00F30719">
        <w:rPr>
          <w:noProof/>
        </w:rPr>
        <w:t>Aug 2016;34(3):483-523.</w:t>
      </w:r>
      <w:bookmarkEnd w:id="55"/>
    </w:p>
    <w:p w14:paraId="7E2E8D52" w14:textId="77777777" w:rsidR="00CA39F8" w:rsidRPr="00F30719" w:rsidRDefault="00CA39F8" w:rsidP="00CA39F8">
      <w:pPr>
        <w:pStyle w:val="EndNoteBibliography"/>
        <w:spacing w:after="0"/>
        <w:ind w:left="720" w:hanging="720"/>
        <w:rPr>
          <w:noProof/>
        </w:rPr>
      </w:pPr>
      <w:bookmarkStart w:id="56" w:name="_ENREF_56"/>
      <w:r w:rsidRPr="00F30719">
        <w:rPr>
          <w:b/>
          <w:noProof/>
        </w:rPr>
        <w:t>56.</w:t>
      </w:r>
      <w:r w:rsidRPr="00F30719">
        <w:rPr>
          <w:noProof/>
        </w:rPr>
        <w:tab/>
        <w:t xml:space="preserve">Bove RM, Klein JP. Neuroradiology in women of childbearing age. </w:t>
      </w:r>
      <w:r w:rsidRPr="00F30719">
        <w:rPr>
          <w:i/>
          <w:noProof/>
        </w:rPr>
        <w:t xml:space="preserve">Continuum (Minneap Minn). </w:t>
      </w:r>
      <w:r w:rsidRPr="00F30719">
        <w:rPr>
          <w:noProof/>
        </w:rPr>
        <w:t>Feb 2014;20(1 Neurology of Pregnancy):23-41.</w:t>
      </w:r>
      <w:bookmarkEnd w:id="56"/>
    </w:p>
    <w:p w14:paraId="4C1F4235" w14:textId="77777777" w:rsidR="00CA39F8" w:rsidRPr="00F30719" w:rsidRDefault="00CA39F8" w:rsidP="00CA39F8">
      <w:pPr>
        <w:pStyle w:val="EndNoteBibliography"/>
        <w:spacing w:after="0"/>
        <w:ind w:left="720" w:hanging="720"/>
        <w:rPr>
          <w:noProof/>
        </w:rPr>
      </w:pPr>
      <w:bookmarkStart w:id="57" w:name="_ENREF_57"/>
      <w:r w:rsidRPr="00F30719">
        <w:rPr>
          <w:b/>
          <w:noProof/>
        </w:rPr>
        <w:t>57.</w:t>
      </w:r>
      <w:r w:rsidRPr="00F30719">
        <w:rPr>
          <w:noProof/>
        </w:rPr>
        <w:tab/>
        <w:t xml:space="preserve">Vukusic S, Marignier R. Multiple sclerosis and pregnancy in the 'treatment era'. </w:t>
      </w:r>
      <w:r w:rsidRPr="00F30719">
        <w:rPr>
          <w:i/>
          <w:noProof/>
        </w:rPr>
        <w:t xml:space="preserve">Nat Rev Neurol. </w:t>
      </w:r>
      <w:r w:rsidRPr="00F30719">
        <w:rPr>
          <w:noProof/>
        </w:rPr>
        <w:t>May 2015;11(5):280-289.</w:t>
      </w:r>
      <w:bookmarkEnd w:id="57"/>
    </w:p>
    <w:p w14:paraId="41D5AE91" w14:textId="77777777" w:rsidR="00CA39F8" w:rsidRPr="00F30719" w:rsidRDefault="00CA39F8" w:rsidP="00CA39F8">
      <w:pPr>
        <w:pStyle w:val="EndNoteBibliography"/>
        <w:spacing w:after="0"/>
        <w:ind w:left="720" w:hanging="720"/>
        <w:rPr>
          <w:noProof/>
        </w:rPr>
      </w:pPr>
      <w:bookmarkStart w:id="58" w:name="_ENREF_58"/>
      <w:r w:rsidRPr="00F30719">
        <w:rPr>
          <w:b/>
          <w:noProof/>
        </w:rPr>
        <w:t>58.</w:t>
      </w:r>
      <w:r w:rsidRPr="00F30719">
        <w:rPr>
          <w:noProof/>
        </w:rPr>
        <w:tab/>
        <w:t xml:space="preserve">Salminen HJ, Leggett H, Boggild M. Glatiramer acetate exposure in pregnancy: preliminary safety and birth outcomes. </w:t>
      </w:r>
      <w:r w:rsidRPr="00F30719">
        <w:rPr>
          <w:i/>
          <w:noProof/>
        </w:rPr>
        <w:t xml:space="preserve">J Neurol. </w:t>
      </w:r>
      <w:r w:rsidRPr="00F30719">
        <w:rPr>
          <w:noProof/>
        </w:rPr>
        <w:t>Dec 2010;257(12):2020-2023.</w:t>
      </w:r>
      <w:bookmarkEnd w:id="58"/>
    </w:p>
    <w:p w14:paraId="5EB8868B" w14:textId="77777777" w:rsidR="00CA39F8" w:rsidRPr="00F30719" w:rsidRDefault="00CA39F8" w:rsidP="00CA39F8">
      <w:pPr>
        <w:pStyle w:val="EndNoteBibliography"/>
        <w:spacing w:after="0"/>
        <w:ind w:left="720" w:hanging="720"/>
        <w:rPr>
          <w:noProof/>
        </w:rPr>
      </w:pPr>
      <w:bookmarkStart w:id="59" w:name="_ENREF_59"/>
      <w:r w:rsidRPr="00F30719">
        <w:rPr>
          <w:b/>
          <w:noProof/>
        </w:rPr>
        <w:t>59.</w:t>
      </w:r>
      <w:r w:rsidRPr="00F30719">
        <w:rPr>
          <w:noProof/>
        </w:rPr>
        <w:tab/>
        <w:t xml:space="preserve">Cree BA. Update on reproductive safety of current and emerging disease-modifying therapies for multiple sclerosis. </w:t>
      </w:r>
      <w:r w:rsidRPr="00F30719">
        <w:rPr>
          <w:i/>
          <w:noProof/>
        </w:rPr>
        <w:t xml:space="preserve">Mult Scler. </w:t>
      </w:r>
      <w:r w:rsidRPr="00F30719">
        <w:rPr>
          <w:noProof/>
        </w:rPr>
        <w:t>Jun 2013;19(7):835-843.</w:t>
      </w:r>
      <w:bookmarkEnd w:id="59"/>
    </w:p>
    <w:p w14:paraId="3ED3E19C" w14:textId="77777777" w:rsidR="00CA39F8" w:rsidRPr="00F30719" w:rsidRDefault="00CA39F8" w:rsidP="00CA39F8">
      <w:pPr>
        <w:pStyle w:val="EndNoteBibliography"/>
        <w:spacing w:after="0"/>
        <w:ind w:left="720" w:hanging="720"/>
        <w:rPr>
          <w:noProof/>
        </w:rPr>
      </w:pPr>
      <w:bookmarkStart w:id="60" w:name="_ENREF_60"/>
      <w:r w:rsidRPr="00F30719">
        <w:rPr>
          <w:b/>
          <w:noProof/>
        </w:rPr>
        <w:t>60.</w:t>
      </w:r>
      <w:r w:rsidRPr="00F30719">
        <w:rPr>
          <w:noProof/>
        </w:rPr>
        <w:tab/>
        <w:t xml:space="preserve">Houtchens MK, Kolb CM. Multiple sclerosis and pregnancy: therapeutic considerations. </w:t>
      </w:r>
      <w:r w:rsidRPr="00F30719">
        <w:rPr>
          <w:i/>
          <w:noProof/>
        </w:rPr>
        <w:t xml:space="preserve">J Neurol. </w:t>
      </w:r>
      <w:r w:rsidRPr="00F30719">
        <w:rPr>
          <w:noProof/>
        </w:rPr>
        <w:t>May 2013;260(5):1202-1214.</w:t>
      </w:r>
      <w:bookmarkEnd w:id="60"/>
    </w:p>
    <w:p w14:paraId="20C8A0B4" w14:textId="77777777" w:rsidR="00CA39F8" w:rsidRPr="00F30719" w:rsidRDefault="00CA39F8" w:rsidP="00CA39F8">
      <w:pPr>
        <w:pStyle w:val="EndNoteBibliography"/>
        <w:spacing w:after="0"/>
        <w:ind w:left="720" w:hanging="720"/>
        <w:rPr>
          <w:noProof/>
        </w:rPr>
      </w:pPr>
      <w:bookmarkStart w:id="61" w:name="_ENREF_61"/>
      <w:r w:rsidRPr="00F30719">
        <w:rPr>
          <w:b/>
          <w:noProof/>
        </w:rPr>
        <w:t>61.</w:t>
      </w:r>
      <w:r w:rsidRPr="00F30719">
        <w:rPr>
          <w:noProof/>
        </w:rPr>
        <w:tab/>
        <w:t xml:space="preserve">Friend S, Richman S, Bloomgren G, Cristiano LM, Wenten M. Evaluation of pregnancy outcomes from the Tysabri(R) (natalizumab) pregnancy exposure registry: a global, observational, follow-up study. </w:t>
      </w:r>
      <w:r w:rsidRPr="00F30719">
        <w:rPr>
          <w:i/>
          <w:noProof/>
        </w:rPr>
        <w:t xml:space="preserve">BMC Neurol. </w:t>
      </w:r>
      <w:r w:rsidRPr="00F30719">
        <w:rPr>
          <w:noProof/>
        </w:rPr>
        <w:t>Aug 24 2016;16(1):150.</w:t>
      </w:r>
      <w:bookmarkEnd w:id="61"/>
    </w:p>
    <w:p w14:paraId="189FA87F" w14:textId="77777777" w:rsidR="00CA39F8" w:rsidRPr="00F30719" w:rsidRDefault="00CA39F8" w:rsidP="00CA39F8">
      <w:pPr>
        <w:pStyle w:val="EndNoteBibliography"/>
        <w:spacing w:after="0"/>
        <w:ind w:left="720" w:hanging="720"/>
        <w:rPr>
          <w:noProof/>
          <w:lang w:val="pt-PT"/>
        </w:rPr>
      </w:pPr>
      <w:bookmarkStart w:id="62" w:name="_ENREF_62"/>
      <w:r w:rsidRPr="00F30719">
        <w:rPr>
          <w:b/>
          <w:noProof/>
        </w:rPr>
        <w:t>62.</w:t>
      </w:r>
      <w:r w:rsidRPr="00F30719">
        <w:rPr>
          <w:noProof/>
        </w:rPr>
        <w:tab/>
        <w:t xml:space="preserve">Haghikia A, Langer-Gould A, Rellensmann G, et al. Natalizumab use during the third trimester of pregnancy. </w:t>
      </w:r>
      <w:r w:rsidRPr="00F30719">
        <w:rPr>
          <w:i/>
          <w:noProof/>
          <w:lang w:val="pt-PT"/>
        </w:rPr>
        <w:t xml:space="preserve">JAMA Neurol. </w:t>
      </w:r>
      <w:r w:rsidRPr="00F30719">
        <w:rPr>
          <w:noProof/>
          <w:lang w:val="pt-PT"/>
        </w:rPr>
        <w:t>Jul 01 2014;71(7):891-895.</w:t>
      </w:r>
      <w:bookmarkEnd w:id="62"/>
    </w:p>
    <w:p w14:paraId="0401D1FD" w14:textId="77777777" w:rsidR="00CA39F8" w:rsidRPr="00F30719" w:rsidRDefault="00CA39F8" w:rsidP="00CA39F8">
      <w:pPr>
        <w:pStyle w:val="EndNoteBibliography"/>
        <w:spacing w:after="0"/>
        <w:ind w:left="720" w:hanging="720"/>
        <w:rPr>
          <w:noProof/>
        </w:rPr>
      </w:pPr>
      <w:bookmarkStart w:id="63" w:name="_ENREF_63"/>
      <w:r w:rsidRPr="00F30719">
        <w:rPr>
          <w:b/>
          <w:noProof/>
          <w:lang w:val="pt-PT"/>
        </w:rPr>
        <w:t>63.</w:t>
      </w:r>
      <w:r w:rsidRPr="00F30719">
        <w:rPr>
          <w:noProof/>
          <w:lang w:val="pt-PT"/>
        </w:rPr>
        <w:tab/>
        <w:t xml:space="preserve">Martinelli V, Colombo B, Dalla Costa G, et al. </w:t>
      </w:r>
      <w:r w:rsidRPr="00F30719">
        <w:rPr>
          <w:noProof/>
        </w:rPr>
        <w:t xml:space="preserve">Recurrent disease-activity rebound in a patient with multiple sclerosis after natalizumab discontinuations for pregnancy planning. </w:t>
      </w:r>
      <w:r w:rsidRPr="00F30719">
        <w:rPr>
          <w:i/>
          <w:noProof/>
        </w:rPr>
        <w:t xml:space="preserve">Mult Scler. </w:t>
      </w:r>
      <w:r w:rsidRPr="00F30719">
        <w:rPr>
          <w:noProof/>
        </w:rPr>
        <w:t>Oct 2016;22(11):1506-1508.</w:t>
      </w:r>
      <w:bookmarkEnd w:id="63"/>
    </w:p>
    <w:p w14:paraId="1D5DD3C6" w14:textId="77777777" w:rsidR="00CA39F8" w:rsidRPr="00F30719" w:rsidRDefault="00CA39F8" w:rsidP="00CA39F8">
      <w:pPr>
        <w:pStyle w:val="EndNoteBibliography"/>
        <w:spacing w:after="0"/>
        <w:ind w:left="720" w:hanging="720"/>
        <w:rPr>
          <w:noProof/>
        </w:rPr>
      </w:pPr>
      <w:bookmarkStart w:id="64" w:name="_ENREF_64"/>
      <w:r w:rsidRPr="00F30719">
        <w:rPr>
          <w:b/>
          <w:noProof/>
        </w:rPr>
        <w:lastRenderedPageBreak/>
        <w:t>64.</w:t>
      </w:r>
      <w:r w:rsidRPr="00F30719">
        <w:rPr>
          <w:noProof/>
        </w:rPr>
        <w:tab/>
        <w:t xml:space="preserve">Vukusic S, Durand-Dubief F, Benoit A, Marignier R, Frangoulis B, Confavreux C. Natalizumab for the prevention of post-partum relapses in women with multiple sclerosis. </w:t>
      </w:r>
      <w:r w:rsidRPr="00F30719">
        <w:rPr>
          <w:i/>
          <w:noProof/>
        </w:rPr>
        <w:t xml:space="preserve">Mult Scler. </w:t>
      </w:r>
      <w:r w:rsidRPr="00F30719">
        <w:rPr>
          <w:noProof/>
        </w:rPr>
        <w:t>Jun 2015;21(7):953-955.</w:t>
      </w:r>
      <w:bookmarkEnd w:id="64"/>
    </w:p>
    <w:p w14:paraId="78ED785B" w14:textId="77777777" w:rsidR="00CA39F8" w:rsidRPr="00F30719" w:rsidRDefault="00CA39F8" w:rsidP="00CA39F8">
      <w:pPr>
        <w:pStyle w:val="EndNoteBibliography"/>
        <w:spacing w:after="0"/>
        <w:ind w:left="720" w:hanging="720"/>
        <w:rPr>
          <w:noProof/>
        </w:rPr>
      </w:pPr>
      <w:bookmarkStart w:id="65" w:name="_ENREF_65"/>
      <w:r w:rsidRPr="00F30719">
        <w:rPr>
          <w:b/>
          <w:noProof/>
        </w:rPr>
        <w:t>65.</w:t>
      </w:r>
      <w:r w:rsidRPr="00F30719">
        <w:rPr>
          <w:noProof/>
        </w:rPr>
        <w:tab/>
        <w:t xml:space="preserve">Mueller BA, Zhang J, Critchlow CW. Birth outcomes and need for hospitalization after delivery among women with multiple sclerosis. </w:t>
      </w:r>
      <w:r w:rsidRPr="00F30719">
        <w:rPr>
          <w:i/>
          <w:noProof/>
        </w:rPr>
        <w:t xml:space="preserve">Am J Obstet Gynecol. </w:t>
      </w:r>
      <w:r w:rsidRPr="00F30719">
        <w:rPr>
          <w:noProof/>
        </w:rPr>
        <w:t>Mar 2002;186(3):446-452.</w:t>
      </w:r>
      <w:bookmarkEnd w:id="65"/>
    </w:p>
    <w:p w14:paraId="31F342AE" w14:textId="77777777" w:rsidR="00CA39F8" w:rsidRPr="00F30719" w:rsidRDefault="00CA39F8" w:rsidP="00CA39F8">
      <w:pPr>
        <w:pStyle w:val="EndNoteBibliography"/>
        <w:spacing w:after="0"/>
        <w:ind w:left="720" w:hanging="720"/>
        <w:rPr>
          <w:noProof/>
        </w:rPr>
      </w:pPr>
      <w:bookmarkStart w:id="66" w:name="_ENREF_66"/>
      <w:r w:rsidRPr="00F30719">
        <w:rPr>
          <w:b/>
          <w:noProof/>
        </w:rPr>
        <w:t>66.</w:t>
      </w:r>
      <w:r w:rsidRPr="00F30719">
        <w:rPr>
          <w:noProof/>
        </w:rPr>
        <w:tab/>
        <w:t xml:space="preserve">Jalkanen A, Alanen A, Airas L, Finnish Multiple S, Pregnancy Study G. Pregnancy outcome in women with multiple sclerosis: results from a prospective nationwide study in Finland. </w:t>
      </w:r>
      <w:r w:rsidRPr="00F30719">
        <w:rPr>
          <w:i/>
          <w:noProof/>
        </w:rPr>
        <w:t xml:space="preserve">Mult Scler. </w:t>
      </w:r>
      <w:r w:rsidRPr="00F30719">
        <w:rPr>
          <w:noProof/>
        </w:rPr>
        <w:t>Aug 2010;16(8):950-955.</w:t>
      </w:r>
      <w:bookmarkEnd w:id="66"/>
    </w:p>
    <w:p w14:paraId="75A1B0DE" w14:textId="77777777" w:rsidR="00CA39F8" w:rsidRPr="00F30719" w:rsidRDefault="00CA39F8" w:rsidP="00CA39F8">
      <w:pPr>
        <w:pStyle w:val="EndNoteBibliography"/>
        <w:spacing w:after="0"/>
        <w:ind w:left="720" w:hanging="720"/>
        <w:rPr>
          <w:noProof/>
        </w:rPr>
      </w:pPr>
      <w:bookmarkStart w:id="67" w:name="_ENREF_67"/>
      <w:r w:rsidRPr="00F30719">
        <w:rPr>
          <w:b/>
          <w:noProof/>
        </w:rPr>
        <w:t>67.</w:t>
      </w:r>
      <w:r w:rsidRPr="00F30719">
        <w:rPr>
          <w:noProof/>
        </w:rPr>
        <w:tab/>
        <w:t xml:space="preserve">Finkelsztejn A, Brooks JB, Paschoal FM, Jr., Fragoso YD. What can we really tell women with multiple sclerosis regarding pregnancy? A systematic review and meta-analysis of the literature. </w:t>
      </w:r>
      <w:r w:rsidRPr="00F30719">
        <w:rPr>
          <w:i/>
          <w:noProof/>
        </w:rPr>
        <w:t xml:space="preserve">BJOG. </w:t>
      </w:r>
      <w:r w:rsidRPr="00F30719">
        <w:rPr>
          <w:noProof/>
        </w:rPr>
        <w:t>Jun 2011;118(7):790-797.</w:t>
      </w:r>
      <w:bookmarkEnd w:id="67"/>
    </w:p>
    <w:p w14:paraId="2267F9D9" w14:textId="77777777" w:rsidR="00CA39F8" w:rsidRPr="00F30719" w:rsidRDefault="00CA39F8" w:rsidP="00CA39F8">
      <w:pPr>
        <w:pStyle w:val="EndNoteBibliography"/>
        <w:spacing w:after="0"/>
        <w:ind w:left="720" w:hanging="720"/>
        <w:rPr>
          <w:noProof/>
        </w:rPr>
      </w:pPr>
      <w:bookmarkStart w:id="68" w:name="_ENREF_68"/>
      <w:r w:rsidRPr="00F30719">
        <w:rPr>
          <w:b/>
          <w:noProof/>
        </w:rPr>
        <w:t>68.</w:t>
      </w:r>
      <w:r w:rsidRPr="00F30719">
        <w:rPr>
          <w:noProof/>
        </w:rPr>
        <w:tab/>
        <w:t xml:space="preserve">Pasto L, Portaccio E, Ghezzi A, et al. Epidural analgesia and cesarean delivery in multiple sclerosis post-partum relapses: the Italian cohort study. </w:t>
      </w:r>
      <w:r w:rsidRPr="00F30719">
        <w:rPr>
          <w:i/>
          <w:noProof/>
        </w:rPr>
        <w:t xml:space="preserve">BMC Neurol. </w:t>
      </w:r>
      <w:r w:rsidRPr="00F30719">
        <w:rPr>
          <w:noProof/>
        </w:rPr>
        <w:t>Dec 31 2012;12:165.</w:t>
      </w:r>
      <w:bookmarkEnd w:id="68"/>
    </w:p>
    <w:p w14:paraId="4BF76990" w14:textId="77777777" w:rsidR="00CA39F8" w:rsidRPr="00F30719" w:rsidRDefault="00CA39F8" w:rsidP="00CA39F8">
      <w:pPr>
        <w:pStyle w:val="EndNoteBibliography"/>
        <w:spacing w:after="0"/>
        <w:ind w:left="720" w:hanging="720"/>
        <w:rPr>
          <w:noProof/>
        </w:rPr>
      </w:pPr>
      <w:bookmarkStart w:id="69" w:name="_ENREF_69"/>
      <w:r w:rsidRPr="00F30719">
        <w:rPr>
          <w:b/>
          <w:noProof/>
        </w:rPr>
        <w:t>69.</w:t>
      </w:r>
      <w:r w:rsidRPr="00F30719">
        <w:rPr>
          <w:noProof/>
        </w:rPr>
        <w:tab/>
        <w:t xml:space="preserve">Vukusic S, Ionescu I, El-Etr M, et al. The Prevention of Post-Partum Relapses with Progestin and Estradiol in Multiple Sclerosis (POPART'MUS) trial: rationale, objectives and state of advancement. </w:t>
      </w:r>
      <w:r w:rsidRPr="00F30719">
        <w:rPr>
          <w:i/>
          <w:noProof/>
        </w:rPr>
        <w:t xml:space="preserve">J Neurol Sci. </w:t>
      </w:r>
      <w:r w:rsidRPr="00F30719">
        <w:rPr>
          <w:noProof/>
        </w:rPr>
        <w:t>Nov 15 2009;286(1-2):114-118.</w:t>
      </w:r>
      <w:bookmarkEnd w:id="69"/>
    </w:p>
    <w:p w14:paraId="44784DCD" w14:textId="77777777" w:rsidR="00CA39F8" w:rsidRPr="00F30719" w:rsidRDefault="00CA39F8" w:rsidP="00CA39F8">
      <w:pPr>
        <w:pStyle w:val="EndNoteBibliography"/>
        <w:spacing w:after="0"/>
        <w:ind w:left="720" w:hanging="720"/>
        <w:rPr>
          <w:noProof/>
        </w:rPr>
      </w:pPr>
      <w:bookmarkStart w:id="70" w:name="_ENREF_70"/>
      <w:r w:rsidRPr="00F30719">
        <w:rPr>
          <w:b/>
          <w:noProof/>
        </w:rPr>
        <w:t>70.</w:t>
      </w:r>
      <w:r w:rsidRPr="00F30719">
        <w:rPr>
          <w:noProof/>
        </w:rPr>
        <w:tab/>
        <w:t xml:space="preserve">Binns C, Lee M, Low WY. The Long-Term Public Health Benefits of Breastfeeding. </w:t>
      </w:r>
      <w:r w:rsidRPr="00F30719">
        <w:rPr>
          <w:i/>
          <w:noProof/>
        </w:rPr>
        <w:t xml:space="preserve">Asia Pac J Public Health. </w:t>
      </w:r>
      <w:r w:rsidRPr="00F30719">
        <w:rPr>
          <w:noProof/>
        </w:rPr>
        <w:t>Jan 2016;28(1):7-14.</w:t>
      </w:r>
      <w:bookmarkEnd w:id="70"/>
    </w:p>
    <w:p w14:paraId="79C09864" w14:textId="77777777" w:rsidR="00CA39F8" w:rsidRPr="00F30719" w:rsidRDefault="00CA39F8" w:rsidP="00CA39F8">
      <w:pPr>
        <w:pStyle w:val="EndNoteBibliography"/>
        <w:spacing w:after="0"/>
        <w:ind w:left="720" w:hanging="720"/>
        <w:rPr>
          <w:noProof/>
        </w:rPr>
      </w:pPr>
      <w:bookmarkStart w:id="71" w:name="_ENREF_71"/>
      <w:r w:rsidRPr="00F30719">
        <w:rPr>
          <w:b/>
          <w:noProof/>
        </w:rPr>
        <w:t>71.</w:t>
      </w:r>
      <w:r w:rsidRPr="00F30719">
        <w:rPr>
          <w:noProof/>
        </w:rPr>
        <w:tab/>
        <w:t xml:space="preserve">Ip S, Chung M, Raman G, Trikalinos TA, Lau J. A summary of the Agency for Healthcare Research and Quality's evidence report on breastfeeding in developed countries. </w:t>
      </w:r>
      <w:r w:rsidRPr="00F30719">
        <w:rPr>
          <w:i/>
          <w:noProof/>
        </w:rPr>
        <w:t xml:space="preserve">Breastfeed Med. </w:t>
      </w:r>
      <w:r w:rsidRPr="00F30719">
        <w:rPr>
          <w:noProof/>
        </w:rPr>
        <w:t>Oct 2009;4 Suppl 1:S17-30.</w:t>
      </w:r>
      <w:bookmarkEnd w:id="71"/>
    </w:p>
    <w:p w14:paraId="2060CAB7" w14:textId="77777777" w:rsidR="00CA39F8" w:rsidRPr="00F30719" w:rsidRDefault="00CA39F8" w:rsidP="00CA39F8">
      <w:pPr>
        <w:pStyle w:val="EndNoteBibliography"/>
        <w:spacing w:after="0"/>
        <w:ind w:left="720" w:hanging="720"/>
        <w:rPr>
          <w:noProof/>
        </w:rPr>
      </w:pPr>
      <w:bookmarkStart w:id="72" w:name="_ENREF_72"/>
      <w:r w:rsidRPr="00F30719">
        <w:rPr>
          <w:b/>
          <w:noProof/>
        </w:rPr>
        <w:t>72.</w:t>
      </w:r>
      <w:r w:rsidRPr="00F30719">
        <w:rPr>
          <w:noProof/>
        </w:rPr>
        <w:tab/>
        <w:t xml:space="preserve">Langer-Gould A, Beaber BE. Effects of pregnancy and breastfeeding on the multiple sclerosis disease course. </w:t>
      </w:r>
      <w:r w:rsidRPr="00F30719">
        <w:rPr>
          <w:i/>
          <w:noProof/>
        </w:rPr>
        <w:t xml:space="preserve">Clin Immunol. </w:t>
      </w:r>
      <w:r w:rsidRPr="00F30719">
        <w:rPr>
          <w:noProof/>
        </w:rPr>
        <w:t>Nov 2013;149(2):244-250.</w:t>
      </w:r>
      <w:bookmarkEnd w:id="72"/>
    </w:p>
    <w:p w14:paraId="45F2BE39" w14:textId="77777777" w:rsidR="00CA39F8" w:rsidRPr="00F30719" w:rsidRDefault="00CA39F8" w:rsidP="00CA39F8">
      <w:pPr>
        <w:pStyle w:val="EndNoteBibliography"/>
        <w:spacing w:after="0"/>
        <w:ind w:left="720" w:hanging="720"/>
        <w:rPr>
          <w:noProof/>
        </w:rPr>
      </w:pPr>
      <w:bookmarkStart w:id="73" w:name="_ENREF_73"/>
      <w:r w:rsidRPr="00F30719">
        <w:rPr>
          <w:b/>
          <w:noProof/>
        </w:rPr>
        <w:t>73.</w:t>
      </w:r>
      <w:r w:rsidRPr="00F30719">
        <w:rPr>
          <w:noProof/>
        </w:rPr>
        <w:tab/>
        <w:t xml:space="preserve">Pakpoor J, Disanto G, Lacey MV, Hellwig K, Giovannoni G, Ramagopalan SV. Breastfeeding and multiple sclerosis relapses: a meta-analysis. </w:t>
      </w:r>
      <w:r w:rsidRPr="00F30719">
        <w:rPr>
          <w:i/>
          <w:noProof/>
        </w:rPr>
        <w:t xml:space="preserve">J Neurol. </w:t>
      </w:r>
      <w:r w:rsidRPr="00F30719">
        <w:rPr>
          <w:noProof/>
        </w:rPr>
        <w:t>Oct 2012;259(10):2246-2248.</w:t>
      </w:r>
      <w:bookmarkEnd w:id="73"/>
    </w:p>
    <w:p w14:paraId="005D6867" w14:textId="1CF9EEEF" w:rsidR="00CA39F8" w:rsidRPr="00F30719" w:rsidRDefault="00CA39F8" w:rsidP="00CA39F8">
      <w:pPr>
        <w:pStyle w:val="EndNoteBibliography"/>
        <w:spacing w:after="0"/>
        <w:ind w:left="720" w:hanging="720"/>
        <w:rPr>
          <w:noProof/>
        </w:rPr>
      </w:pPr>
      <w:bookmarkStart w:id="74" w:name="_ENREF_74"/>
      <w:r w:rsidRPr="00F30719">
        <w:rPr>
          <w:b/>
          <w:noProof/>
        </w:rPr>
        <w:t>74.</w:t>
      </w:r>
      <w:r w:rsidRPr="00F30719">
        <w:rPr>
          <w:noProof/>
        </w:rPr>
        <w:tab/>
      </w:r>
      <w:hyperlink r:id="rId9" w:history="1">
        <w:r w:rsidRPr="00F30719">
          <w:rPr>
            <w:rStyle w:val="Hiperligao"/>
            <w:noProof/>
          </w:rPr>
          <w:t>http://www.e-lactancia.org/breastfeeding/interferon-beta-1b/product/</w:t>
        </w:r>
      </w:hyperlink>
      <w:r w:rsidRPr="00F30719">
        <w:rPr>
          <w:noProof/>
        </w:rPr>
        <w:t>. Accessed 18/11/2018.</w:t>
      </w:r>
      <w:bookmarkEnd w:id="74"/>
    </w:p>
    <w:p w14:paraId="4B596B90" w14:textId="77777777" w:rsidR="00CA39F8" w:rsidRPr="00F30719" w:rsidRDefault="00CA39F8" w:rsidP="00CA39F8">
      <w:pPr>
        <w:pStyle w:val="EndNoteBibliography"/>
        <w:spacing w:after="0"/>
        <w:ind w:left="720" w:hanging="720"/>
        <w:rPr>
          <w:noProof/>
        </w:rPr>
      </w:pPr>
      <w:bookmarkStart w:id="75" w:name="_ENREF_75"/>
      <w:r w:rsidRPr="00F30719">
        <w:rPr>
          <w:b/>
          <w:noProof/>
        </w:rPr>
        <w:t>75.</w:t>
      </w:r>
      <w:r w:rsidRPr="00F30719">
        <w:rPr>
          <w:noProof/>
        </w:rPr>
        <w:tab/>
        <w:t xml:space="preserve">de Seze J, Chapelotte M, Delalande S, Ferriby D, Stojkovic T, Vermersch P. Intravenous corticosteroids in the postpartum period for reduction of acute exacerbations in multiple sclerosis. </w:t>
      </w:r>
      <w:r w:rsidRPr="00F30719">
        <w:rPr>
          <w:i/>
          <w:noProof/>
        </w:rPr>
        <w:t xml:space="preserve">Mult Scler. </w:t>
      </w:r>
      <w:r w:rsidRPr="00F30719">
        <w:rPr>
          <w:noProof/>
        </w:rPr>
        <w:t>Oct 2004;10(5):596-597.</w:t>
      </w:r>
      <w:bookmarkEnd w:id="75"/>
    </w:p>
    <w:p w14:paraId="0A6DB3A0" w14:textId="77777777" w:rsidR="00CA39F8" w:rsidRPr="00F30719" w:rsidRDefault="00CA39F8" w:rsidP="00CA39F8">
      <w:pPr>
        <w:pStyle w:val="EndNoteBibliography"/>
        <w:spacing w:after="0"/>
        <w:ind w:left="720" w:hanging="720"/>
        <w:rPr>
          <w:noProof/>
        </w:rPr>
      </w:pPr>
      <w:bookmarkStart w:id="76" w:name="_ENREF_76"/>
      <w:r w:rsidRPr="00F30719">
        <w:rPr>
          <w:b/>
          <w:noProof/>
        </w:rPr>
        <w:t>76.</w:t>
      </w:r>
      <w:r w:rsidRPr="00F30719">
        <w:rPr>
          <w:noProof/>
        </w:rPr>
        <w:tab/>
        <w:t xml:space="preserve">Achiron A, Kishner I, Dolev M, et al. Effect of intravenous immunoglobulin treatment on pregnancy and postpartum-related relapses in multiple sclerosis. </w:t>
      </w:r>
      <w:r w:rsidRPr="00F30719">
        <w:rPr>
          <w:i/>
          <w:noProof/>
        </w:rPr>
        <w:t xml:space="preserve">J Neurol. </w:t>
      </w:r>
      <w:r w:rsidRPr="00F30719">
        <w:rPr>
          <w:noProof/>
        </w:rPr>
        <w:t>Sep 2004;251(9):1133-1137.</w:t>
      </w:r>
      <w:bookmarkEnd w:id="76"/>
    </w:p>
    <w:p w14:paraId="25BA8F1B" w14:textId="77777777" w:rsidR="00CA39F8" w:rsidRPr="00F30719" w:rsidRDefault="00CA39F8" w:rsidP="00CA39F8">
      <w:pPr>
        <w:pStyle w:val="EndNoteBibliography"/>
        <w:spacing w:after="0"/>
        <w:ind w:left="720" w:hanging="720"/>
        <w:rPr>
          <w:noProof/>
        </w:rPr>
      </w:pPr>
      <w:bookmarkStart w:id="77" w:name="_ENREF_77"/>
      <w:r w:rsidRPr="00F30719">
        <w:rPr>
          <w:b/>
          <w:noProof/>
        </w:rPr>
        <w:t>77.</w:t>
      </w:r>
      <w:r w:rsidRPr="00F30719">
        <w:rPr>
          <w:noProof/>
        </w:rPr>
        <w:tab/>
        <w:t xml:space="preserve">Haas J, Hommes OR. A dose comparison study of IVIG in postpartum relapsing-remitting multiple sclerosis. </w:t>
      </w:r>
      <w:r w:rsidRPr="00F30719">
        <w:rPr>
          <w:i/>
          <w:noProof/>
        </w:rPr>
        <w:t xml:space="preserve">Mult Scler. </w:t>
      </w:r>
      <w:r w:rsidRPr="00F30719">
        <w:rPr>
          <w:noProof/>
        </w:rPr>
        <w:t>Aug 2007;13(7):900-908.</w:t>
      </w:r>
      <w:bookmarkEnd w:id="77"/>
    </w:p>
    <w:p w14:paraId="2B2E2D12" w14:textId="77777777" w:rsidR="00CA39F8" w:rsidRPr="00F30719" w:rsidRDefault="00CA39F8" w:rsidP="00CA39F8">
      <w:pPr>
        <w:pStyle w:val="EndNoteBibliography"/>
        <w:spacing w:after="0"/>
        <w:ind w:left="720" w:hanging="720"/>
        <w:rPr>
          <w:noProof/>
        </w:rPr>
      </w:pPr>
      <w:bookmarkStart w:id="78" w:name="_ENREF_78"/>
      <w:r w:rsidRPr="00F30719">
        <w:rPr>
          <w:b/>
          <w:noProof/>
        </w:rPr>
        <w:t>78.</w:t>
      </w:r>
      <w:r w:rsidRPr="00F30719">
        <w:rPr>
          <w:noProof/>
        </w:rPr>
        <w:tab/>
        <w:t xml:space="preserve">Fazekas F, Lublin FD, Li D, et al. Intravenous immunoglobulin in relapsing-remitting multiple sclerosis: a dose-finding trial. </w:t>
      </w:r>
      <w:r w:rsidRPr="00F30719">
        <w:rPr>
          <w:i/>
          <w:noProof/>
        </w:rPr>
        <w:t xml:space="preserve">Neurology. </w:t>
      </w:r>
      <w:r w:rsidRPr="00F30719">
        <w:rPr>
          <w:noProof/>
        </w:rPr>
        <w:t>Jul 22 2008;71(4):265-271.</w:t>
      </w:r>
      <w:bookmarkEnd w:id="78"/>
    </w:p>
    <w:p w14:paraId="2773B070" w14:textId="77777777" w:rsidR="00CA39F8" w:rsidRPr="00F30719" w:rsidRDefault="00CA39F8" w:rsidP="00CA39F8">
      <w:pPr>
        <w:pStyle w:val="EndNoteBibliography"/>
        <w:spacing w:after="0"/>
        <w:ind w:left="720" w:hanging="720"/>
        <w:rPr>
          <w:noProof/>
        </w:rPr>
      </w:pPr>
      <w:bookmarkStart w:id="79" w:name="_ENREF_79"/>
      <w:r w:rsidRPr="00F30719">
        <w:rPr>
          <w:b/>
          <w:noProof/>
        </w:rPr>
        <w:t>79.</w:t>
      </w:r>
      <w:r w:rsidRPr="00F30719">
        <w:rPr>
          <w:noProof/>
        </w:rPr>
        <w:tab/>
        <w:t xml:space="preserve">Dudesek A, Zettl UK. Intravenous immunoglobulins as therapeutic option in the treatment of multiple sclerosis. </w:t>
      </w:r>
      <w:r w:rsidRPr="00F30719">
        <w:rPr>
          <w:i/>
          <w:noProof/>
        </w:rPr>
        <w:t xml:space="preserve">J Neurol. </w:t>
      </w:r>
      <w:r w:rsidRPr="00F30719">
        <w:rPr>
          <w:noProof/>
        </w:rPr>
        <w:t>Sep 2006;253 Suppl 5:V50-58.</w:t>
      </w:r>
      <w:bookmarkEnd w:id="79"/>
    </w:p>
    <w:p w14:paraId="0CE44029" w14:textId="77777777" w:rsidR="00CA39F8" w:rsidRPr="00F30719" w:rsidRDefault="00CA39F8" w:rsidP="00CA39F8">
      <w:pPr>
        <w:pStyle w:val="EndNoteBibliography"/>
        <w:spacing w:after="0"/>
        <w:ind w:left="720" w:hanging="720"/>
        <w:rPr>
          <w:noProof/>
        </w:rPr>
      </w:pPr>
      <w:bookmarkStart w:id="80" w:name="_ENREF_80"/>
      <w:r w:rsidRPr="00F30719">
        <w:rPr>
          <w:b/>
          <w:noProof/>
        </w:rPr>
        <w:t>80.</w:t>
      </w:r>
      <w:r w:rsidRPr="00F30719">
        <w:rPr>
          <w:noProof/>
        </w:rPr>
        <w:tab/>
        <w:t xml:space="preserve">Fazekas F, Strasser-Fuchs S, Hommes OR. Intravenous immunoglobulin in MS: promise or failure? </w:t>
      </w:r>
      <w:r w:rsidRPr="00F30719">
        <w:rPr>
          <w:i/>
          <w:noProof/>
        </w:rPr>
        <w:t xml:space="preserve">J Neurol Sci. </w:t>
      </w:r>
      <w:r w:rsidRPr="00F30719">
        <w:rPr>
          <w:noProof/>
        </w:rPr>
        <w:t>Aug 15 2007;259(1-2):61-66.</w:t>
      </w:r>
      <w:bookmarkEnd w:id="80"/>
    </w:p>
    <w:p w14:paraId="23C6D5FA" w14:textId="77777777" w:rsidR="00CA39F8" w:rsidRPr="00F30719" w:rsidRDefault="00CA39F8" w:rsidP="00CA39F8">
      <w:pPr>
        <w:pStyle w:val="EndNoteBibliography"/>
        <w:spacing w:after="0"/>
        <w:ind w:left="720" w:hanging="720"/>
        <w:rPr>
          <w:noProof/>
        </w:rPr>
      </w:pPr>
      <w:bookmarkStart w:id="81" w:name="_ENREF_81"/>
      <w:r w:rsidRPr="00F30719">
        <w:rPr>
          <w:b/>
          <w:noProof/>
        </w:rPr>
        <w:t>81.</w:t>
      </w:r>
      <w:r w:rsidRPr="00F30719">
        <w:rPr>
          <w:noProof/>
        </w:rPr>
        <w:tab/>
        <w:t xml:space="preserve">Sorensen PS. Treatment of multiple sclerosis with intravenous immunoglobulin: review of clinical trials. </w:t>
      </w:r>
      <w:r w:rsidRPr="00F30719">
        <w:rPr>
          <w:i/>
          <w:noProof/>
        </w:rPr>
        <w:t xml:space="preserve">Neurol Sci. </w:t>
      </w:r>
      <w:r w:rsidRPr="00F30719">
        <w:rPr>
          <w:noProof/>
        </w:rPr>
        <w:t>Oct 2003;24 Suppl 4:S227-230.</w:t>
      </w:r>
      <w:bookmarkEnd w:id="81"/>
    </w:p>
    <w:p w14:paraId="40CB3C27" w14:textId="77777777" w:rsidR="00CA39F8" w:rsidRPr="00F30719" w:rsidRDefault="00CA39F8" w:rsidP="00CA39F8">
      <w:pPr>
        <w:pStyle w:val="EndNoteBibliography"/>
        <w:ind w:left="720" w:hanging="720"/>
        <w:rPr>
          <w:noProof/>
        </w:rPr>
      </w:pPr>
      <w:bookmarkStart w:id="82" w:name="_ENREF_82"/>
      <w:r w:rsidRPr="00F30719">
        <w:rPr>
          <w:b/>
          <w:noProof/>
        </w:rPr>
        <w:t>82.</w:t>
      </w:r>
      <w:r w:rsidRPr="00F30719">
        <w:rPr>
          <w:noProof/>
        </w:rPr>
        <w:tab/>
        <w:t xml:space="preserve">Sicotte NL, Liva SM, Klutch R, et al. Treatment of multiple sclerosis with the pregnancy hormone estriol. </w:t>
      </w:r>
      <w:r w:rsidRPr="00F30719">
        <w:rPr>
          <w:i/>
          <w:noProof/>
        </w:rPr>
        <w:t xml:space="preserve">Ann Neurol. </w:t>
      </w:r>
      <w:r w:rsidRPr="00F30719">
        <w:rPr>
          <w:noProof/>
        </w:rPr>
        <w:t>Oct 2002;52(4):421-428.</w:t>
      </w:r>
      <w:bookmarkEnd w:id="82"/>
    </w:p>
    <w:p w14:paraId="58C557B7" w14:textId="1E0BABD1" w:rsidR="001834DF" w:rsidRPr="0045365D" w:rsidRDefault="00C1758C" w:rsidP="00971BF5">
      <w:pPr>
        <w:spacing w:after="0"/>
        <w:rPr>
          <w:b/>
          <w:sz w:val="24"/>
          <w:lang w:val="en-GB"/>
        </w:rPr>
      </w:pPr>
      <w:r w:rsidRPr="00F30719">
        <w:rPr>
          <w:b/>
          <w:sz w:val="24"/>
        </w:rPr>
        <w:fldChar w:fldCharType="end"/>
      </w:r>
    </w:p>
    <w:p w14:paraId="1A61B644" w14:textId="77777777" w:rsidR="00674516" w:rsidRDefault="00674516" w:rsidP="00971BF5">
      <w:pPr>
        <w:spacing w:after="0"/>
        <w:rPr>
          <w:b/>
          <w:sz w:val="24"/>
          <w:lang w:val="en-GB"/>
        </w:rPr>
      </w:pPr>
    </w:p>
    <w:p w14:paraId="6D5B31FE" w14:textId="7379954E" w:rsidR="00895018" w:rsidRPr="0045365D" w:rsidRDefault="00895018" w:rsidP="00971BF5">
      <w:pPr>
        <w:spacing w:after="0"/>
        <w:rPr>
          <w:b/>
          <w:sz w:val="24"/>
          <w:lang w:val="en-GB"/>
        </w:rPr>
      </w:pPr>
      <w:r>
        <w:rPr>
          <w:b/>
          <w:noProof/>
          <w:lang w:val="en-US"/>
        </w:rPr>
        <w:lastRenderedPageBreak/>
        <mc:AlternateContent>
          <mc:Choice Requires="wps">
            <w:drawing>
              <wp:anchor distT="0" distB="0" distL="114300" distR="114300" simplePos="0" relativeHeight="251659264" behindDoc="0" locked="0" layoutInCell="1" allowOverlap="1" wp14:anchorId="72610212" wp14:editId="258435D2">
                <wp:simplePos x="0" y="0"/>
                <wp:positionH relativeFrom="margin">
                  <wp:posOffset>-381635</wp:posOffset>
                </wp:positionH>
                <wp:positionV relativeFrom="paragraph">
                  <wp:posOffset>106997</wp:posOffset>
                </wp:positionV>
                <wp:extent cx="6057900" cy="4914900"/>
                <wp:effectExtent l="0" t="0" r="1905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4914900"/>
                        </a:xfrm>
                        <a:prstGeom prst="rect">
                          <a:avLst/>
                        </a:prstGeom>
                        <a:solidFill>
                          <a:schemeClr val="bg1">
                            <a:lumMod val="95000"/>
                            <a:lumOff val="0"/>
                          </a:schemeClr>
                        </a:solidFill>
                        <a:ln w="9525">
                          <a:solidFill>
                            <a:srgbClr val="000000"/>
                          </a:solidFill>
                          <a:miter lim="800000"/>
                          <a:headEnd/>
                          <a:tailEnd/>
                        </a:ln>
                      </wps:spPr>
                      <wps:txbx>
                        <w:txbxContent>
                          <w:p w14:paraId="72EDE38F" w14:textId="77777777" w:rsidR="00793FC3" w:rsidRPr="00364653" w:rsidRDefault="00793FC3" w:rsidP="00895018">
                            <w:pPr>
                              <w:rPr>
                                <w:b/>
                                <w:sz w:val="20"/>
                                <w:szCs w:val="20"/>
                              </w:rPr>
                            </w:pPr>
                            <w:r w:rsidRPr="00364653">
                              <w:rPr>
                                <w:b/>
                                <w:sz w:val="20"/>
                                <w:szCs w:val="20"/>
                              </w:rPr>
                              <w:t xml:space="preserve">CAIXA DE TEXTO 1. </w:t>
                            </w:r>
                          </w:p>
                          <w:p w14:paraId="2B3FD292" w14:textId="77777777" w:rsidR="00793FC3" w:rsidRPr="00364653" w:rsidRDefault="00793FC3" w:rsidP="00895018">
                            <w:pPr>
                              <w:pStyle w:val="PargrafodaLista"/>
                              <w:numPr>
                                <w:ilvl w:val="0"/>
                                <w:numId w:val="24"/>
                              </w:numPr>
                              <w:ind w:left="284"/>
                              <w:rPr>
                                <w:b/>
                                <w:sz w:val="20"/>
                                <w:szCs w:val="20"/>
                                <w:u w:val="single"/>
                              </w:rPr>
                            </w:pPr>
                            <w:r w:rsidRPr="00364653">
                              <w:rPr>
                                <w:b/>
                                <w:sz w:val="20"/>
                                <w:szCs w:val="20"/>
                                <w:u w:val="single"/>
                              </w:rPr>
                              <w:t>Classificação da FDA relativamente aos fármacos na gravidez</w:t>
                            </w:r>
                          </w:p>
                          <w:p w14:paraId="4A7DFAFD"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A:</w:t>
                            </w:r>
                            <w:r w:rsidRPr="00364653">
                              <w:rPr>
                                <w:sz w:val="20"/>
                                <w:szCs w:val="20"/>
                              </w:rPr>
                              <w:t xml:space="preserve"> Estudos adequados e bem controlados não conseguiram demonstrar um risco para o feto no primeiro trimestre da gravidez (e não há evidência de risco nos trimestres posteriores). </w:t>
                            </w:r>
                          </w:p>
                          <w:p w14:paraId="5E128E7B"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B:</w:t>
                            </w:r>
                            <w:r w:rsidRPr="00364653">
                              <w:rPr>
                                <w:rFonts w:ascii="Calibri" w:hAnsi="Calibri" w:cs="Calibri"/>
                                <w:sz w:val="20"/>
                                <w:szCs w:val="20"/>
                              </w:rPr>
                              <w:t xml:space="preserve"> Estudos de reprodução animal não demonstraram um risco para o feto.</w:t>
                            </w:r>
                            <w:r w:rsidRPr="00364653">
                              <w:rPr>
                                <w:sz w:val="20"/>
                                <w:szCs w:val="20"/>
                              </w:rPr>
                              <w:t xml:space="preserve"> Não foram realizados estudos adequados e bem controlados em mulheres grávidas. </w:t>
                            </w:r>
                          </w:p>
                          <w:p w14:paraId="08F0E4F8"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C:</w:t>
                            </w:r>
                            <w:r w:rsidRPr="00364653">
                              <w:rPr>
                                <w:rFonts w:ascii="Calibri" w:hAnsi="Calibri" w:cs="Calibri"/>
                                <w:sz w:val="20"/>
                                <w:szCs w:val="20"/>
                              </w:rPr>
                              <w:t xml:space="preserve"> Efeito adverso no feto em estudos de reprodução animal.</w:t>
                            </w:r>
                            <w:r w:rsidRPr="00364653">
                              <w:rPr>
                                <w:sz w:val="20"/>
                                <w:szCs w:val="20"/>
                              </w:rPr>
                              <w:t xml:space="preserve"> Não há estudos adequados e bem controlados em seres humanos. Potenciais benefícios podem justificar o uso do medicamento em mulheres grávidas, apesar dos riscos potenciais. </w:t>
                            </w:r>
                          </w:p>
                          <w:p w14:paraId="1C8CC13B"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D:</w:t>
                            </w:r>
                            <w:r w:rsidRPr="00364653">
                              <w:rPr>
                                <w:sz w:val="20"/>
                                <w:szCs w:val="20"/>
                              </w:rPr>
                              <w:t xml:space="preserve"> Evidência positiva de risco fetal humano decorrente de experiência em investigação ou comercialização ou estudos em seres humanos. Potenciais benefícios podem justificar o uso do medicamento em mulheres grávidas, apesar dos riscos potenciais. </w:t>
                            </w:r>
                          </w:p>
                          <w:p w14:paraId="5EDDC4AE"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X:</w:t>
                            </w:r>
                            <w:r w:rsidRPr="00364653">
                              <w:rPr>
                                <w:sz w:val="20"/>
                                <w:szCs w:val="20"/>
                              </w:rPr>
                              <w:t xml:space="preserve"> Anormalidades fetais comprovadas em animais ou seres humanos e/ou evidência positiva de risco fetal humano decorrente de estudos de investigação ou experiência pós-comercialização. Os riscos envolvidos no uso do medicamento em mulheres grávidas superam claramente os potenciais benefícios. </w:t>
                            </w:r>
                          </w:p>
                          <w:p w14:paraId="7CCF35A7"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N:</w:t>
                            </w:r>
                            <w:r w:rsidRPr="00364653">
                              <w:rPr>
                                <w:rFonts w:ascii="Calibri" w:hAnsi="Calibri" w:cs="Calibri"/>
                                <w:sz w:val="20"/>
                                <w:szCs w:val="20"/>
                              </w:rPr>
                              <w:t xml:space="preserve"> Não classificad</w:t>
                            </w:r>
                            <w:r w:rsidRPr="00364653">
                              <w:rPr>
                                <w:sz w:val="20"/>
                                <w:szCs w:val="20"/>
                              </w:rPr>
                              <w:t>o</w:t>
                            </w:r>
                          </w:p>
                          <w:p w14:paraId="344A3DD5" w14:textId="77777777" w:rsidR="00793FC3" w:rsidRPr="00364653" w:rsidRDefault="00793FC3" w:rsidP="00895018">
                            <w:pPr>
                              <w:pStyle w:val="PargrafodaLista"/>
                              <w:ind w:left="426"/>
                              <w:rPr>
                                <w:sz w:val="20"/>
                                <w:szCs w:val="20"/>
                              </w:rPr>
                            </w:pPr>
                          </w:p>
                          <w:p w14:paraId="1F32D917" w14:textId="77777777" w:rsidR="00793FC3" w:rsidRPr="00364653" w:rsidRDefault="00793FC3" w:rsidP="00895018">
                            <w:pPr>
                              <w:pStyle w:val="PargrafodaLista"/>
                              <w:numPr>
                                <w:ilvl w:val="0"/>
                                <w:numId w:val="24"/>
                              </w:numPr>
                              <w:ind w:left="284"/>
                              <w:rPr>
                                <w:b/>
                                <w:sz w:val="20"/>
                                <w:szCs w:val="20"/>
                                <w:u w:val="single"/>
                              </w:rPr>
                            </w:pPr>
                            <w:r w:rsidRPr="00364653">
                              <w:rPr>
                                <w:b/>
                                <w:sz w:val="20"/>
                                <w:szCs w:val="20"/>
                                <w:u w:val="single"/>
                              </w:rPr>
                              <w:t>Classificação da EMA relativamente aos fármacos na gravidez</w:t>
                            </w:r>
                          </w:p>
                          <w:p w14:paraId="7CBF107B" w14:textId="77777777" w:rsidR="00793FC3" w:rsidRPr="00364653" w:rsidRDefault="00793FC3" w:rsidP="00895018">
                            <w:pPr>
                              <w:pStyle w:val="PargrafodaLista"/>
                              <w:numPr>
                                <w:ilvl w:val="0"/>
                                <w:numId w:val="25"/>
                              </w:numPr>
                              <w:ind w:left="284" w:hanging="284"/>
                              <w:rPr>
                                <w:rFonts w:cstheme="minorHAnsi"/>
                                <w:color w:val="222222"/>
                                <w:sz w:val="20"/>
                                <w:szCs w:val="20"/>
                              </w:rPr>
                            </w:pPr>
                            <w:r w:rsidRPr="00364653">
                              <w:rPr>
                                <w:rFonts w:cstheme="minorHAnsi"/>
                                <w:b/>
                                <w:sz w:val="20"/>
                                <w:szCs w:val="20"/>
                              </w:rPr>
                              <w:t>Categoria 1.</w:t>
                            </w:r>
                            <w:r w:rsidRPr="00364653">
                              <w:rPr>
                                <w:rFonts w:cstheme="minorHAnsi"/>
                                <w:sz w:val="20"/>
                                <w:szCs w:val="20"/>
                              </w:rPr>
                              <w:t xml:space="preserve"> </w:t>
                            </w:r>
                            <w:r w:rsidRPr="00364653">
                              <w:rPr>
                                <w:rFonts w:cstheme="minorHAnsi"/>
                                <w:color w:val="222222"/>
                                <w:sz w:val="20"/>
                                <w:szCs w:val="20"/>
                              </w:rPr>
                              <w:t>Com base na experiência humana, o fármaco X é suspeito de causar malformação congênita quando administrado durante a gravidez.</w:t>
                            </w:r>
                          </w:p>
                          <w:p w14:paraId="48E849AD" w14:textId="77777777" w:rsidR="00793FC3" w:rsidRPr="00364653" w:rsidRDefault="00793FC3" w:rsidP="00895018">
                            <w:pPr>
                              <w:pStyle w:val="PargrafodaLista"/>
                              <w:numPr>
                                <w:ilvl w:val="0"/>
                                <w:numId w:val="25"/>
                              </w:numPr>
                              <w:ind w:left="284" w:hanging="284"/>
                              <w:rPr>
                                <w:rFonts w:cstheme="minorHAnsi"/>
                                <w:color w:val="222222"/>
                                <w:sz w:val="20"/>
                                <w:szCs w:val="20"/>
                              </w:rPr>
                            </w:pPr>
                            <w:r w:rsidRPr="00364653">
                              <w:rPr>
                                <w:rFonts w:cstheme="minorHAnsi"/>
                                <w:b/>
                                <w:color w:val="222222"/>
                                <w:sz w:val="20"/>
                                <w:szCs w:val="20"/>
                              </w:rPr>
                              <w:t>Categoria 2.</w:t>
                            </w:r>
                            <w:r w:rsidRPr="00364653">
                              <w:rPr>
                                <w:rFonts w:cstheme="minorHAnsi"/>
                                <w:color w:val="222222"/>
                                <w:sz w:val="20"/>
                                <w:szCs w:val="20"/>
                              </w:rPr>
                              <w:t xml:space="preserve"> O fármaco X não deve ser utilizado durante a gravidez (especifique o trimestre), a menos que a condição clínica da mulher necessite de tratamento com o fármaco X.</w:t>
                            </w:r>
                          </w:p>
                          <w:p w14:paraId="125F4998" w14:textId="77777777" w:rsidR="00793FC3" w:rsidRPr="00364653" w:rsidRDefault="00793FC3" w:rsidP="00895018">
                            <w:pPr>
                              <w:pStyle w:val="PargrafodaLista"/>
                              <w:numPr>
                                <w:ilvl w:val="0"/>
                                <w:numId w:val="25"/>
                              </w:numPr>
                              <w:ind w:left="284" w:hanging="284"/>
                              <w:rPr>
                                <w:rFonts w:cstheme="minorHAnsi"/>
                                <w:sz w:val="20"/>
                                <w:szCs w:val="20"/>
                              </w:rPr>
                            </w:pPr>
                            <w:r w:rsidRPr="00364653">
                              <w:rPr>
                                <w:rFonts w:cstheme="minorHAnsi"/>
                                <w:b/>
                                <w:sz w:val="20"/>
                                <w:szCs w:val="20"/>
                              </w:rPr>
                              <w:t>Categoria 3.</w:t>
                            </w:r>
                            <w:r w:rsidRPr="00364653">
                              <w:rPr>
                                <w:rFonts w:cstheme="minorHAnsi"/>
                                <w:sz w:val="20"/>
                                <w:szCs w:val="20"/>
                              </w:rPr>
                              <w:t xml:space="preserve"> Existe uma quantidade moderada de dados em mulheres grávidas (entre 300 a 1000 gravidezes)  que indica  não existir toxicidade malformativa ou feto/neonatal para o fármaco X.</w:t>
                            </w:r>
                          </w:p>
                          <w:p w14:paraId="6C96F43A" w14:textId="77777777" w:rsidR="00793FC3" w:rsidRPr="00CA12CE" w:rsidRDefault="00793FC3" w:rsidP="00895018">
                            <w:pPr>
                              <w:pStyle w:val="PargrafodaLista"/>
                              <w:numPr>
                                <w:ilvl w:val="0"/>
                                <w:numId w:val="25"/>
                              </w:numPr>
                              <w:shd w:val="clear" w:color="auto" w:fill="F5F5F5"/>
                              <w:ind w:left="284" w:hanging="284"/>
                              <w:textAlignment w:val="top"/>
                              <w:rPr>
                                <w:rFonts w:cstheme="minorHAnsi"/>
                                <w:sz w:val="20"/>
                                <w:szCs w:val="20"/>
                              </w:rPr>
                            </w:pPr>
                            <w:r w:rsidRPr="00364653">
                              <w:rPr>
                                <w:rFonts w:cstheme="minorHAnsi"/>
                                <w:b/>
                                <w:sz w:val="20"/>
                                <w:szCs w:val="20"/>
                              </w:rPr>
                              <w:t>Categoria 4.</w:t>
                            </w:r>
                            <w:r w:rsidRPr="00364653">
                              <w:rPr>
                                <w:rFonts w:cstheme="minorHAnsi"/>
                                <w:sz w:val="20"/>
                                <w:szCs w:val="20"/>
                              </w:rPr>
                              <w:t xml:space="preserve"> </w:t>
                            </w:r>
                            <w:r w:rsidRPr="00364653">
                              <w:rPr>
                                <w:rFonts w:eastAsia="Times New Roman" w:cstheme="minorHAnsi"/>
                                <w:color w:val="222222"/>
                                <w:sz w:val="20"/>
                                <w:szCs w:val="20"/>
                                <w:lang w:eastAsia="pt-PT"/>
                              </w:rPr>
                              <w:t>Não se prevê qualquer efeito durante a gravidez, uma vez que a exposição sistémica ao medicamento X é insignificante.</w:t>
                            </w:r>
                          </w:p>
                          <w:p w14:paraId="7624551F" w14:textId="77777777" w:rsidR="00793FC3" w:rsidRPr="00364653" w:rsidRDefault="00793FC3" w:rsidP="00895018">
                            <w:pPr>
                              <w:rPr>
                                <w:b/>
                                <w:sz w:val="20"/>
                                <w:szCs w:val="20"/>
                                <w:u w:val="single"/>
                              </w:rPr>
                            </w:pPr>
                          </w:p>
                          <w:p w14:paraId="6AE2706F" w14:textId="77777777" w:rsidR="00793FC3" w:rsidRPr="00364653" w:rsidRDefault="00793FC3" w:rsidP="00895018">
                            <w:pPr>
                              <w:rPr>
                                <w:b/>
                                <w:sz w:val="20"/>
                                <w:szCs w:val="20"/>
                                <w:u w:val="single"/>
                              </w:rPr>
                            </w:pPr>
                          </w:p>
                          <w:p w14:paraId="0C003B01" w14:textId="77777777" w:rsidR="00793FC3" w:rsidRPr="00364653" w:rsidRDefault="00793FC3" w:rsidP="00895018">
                            <w:pP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2610212" id="_x0000_t202" coordsize="21600,21600" o:spt="202" path="m,l,21600r21600,l21600,xe">
                <v:stroke joinstyle="miter"/>
                <v:path gradientshapeok="t" o:connecttype="rect"/>
              </v:shapetype>
              <v:shape id="Text Box 2" o:spid="_x0000_s1026" type="#_x0000_t202" style="position:absolute;margin-left:-30.05pt;margin-top:8.4pt;width:477pt;height:38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" fillcolor="#f2f2f2 [3052]">
                <v:textbox>
                  <w:txbxContent>
                    <w:p w14:paraId="72EDE38F" w14:textId="77777777" w:rsidR="00793FC3" w:rsidRPr="00364653" w:rsidRDefault="00793FC3" w:rsidP="00895018">
                      <w:pPr>
                        <w:rPr>
                          <w:b/>
                          <w:sz w:val="20"/>
                          <w:szCs w:val="20"/>
                        </w:rPr>
                      </w:pPr>
                      <w:r w:rsidRPr="00364653">
                        <w:rPr>
                          <w:b/>
                          <w:sz w:val="20"/>
                          <w:szCs w:val="20"/>
                        </w:rPr>
                        <w:t xml:space="preserve">CAIXA DE TEXTO 1. </w:t>
                      </w:r>
                    </w:p>
                    <w:p w14:paraId="2B3FD292" w14:textId="77777777" w:rsidR="00793FC3" w:rsidRPr="00364653" w:rsidRDefault="00793FC3" w:rsidP="00895018">
                      <w:pPr>
                        <w:pStyle w:val="PargrafodaLista"/>
                        <w:numPr>
                          <w:ilvl w:val="0"/>
                          <w:numId w:val="24"/>
                        </w:numPr>
                        <w:ind w:left="284"/>
                        <w:rPr>
                          <w:b/>
                          <w:sz w:val="20"/>
                          <w:szCs w:val="20"/>
                          <w:u w:val="single"/>
                        </w:rPr>
                      </w:pPr>
                      <w:r w:rsidRPr="00364653">
                        <w:rPr>
                          <w:b/>
                          <w:sz w:val="20"/>
                          <w:szCs w:val="20"/>
                          <w:u w:val="single"/>
                        </w:rPr>
                        <w:t>Classificação da FDA relativamente aos fármacos na gravidez</w:t>
                      </w:r>
                    </w:p>
                    <w:p w14:paraId="4A7DFAFD"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A:</w:t>
                      </w:r>
                      <w:r w:rsidRPr="00364653">
                        <w:rPr>
                          <w:sz w:val="20"/>
                          <w:szCs w:val="20"/>
                        </w:rPr>
                        <w:t xml:space="preserve"> Estudos adequados e bem controlados não conseguiram demonstrar um risco para o feto no primeiro trimestre da gravidez (e não há evidência de risco nos trimestres posteriores). </w:t>
                      </w:r>
                    </w:p>
                    <w:p w14:paraId="5E128E7B"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B:</w:t>
                      </w:r>
                      <w:r w:rsidRPr="00364653">
                        <w:rPr>
                          <w:rFonts w:ascii="Calibri" w:hAnsi="Calibri" w:cs="Calibri"/>
                          <w:sz w:val="20"/>
                          <w:szCs w:val="20"/>
                        </w:rPr>
                        <w:t xml:space="preserve"> Estudos de reprodução animal não demonstraram um risco para o feto.</w:t>
                      </w:r>
                      <w:r w:rsidRPr="00364653">
                        <w:rPr>
                          <w:sz w:val="20"/>
                          <w:szCs w:val="20"/>
                        </w:rPr>
                        <w:t xml:space="preserve"> Não foram realizados estudos adequados e bem controlados em mulheres grávidas. </w:t>
                      </w:r>
                    </w:p>
                    <w:p w14:paraId="08F0E4F8"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C:</w:t>
                      </w:r>
                      <w:r w:rsidRPr="00364653">
                        <w:rPr>
                          <w:rFonts w:ascii="Calibri" w:hAnsi="Calibri" w:cs="Calibri"/>
                          <w:sz w:val="20"/>
                          <w:szCs w:val="20"/>
                        </w:rPr>
                        <w:t xml:space="preserve"> Efeito adverso no feto em estudos de reprodução animal.</w:t>
                      </w:r>
                      <w:r w:rsidRPr="00364653">
                        <w:rPr>
                          <w:sz w:val="20"/>
                          <w:szCs w:val="20"/>
                        </w:rPr>
                        <w:t xml:space="preserve"> Não há estudos adequados e bem controlados em seres humanos. Potenciais benefícios podem justificar o uso do medicamento em mulheres grávidas, apesar dos riscos potenciais. </w:t>
                      </w:r>
                    </w:p>
                    <w:p w14:paraId="1C8CC13B"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D:</w:t>
                      </w:r>
                      <w:r w:rsidRPr="00364653">
                        <w:rPr>
                          <w:sz w:val="20"/>
                          <w:szCs w:val="20"/>
                        </w:rPr>
                        <w:t xml:space="preserve"> Evidência positiva de risco fetal humano decorrente de experiência em investigação ou comercialização ou estudos em seres humanos. Potenciais benefícios podem justificar o uso do medicamento em mulheres grávidas, apesar dos riscos potenciais. </w:t>
                      </w:r>
                    </w:p>
                    <w:p w14:paraId="5EDDC4AE" w14:textId="77777777" w:rsidR="00793FC3" w:rsidRPr="00364653" w:rsidRDefault="00793FC3" w:rsidP="00895018">
                      <w:pPr>
                        <w:pStyle w:val="PargrafodaLista"/>
                        <w:numPr>
                          <w:ilvl w:val="0"/>
                          <w:numId w:val="5"/>
                        </w:numPr>
                        <w:ind w:left="426" w:hanging="426"/>
                        <w:rPr>
                          <w:sz w:val="20"/>
                          <w:szCs w:val="20"/>
                        </w:rPr>
                      </w:pPr>
                      <w:r w:rsidRPr="00364653">
                        <w:rPr>
                          <w:b/>
                          <w:sz w:val="20"/>
                          <w:szCs w:val="20"/>
                        </w:rPr>
                        <w:t>Categoria X:</w:t>
                      </w:r>
                      <w:r w:rsidRPr="00364653">
                        <w:rPr>
                          <w:sz w:val="20"/>
                          <w:szCs w:val="20"/>
                        </w:rPr>
                        <w:t xml:space="preserve"> Anormalidades fetais comprovadas em animais ou seres humanos e/ou evidência positiva de risco fetal humano decorrente de estudos de investigação ou experiência pós-comercialização. Os riscos envolvidos no uso do medicamento em mulheres grávidas superam claramente os potenciais benefícios. </w:t>
                      </w:r>
                    </w:p>
                    <w:p w14:paraId="7CCF35A7" w14:textId="77777777" w:rsidR="00793FC3" w:rsidRPr="00364653" w:rsidRDefault="00793FC3" w:rsidP="00895018">
                      <w:pPr>
                        <w:pStyle w:val="PargrafodaLista"/>
                        <w:numPr>
                          <w:ilvl w:val="0"/>
                          <w:numId w:val="5"/>
                        </w:numPr>
                        <w:ind w:left="426" w:hanging="426"/>
                        <w:rPr>
                          <w:sz w:val="20"/>
                          <w:szCs w:val="20"/>
                        </w:rPr>
                      </w:pPr>
                      <w:r w:rsidRPr="00364653">
                        <w:rPr>
                          <w:rFonts w:ascii="Calibri" w:hAnsi="Calibri" w:cs="Calibri"/>
                          <w:b/>
                          <w:sz w:val="20"/>
                          <w:szCs w:val="20"/>
                        </w:rPr>
                        <w:t>Categoria N:</w:t>
                      </w:r>
                      <w:r w:rsidRPr="00364653">
                        <w:rPr>
                          <w:rFonts w:ascii="Calibri" w:hAnsi="Calibri" w:cs="Calibri"/>
                          <w:sz w:val="20"/>
                          <w:szCs w:val="20"/>
                        </w:rPr>
                        <w:t xml:space="preserve"> Não classificad</w:t>
                      </w:r>
                      <w:r w:rsidRPr="00364653">
                        <w:rPr>
                          <w:sz w:val="20"/>
                          <w:szCs w:val="20"/>
                        </w:rPr>
                        <w:t>o</w:t>
                      </w:r>
                    </w:p>
                    <w:p w14:paraId="344A3DD5" w14:textId="77777777" w:rsidR="00793FC3" w:rsidRPr="00364653" w:rsidRDefault="00793FC3" w:rsidP="00895018">
                      <w:pPr>
                        <w:pStyle w:val="PargrafodaLista"/>
                        <w:ind w:left="426"/>
                        <w:rPr>
                          <w:sz w:val="20"/>
                          <w:szCs w:val="20"/>
                        </w:rPr>
                      </w:pPr>
                    </w:p>
                    <w:p w14:paraId="1F32D917" w14:textId="77777777" w:rsidR="00793FC3" w:rsidRPr="00364653" w:rsidRDefault="00793FC3" w:rsidP="00895018">
                      <w:pPr>
                        <w:pStyle w:val="PargrafodaLista"/>
                        <w:numPr>
                          <w:ilvl w:val="0"/>
                          <w:numId w:val="24"/>
                        </w:numPr>
                        <w:ind w:left="284"/>
                        <w:rPr>
                          <w:b/>
                          <w:sz w:val="20"/>
                          <w:szCs w:val="20"/>
                          <w:u w:val="single"/>
                        </w:rPr>
                      </w:pPr>
                      <w:r w:rsidRPr="00364653">
                        <w:rPr>
                          <w:b/>
                          <w:sz w:val="20"/>
                          <w:szCs w:val="20"/>
                          <w:u w:val="single"/>
                        </w:rPr>
                        <w:t>Classificação da EMA relativamente aos fármacos na gravidez</w:t>
                      </w:r>
                    </w:p>
                    <w:p w14:paraId="7CBF107B" w14:textId="77777777" w:rsidR="00793FC3" w:rsidRPr="00364653" w:rsidRDefault="00793FC3" w:rsidP="00895018">
                      <w:pPr>
                        <w:pStyle w:val="PargrafodaLista"/>
                        <w:numPr>
                          <w:ilvl w:val="0"/>
                          <w:numId w:val="25"/>
                        </w:numPr>
                        <w:ind w:left="284" w:hanging="284"/>
                        <w:rPr>
                          <w:rFonts w:cstheme="minorHAnsi"/>
                          <w:color w:val="222222"/>
                          <w:sz w:val="20"/>
                          <w:szCs w:val="20"/>
                        </w:rPr>
                      </w:pPr>
                      <w:r w:rsidRPr="00364653">
                        <w:rPr>
                          <w:rFonts w:cstheme="minorHAnsi"/>
                          <w:b/>
                          <w:sz w:val="20"/>
                          <w:szCs w:val="20"/>
                        </w:rPr>
                        <w:t>Categoria 1.</w:t>
                      </w:r>
                      <w:r w:rsidRPr="00364653">
                        <w:rPr>
                          <w:rFonts w:cstheme="minorHAnsi"/>
                          <w:sz w:val="20"/>
                          <w:szCs w:val="20"/>
                        </w:rPr>
                        <w:t xml:space="preserve"> </w:t>
                      </w:r>
                      <w:r w:rsidRPr="00364653">
                        <w:rPr>
                          <w:rFonts w:cstheme="minorHAnsi"/>
                          <w:color w:val="222222"/>
                          <w:sz w:val="20"/>
                          <w:szCs w:val="20"/>
                        </w:rPr>
                        <w:t>Com base na experiência humana, o fármaco X é suspeito de causar malformação congênita quando administrado durante a gravidez.</w:t>
                      </w:r>
                    </w:p>
                    <w:p w14:paraId="48E849AD" w14:textId="77777777" w:rsidR="00793FC3" w:rsidRPr="00364653" w:rsidRDefault="00793FC3" w:rsidP="00895018">
                      <w:pPr>
                        <w:pStyle w:val="PargrafodaLista"/>
                        <w:numPr>
                          <w:ilvl w:val="0"/>
                          <w:numId w:val="25"/>
                        </w:numPr>
                        <w:ind w:left="284" w:hanging="284"/>
                        <w:rPr>
                          <w:rFonts w:cstheme="minorHAnsi"/>
                          <w:color w:val="222222"/>
                          <w:sz w:val="20"/>
                          <w:szCs w:val="20"/>
                        </w:rPr>
                      </w:pPr>
                      <w:r w:rsidRPr="00364653">
                        <w:rPr>
                          <w:rFonts w:cstheme="minorHAnsi"/>
                          <w:b/>
                          <w:color w:val="222222"/>
                          <w:sz w:val="20"/>
                          <w:szCs w:val="20"/>
                        </w:rPr>
                        <w:t>Categoria 2.</w:t>
                      </w:r>
                      <w:r w:rsidRPr="00364653">
                        <w:rPr>
                          <w:rFonts w:cstheme="minorHAnsi"/>
                          <w:color w:val="222222"/>
                          <w:sz w:val="20"/>
                          <w:szCs w:val="20"/>
                        </w:rPr>
                        <w:t xml:space="preserve"> O fármaco X não deve ser utilizado durante a gravidez (especifique o trimestre), a menos que a condição clínica da mulher necessite de tratamento com o fármaco X.</w:t>
                      </w:r>
                    </w:p>
                    <w:p w14:paraId="125F4998" w14:textId="77777777" w:rsidR="00793FC3" w:rsidRPr="00364653" w:rsidRDefault="00793FC3" w:rsidP="00895018">
                      <w:pPr>
                        <w:pStyle w:val="PargrafodaLista"/>
                        <w:numPr>
                          <w:ilvl w:val="0"/>
                          <w:numId w:val="25"/>
                        </w:numPr>
                        <w:ind w:left="284" w:hanging="284"/>
                        <w:rPr>
                          <w:rFonts w:cstheme="minorHAnsi"/>
                          <w:sz w:val="20"/>
                          <w:szCs w:val="20"/>
                        </w:rPr>
                      </w:pPr>
                      <w:r w:rsidRPr="00364653">
                        <w:rPr>
                          <w:rFonts w:cstheme="minorHAnsi"/>
                          <w:b/>
                          <w:sz w:val="20"/>
                          <w:szCs w:val="20"/>
                        </w:rPr>
                        <w:t>Categoria 3.</w:t>
                      </w:r>
                      <w:r w:rsidRPr="00364653">
                        <w:rPr>
                          <w:rFonts w:cstheme="minorHAnsi"/>
                          <w:sz w:val="20"/>
                          <w:szCs w:val="20"/>
                        </w:rPr>
                        <w:t xml:space="preserve"> Existe uma quantidade moderada de dados em mulheres grávidas (entre 300 a 1000 gravidezes)  que indica  não existir toxicidade malformativa ou feto/neonatal para o fármaco X.</w:t>
                      </w:r>
                    </w:p>
                    <w:p w14:paraId="6C96F43A" w14:textId="77777777" w:rsidR="00793FC3" w:rsidRPr="00CA12CE" w:rsidRDefault="00793FC3" w:rsidP="00895018">
                      <w:pPr>
                        <w:pStyle w:val="PargrafodaLista"/>
                        <w:numPr>
                          <w:ilvl w:val="0"/>
                          <w:numId w:val="25"/>
                        </w:numPr>
                        <w:shd w:val="clear" w:color="auto" w:fill="F5F5F5"/>
                        <w:ind w:left="284" w:hanging="284"/>
                        <w:textAlignment w:val="top"/>
                        <w:rPr>
                          <w:rFonts w:cstheme="minorHAnsi"/>
                          <w:sz w:val="20"/>
                          <w:szCs w:val="20"/>
                        </w:rPr>
                      </w:pPr>
                      <w:r w:rsidRPr="00364653">
                        <w:rPr>
                          <w:rFonts w:cstheme="minorHAnsi"/>
                          <w:b/>
                          <w:sz w:val="20"/>
                          <w:szCs w:val="20"/>
                        </w:rPr>
                        <w:t>Categoria 4.</w:t>
                      </w:r>
                      <w:r w:rsidRPr="00364653">
                        <w:rPr>
                          <w:rFonts w:cstheme="minorHAnsi"/>
                          <w:sz w:val="20"/>
                          <w:szCs w:val="20"/>
                        </w:rPr>
                        <w:t xml:space="preserve"> </w:t>
                      </w:r>
                      <w:r w:rsidRPr="00364653">
                        <w:rPr>
                          <w:rFonts w:eastAsia="Times New Roman" w:cstheme="minorHAnsi"/>
                          <w:color w:val="222222"/>
                          <w:sz w:val="20"/>
                          <w:szCs w:val="20"/>
                          <w:lang w:eastAsia="pt-PT"/>
                        </w:rPr>
                        <w:t>Não se prevê qualquer efeito durante a gravidez, uma vez que a exposição sistémica ao medicamento X é insignificante.</w:t>
                      </w:r>
                    </w:p>
                    <w:p w14:paraId="7624551F" w14:textId="77777777" w:rsidR="00793FC3" w:rsidRPr="00364653" w:rsidRDefault="00793FC3" w:rsidP="00895018">
                      <w:pPr>
                        <w:rPr>
                          <w:b/>
                          <w:sz w:val="20"/>
                          <w:szCs w:val="20"/>
                          <w:u w:val="single"/>
                        </w:rPr>
                      </w:pPr>
                    </w:p>
                    <w:p w14:paraId="6AE2706F" w14:textId="77777777" w:rsidR="00793FC3" w:rsidRPr="00364653" w:rsidRDefault="00793FC3" w:rsidP="00895018">
                      <w:pPr>
                        <w:rPr>
                          <w:b/>
                          <w:sz w:val="20"/>
                          <w:szCs w:val="20"/>
                          <w:u w:val="single"/>
                        </w:rPr>
                      </w:pPr>
                    </w:p>
                    <w:p w14:paraId="0C003B01" w14:textId="77777777" w:rsidR="00793FC3" w:rsidRPr="00364653" w:rsidRDefault="00793FC3" w:rsidP="00895018">
                      <w:pPr>
                        <w:rPr>
                          <w:sz w:val="20"/>
                          <w:szCs w:val="20"/>
                        </w:rPr>
                      </w:pPr>
                    </w:p>
                  </w:txbxContent>
                </v:textbox>
                <w10:wrap anchorx="margin"/>
              </v:shape>
            </w:pict>
          </mc:Fallback>
        </mc:AlternateContent>
      </w:r>
    </w:p>
    <w:p w14:paraId="4E96314B" w14:textId="77777777" w:rsidR="00895018" w:rsidRPr="0045365D" w:rsidRDefault="00895018" w:rsidP="00971BF5">
      <w:pPr>
        <w:spacing w:after="0"/>
        <w:rPr>
          <w:b/>
          <w:sz w:val="24"/>
          <w:lang w:val="en-GB"/>
        </w:rPr>
      </w:pPr>
    </w:p>
    <w:p w14:paraId="25C2EC90" w14:textId="319A1BF5" w:rsidR="001834DF" w:rsidRDefault="001834DF" w:rsidP="00971BF5">
      <w:pPr>
        <w:spacing w:after="0"/>
        <w:rPr>
          <w:b/>
          <w:sz w:val="24"/>
          <w:lang w:val="en-GB"/>
        </w:rPr>
      </w:pPr>
    </w:p>
    <w:p w14:paraId="002F43E6" w14:textId="77777777" w:rsidR="00674516" w:rsidRPr="0045365D" w:rsidRDefault="00674516" w:rsidP="00971BF5">
      <w:pPr>
        <w:spacing w:after="0"/>
        <w:rPr>
          <w:b/>
          <w:sz w:val="24"/>
          <w:lang w:val="en-GB"/>
        </w:rPr>
      </w:pPr>
    </w:p>
    <w:tbl>
      <w:tblPr>
        <w:tblStyle w:val="LightShading1"/>
        <w:tblpPr w:leftFromText="180" w:rightFromText="180" w:vertAnchor="text" w:horzAnchor="margin" w:tblpXSpec="center" w:tblpY="-5462"/>
        <w:tblW w:w="10314" w:type="dxa"/>
        <w:tblLayout w:type="fixed"/>
        <w:tblLook w:val="04A0" w:firstRow="1" w:lastRow="0" w:firstColumn="1" w:lastColumn="0" w:noHBand="0" w:noVBand="1"/>
      </w:tblPr>
      <w:tblGrid>
        <w:gridCol w:w="2062"/>
        <w:gridCol w:w="2063"/>
        <w:gridCol w:w="2063"/>
        <w:gridCol w:w="2063"/>
        <w:gridCol w:w="2063"/>
      </w:tblGrid>
      <w:tr w:rsidR="00895018" w:rsidRPr="00364653" w14:paraId="07EE0EC1" w14:textId="77777777" w:rsidTr="00793FC3">
        <w:trPr>
          <w:cnfStyle w:val="100000000000" w:firstRow="1" w:lastRow="0" w:firstColumn="0" w:lastColumn="0" w:oddVBand="0" w:evenVBand="0" w:oddHBand="0"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0" w:type="dxa"/>
            <w:gridSpan w:val="5"/>
            <w:vAlign w:val="center"/>
          </w:tcPr>
          <w:p w14:paraId="7CE21289" w14:textId="77777777" w:rsidR="00895018" w:rsidRPr="00CB23F8" w:rsidRDefault="00895018" w:rsidP="00793FC3">
            <w:pPr>
              <w:spacing w:after="200" w:line="276" w:lineRule="auto"/>
              <w:rPr>
                <w:bCs w:val="0"/>
                <w:sz w:val="20"/>
                <w:szCs w:val="20"/>
              </w:rPr>
            </w:pPr>
            <w:r w:rsidRPr="00364653">
              <w:rPr>
                <w:b w:val="0"/>
                <w:sz w:val="20"/>
                <w:szCs w:val="20"/>
              </w:rPr>
              <w:lastRenderedPageBreak/>
              <w:t xml:space="preserve">Tabela 1. Tratamentos modificadores de doença aprovados na Esclerose Múltipla e orientações de utilização na gravidez e amamentação </w:t>
            </w:r>
          </w:p>
        </w:tc>
      </w:tr>
      <w:tr w:rsidR="00895018" w:rsidRPr="00364653" w14:paraId="768DD2EB" w14:textId="77777777" w:rsidTr="00793FC3">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52B8B4B0" w14:textId="77777777" w:rsidR="00895018" w:rsidRPr="00364653" w:rsidRDefault="00895018" w:rsidP="00793FC3">
            <w:pPr>
              <w:jc w:val="center"/>
              <w:rPr>
                <w:sz w:val="20"/>
                <w:szCs w:val="20"/>
              </w:rPr>
            </w:pPr>
            <w:r w:rsidRPr="00364653">
              <w:rPr>
                <w:sz w:val="20"/>
                <w:szCs w:val="20"/>
              </w:rPr>
              <w:t>TMD</w:t>
            </w:r>
          </w:p>
        </w:tc>
        <w:tc>
          <w:tcPr>
            <w:tcW w:w="0" w:type="dxa"/>
            <w:shd w:val="clear" w:color="auto" w:fill="BFBFBF" w:themeFill="background1" w:themeFillShade="BF"/>
          </w:tcPr>
          <w:p w14:paraId="12F8B515"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64653">
              <w:rPr>
                <w:b/>
                <w:sz w:val="20"/>
                <w:szCs w:val="20"/>
              </w:rPr>
              <w:t>Classificação FDA/EMA*</w:t>
            </w:r>
          </w:p>
        </w:tc>
        <w:tc>
          <w:tcPr>
            <w:tcW w:w="0" w:type="dxa"/>
            <w:shd w:val="clear" w:color="auto" w:fill="BFBFBF" w:themeFill="background1" w:themeFillShade="BF"/>
          </w:tcPr>
          <w:p w14:paraId="6A47A4BE"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364653">
              <w:rPr>
                <w:b/>
                <w:i/>
                <w:sz w:val="20"/>
                <w:szCs w:val="20"/>
              </w:rPr>
              <w:t>Washout</w:t>
            </w:r>
            <w:proofErr w:type="spellEnd"/>
            <w:r w:rsidRPr="00364653">
              <w:rPr>
                <w:b/>
                <w:i/>
                <w:sz w:val="20"/>
                <w:szCs w:val="20"/>
              </w:rPr>
              <w:t xml:space="preserve"> </w:t>
            </w:r>
            <w:r w:rsidRPr="00364653">
              <w:rPr>
                <w:b/>
                <w:sz w:val="20"/>
                <w:szCs w:val="20"/>
              </w:rPr>
              <w:t>antes da conceção</w:t>
            </w:r>
          </w:p>
        </w:tc>
        <w:tc>
          <w:tcPr>
            <w:tcW w:w="0" w:type="dxa"/>
            <w:shd w:val="clear" w:color="auto" w:fill="BFBFBF" w:themeFill="background1" w:themeFillShade="BF"/>
          </w:tcPr>
          <w:p w14:paraId="5987FD1D"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64653">
              <w:rPr>
                <w:b/>
                <w:sz w:val="20"/>
                <w:szCs w:val="20"/>
              </w:rPr>
              <w:t>Uso durante a gravidez</w:t>
            </w:r>
          </w:p>
        </w:tc>
        <w:tc>
          <w:tcPr>
            <w:tcW w:w="0" w:type="dxa"/>
            <w:shd w:val="clear" w:color="auto" w:fill="BFBFBF" w:themeFill="background1" w:themeFillShade="BF"/>
          </w:tcPr>
          <w:p w14:paraId="5106378C"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64653">
              <w:rPr>
                <w:b/>
                <w:sz w:val="20"/>
                <w:szCs w:val="20"/>
              </w:rPr>
              <w:t>Uso durante a amamentação</w:t>
            </w:r>
          </w:p>
        </w:tc>
      </w:tr>
      <w:tr w:rsidR="00895018" w:rsidRPr="00364653" w14:paraId="1963C576" w14:textId="77777777" w:rsidTr="00F30719">
        <w:trPr>
          <w:trHeight w:val="621"/>
        </w:trPr>
        <w:tc>
          <w:tcPr>
            <w:cnfStyle w:val="001000000000" w:firstRow="0" w:lastRow="0" w:firstColumn="1" w:lastColumn="0" w:oddVBand="0" w:evenVBand="0" w:oddHBand="0" w:evenHBand="0" w:firstRowFirstColumn="0" w:firstRowLastColumn="0" w:lastRowFirstColumn="0" w:lastRowLastColumn="0"/>
            <w:tcW w:w="0" w:type="dxa"/>
            <w:vAlign w:val="center"/>
          </w:tcPr>
          <w:p w14:paraId="39E17224" w14:textId="77777777" w:rsidR="00895018" w:rsidRPr="00364653" w:rsidRDefault="00895018" w:rsidP="00793FC3">
            <w:pPr>
              <w:jc w:val="center"/>
              <w:rPr>
                <w:sz w:val="20"/>
                <w:szCs w:val="20"/>
              </w:rPr>
            </w:pPr>
            <w:r w:rsidRPr="00364653">
              <w:rPr>
                <w:sz w:val="20"/>
                <w:szCs w:val="20"/>
              </w:rPr>
              <w:t>Interferão beta</w:t>
            </w:r>
          </w:p>
        </w:tc>
        <w:tc>
          <w:tcPr>
            <w:tcW w:w="0" w:type="dxa"/>
            <w:vAlign w:val="center"/>
          </w:tcPr>
          <w:p w14:paraId="18E490C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C/Categoria 2</w:t>
            </w:r>
          </w:p>
        </w:tc>
        <w:tc>
          <w:tcPr>
            <w:tcW w:w="0" w:type="dxa"/>
            <w:vAlign w:val="center"/>
          </w:tcPr>
          <w:p w14:paraId="13937AB0" w14:textId="60CA6DB5" w:rsidR="00895018" w:rsidRPr="006C5C8E" w:rsidRDefault="00F30719" w:rsidP="00793FC3">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6C5C8E">
              <w:rPr>
                <w:sz w:val="20"/>
                <w:szCs w:val="20"/>
                <w:highlight w:val="yellow"/>
              </w:rPr>
              <w:t>N</w:t>
            </w:r>
            <w:r w:rsidR="00895018" w:rsidRPr="006C5C8E">
              <w:rPr>
                <w:sz w:val="20"/>
                <w:szCs w:val="20"/>
                <w:highlight w:val="yellow"/>
              </w:rPr>
              <w:t>ão necessário</w:t>
            </w:r>
          </w:p>
        </w:tc>
        <w:tc>
          <w:tcPr>
            <w:tcW w:w="0" w:type="dxa"/>
            <w:vAlign w:val="center"/>
          </w:tcPr>
          <w:p w14:paraId="1BD67B98" w14:textId="5AD1D941" w:rsidR="00895018" w:rsidRPr="006C5C8E" w:rsidRDefault="00F30719" w:rsidP="00F30719">
            <w:pPr>
              <w:jc w:val="cente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6C5C8E">
              <w:rPr>
                <w:sz w:val="20"/>
                <w:szCs w:val="20"/>
                <w:highlight w:val="yellow"/>
              </w:rPr>
              <w:t>Aceitável</w:t>
            </w:r>
          </w:p>
        </w:tc>
        <w:tc>
          <w:tcPr>
            <w:tcW w:w="0" w:type="dxa"/>
          </w:tcPr>
          <w:p w14:paraId="0E503EE7"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789DEBD" w14:textId="33037C7F" w:rsidR="00895018" w:rsidRPr="00364653" w:rsidRDefault="00BF28EE"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w:t>
            </w:r>
            <w:r w:rsidR="00895018" w:rsidRPr="00364653">
              <w:rPr>
                <w:sz w:val="20"/>
                <w:szCs w:val="20"/>
              </w:rPr>
              <w:t>ceitável</w:t>
            </w:r>
          </w:p>
          <w:p w14:paraId="3F32C2B1"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avaliar risco/beneficio)</w:t>
            </w:r>
          </w:p>
        </w:tc>
      </w:tr>
      <w:tr w:rsidR="00895018" w:rsidRPr="00364653" w14:paraId="144194DE" w14:textId="77777777" w:rsidTr="00793FC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239B0C72" w14:textId="77777777" w:rsidR="00895018" w:rsidRPr="00364653" w:rsidRDefault="00895018" w:rsidP="00793FC3">
            <w:pPr>
              <w:jc w:val="center"/>
              <w:rPr>
                <w:sz w:val="20"/>
                <w:szCs w:val="20"/>
              </w:rPr>
            </w:pPr>
            <w:r w:rsidRPr="00364653">
              <w:rPr>
                <w:sz w:val="20"/>
                <w:szCs w:val="20"/>
              </w:rPr>
              <w:t xml:space="preserve">Acetato </w:t>
            </w:r>
            <w:proofErr w:type="spellStart"/>
            <w:r w:rsidRPr="00364653">
              <w:rPr>
                <w:sz w:val="20"/>
                <w:szCs w:val="20"/>
              </w:rPr>
              <w:t>Glatirâmero</w:t>
            </w:r>
            <w:proofErr w:type="spellEnd"/>
          </w:p>
        </w:tc>
        <w:tc>
          <w:tcPr>
            <w:tcW w:w="0" w:type="dxa"/>
            <w:shd w:val="clear" w:color="auto" w:fill="F2F2F2" w:themeFill="background1" w:themeFillShade="F2"/>
            <w:vAlign w:val="center"/>
          </w:tcPr>
          <w:p w14:paraId="0E393D52"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B/Categoria 2</w:t>
            </w:r>
          </w:p>
        </w:tc>
        <w:tc>
          <w:tcPr>
            <w:tcW w:w="0" w:type="dxa"/>
            <w:shd w:val="clear" w:color="auto" w:fill="F2F2F2" w:themeFill="background1" w:themeFillShade="F2"/>
            <w:vAlign w:val="center"/>
          </w:tcPr>
          <w:p w14:paraId="44F22657"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Não necessário</w:t>
            </w:r>
          </w:p>
        </w:tc>
        <w:tc>
          <w:tcPr>
            <w:tcW w:w="0" w:type="dxa"/>
            <w:shd w:val="clear" w:color="auto" w:fill="F2F2F2" w:themeFill="background1" w:themeFillShade="F2"/>
            <w:vAlign w:val="center"/>
          </w:tcPr>
          <w:p w14:paraId="18B5B040"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2DCA">
              <w:rPr>
                <w:sz w:val="20"/>
                <w:szCs w:val="20"/>
              </w:rPr>
              <w:t>Aceitável</w:t>
            </w:r>
          </w:p>
        </w:tc>
        <w:tc>
          <w:tcPr>
            <w:tcW w:w="0" w:type="dxa"/>
            <w:shd w:val="clear" w:color="auto" w:fill="F2F2F2" w:themeFill="background1" w:themeFillShade="F2"/>
          </w:tcPr>
          <w:p w14:paraId="0D373629"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1A256B22"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ossivelmente</w:t>
            </w:r>
            <w:r w:rsidRPr="00364653">
              <w:rPr>
                <w:sz w:val="20"/>
                <w:szCs w:val="20"/>
              </w:rPr>
              <w:t xml:space="preserve"> aceitável</w:t>
            </w:r>
          </w:p>
          <w:p w14:paraId="288BBF96"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avaliar risco/beneficio)</w:t>
            </w:r>
          </w:p>
        </w:tc>
      </w:tr>
      <w:tr w:rsidR="00895018" w:rsidRPr="00364653" w14:paraId="323CB9D4" w14:textId="77777777" w:rsidTr="00793FC3">
        <w:trPr>
          <w:trHeight w:val="657"/>
        </w:trPr>
        <w:tc>
          <w:tcPr>
            <w:cnfStyle w:val="001000000000" w:firstRow="0" w:lastRow="0" w:firstColumn="1" w:lastColumn="0" w:oddVBand="0" w:evenVBand="0" w:oddHBand="0" w:evenHBand="0" w:firstRowFirstColumn="0" w:firstRowLastColumn="0" w:lastRowFirstColumn="0" w:lastRowLastColumn="0"/>
            <w:tcW w:w="0" w:type="dxa"/>
            <w:vAlign w:val="center"/>
          </w:tcPr>
          <w:p w14:paraId="32F8C50B" w14:textId="77777777" w:rsidR="00895018" w:rsidRPr="00364653" w:rsidRDefault="00895018" w:rsidP="00793FC3">
            <w:pPr>
              <w:jc w:val="center"/>
              <w:rPr>
                <w:sz w:val="20"/>
                <w:szCs w:val="20"/>
              </w:rPr>
            </w:pPr>
            <w:proofErr w:type="spellStart"/>
            <w:r w:rsidRPr="00364653">
              <w:rPr>
                <w:sz w:val="20"/>
                <w:szCs w:val="20"/>
              </w:rPr>
              <w:t>Teriflunomida</w:t>
            </w:r>
            <w:proofErr w:type="spellEnd"/>
          </w:p>
        </w:tc>
        <w:tc>
          <w:tcPr>
            <w:tcW w:w="0" w:type="dxa"/>
            <w:vAlign w:val="center"/>
          </w:tcPr>
          <w:p w14:paraId="0CABF9E9"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X/Categoria 1</w:t>
            </w:r>
          </w:p>
        </w:tc>
        <w:tc>
          <w:tcPr>
            <w:tcW w:w="0" w:type="dxa"/>
          </w:tcPr>
          <w:p w14:paraId="3C9F1AFD"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Suspender antes da concepção</w:t>
            </w:r>
          </w:p>
          <w:p w14:paraId="3EDB305B" w14:textId="77777777" w:rsidR="00895018" w:rsidRPr="00364653" w:rsidRDefault="00895018" w:rsidP="00793FC3">
            <w:pPr>
              <w:keepNext/>
              <w:keepLines/>
              <w:spacing w:before="200" w:after="200" w:line="276" w:lineRule="auto"/>
              <w:jc w:val="center"/>
              <w:outlineLvl w:val="8"/>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 xml:space="preserve">(procedimento de eliminação acelerada e manter </w:t>
            </w:r>
            <w:proofErr w:type="spellStart"/>
            <w:r w:rsidRPr="00364653">
              <w:rPr>
                <w:sz w:val="20"/>
                <w:szCs w:val="20"/>
              </w:rPr>
              <w:t>contracepção</w:t>
            </w:r>
            <w:proofErr w:type="spellEnd"/>
            <w:r w:rsidRPr="00364653">
              <w:rPr>
                <w:sz w:val="20"/>
                <w:szCs w:val="20"/>
              </w:rPr>
              <w:t xml:space="preserve"> até níveis plasmáticos de </w:t>
            </w:r>
            <w:proofErr w:type="spellStart"/>
            <w:r w:rsidRPr="00364653">
              <w:rPr>
                <w:sz w:val="20"/>
                <w:szCs w:val="20"/>
              </w:rPr>
              <w:t>teriflunomida</w:t>
            </w:r>
            <w:proofErr w:type="spellEnd"/>
            <w:r w:rsidRPr="00364653">
              <w:rPr>
                <w:sz w:val="20"/>
                <w:szCs w:val="20"/>
              </w:rPr>
              <w:t>&lt;0.02mg/l)</w:t>
            </w:r>
          </w:p>
        </w:tc>
        <w:tc>
          <w:tcPr>
            <w:tcW w:w="0" w:type="dxa"/>
            <w:vAlign w:val="center"/>
          </w:tcPr>
          <w:p w14:paraId="79DAE1B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64653">
              <w:rPr>
                <w:sz w:val="20"/>
                <w:szCs w:val="20"/>
              </w:rPr>
              <w:t>Contra-indicado</w:t>
            </w:r>
            <w:proofErr w:type="spellEnd"/>
          </w:p>
        </w:tc>
        <w:tc>
          <w:tcPr>
            <w:tcW w:w="0" w:type="dxa"/>
            <w:vAlign w:val="center"/>
          </w:tcPr>
          <w:p w14:paraId="5D12B87F"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proofErr w:type="spellStart"/>
            <w:r w:rsidRPr="00364653">
              <w:rPr>
                <w:sz w:val="20"/>
                <w:szCs w:val="20"/>
              </w:rPr>
              <w:t>Contra-indicado</w:t>
            </w:r>
            <w:proofErr w:type="spellEnd"/>
          </w:p>
        </w:tc>
      </w:tr>
      <w:tr w:rsidR="00895018" w:rsidRPr="00364653" w14:paraId="0056DF0F" w14:textId="77777777" w:rsidTr="00793FC3">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5EB1BDC0" w14:textId="77777777" w:rsidR="00895018" w:rsidRPr="00364653" w:rsidRDefault="00895018" w:rsidP="00793FC3">
            <w:pPr>
              <w:jc w:val="center"/>
              <w:rPr>
                <w:sz w:val="20"/>
                <w:szCs w:val="20"/>
              </w:rPr>
            </w:pPr>
            <w:r w:rsidRPr="00364653">
              <w:rPr>
                <w:sz w:val="20"/>
                <w:szCs w:val="20"/>
              </w:rPr>
              <w:t xml:space="preserve">Fumarato de </w:t>
            </w:r>
            <w:proofErr w:type="spellStart"/>
            <w:r w:rsidRPr="00364653">
              <w:rPr>
                <w:sz w:val="20"/>
                <w:szCs w:val="20"/>
              </w:rPr>
              <w:t>Dimetilo</w:t>
            </w:r>
            <w:proofErr w:type="spellEnd"/>
          </w:p>
        </w:tc>
        <w:tc>
          <w:tcPr>
            <w:tcW w:w="0" w:type="dxa"/>
            <w:shd w:val="clear" w:color="auto" w:fill="F2F2F2" w:themeFill="background1" w:themeFillShade="F2"/>
            <w:vAlign w:val="center"/>
          </w:tcPr>
          <w:p w14:paraId="63C95061"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C/Categoria 2</w:t>
            </w:r>
          </w:p>
        </w:tc>
        <w:tc>
          <w:tcPr>
            <w:tcW w:w="0" w:type="dxa"/>
            <w:shd w:val="clear" w:color="auto" w:fill="F2F2F2" w:themeFill="background1" w:themeFillShade="F2"/>
          </w:tcPr>
          <w:p w14:paraId="3D1D8D14"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Suspender antes da concepção</w:t>
            </w:r>
          </w:p>
          <w:p w14:paraId="31BA0B10"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 xml:space="preserve">(desnecessário </w:t>
            </w:r>
            <w:proofErr w:type="spellStart"/>
            <w:r w:rsidRPr="00364653">
              <w:rPr>
                <w:i/>
                <w:sz w:val="20"/>
                <w:szCs w:val="20"/>
              </w:rPr>
              <w:t>washout</w:t>
            </w:r>
            <w:proofErr w:type="spellEnd"/>
            <w:r w:rsidRPr="00364653">
              <w:rPr>
                <w:i/>
                <w:sz w:val="20"/>
                <w:szCs w:val="20"/>
              </w:rPr>
              <w:t xml:space="preserve"> </w:t>
            </w:r>
            <w:r w:rsidRPr="00364653">
              <w:rPr>
                <w:sz w:val="20"/>
                <w:szCs w:val="20"/>
              </w:rPr>
              <w:t xml:space="preserve">dado </w:t>
            </w:r>
            <w:proofErr w:type="spellStart"/>
            <w:r w:rsidRPr="00364653">
              <w:rPr>
                <w:sz w:val="20"/>
                <w:szCs w:val="20"/>
              </w:rPr>
              <w:t>semi-vida</w:t>
            </w:r>
            <w:proofErr w:type="spellEnd"/>
            <w:r w:rsidRPr="00364653">
              <w:rPr>
                <w:sz w:val="20"/>
                <w:szCs w:val="20"/>
              </w:rPr>
              <w:t xml:space="preserve"> muito curta:1h)</w:t>
            </w:r>
          </w:p>
        </w:tc>
        <w:tc>
          <w:tcPr>
            <w:tcW w:w="0" w:type="dxa"/>
            <w:shd w:val="clear" w:color="auto" w:fill="F2F2F2" w:themeFill="background1" w:themeFillShade="F2"/>
            <w:vAlign w:val="center"/>
          </w:tcPr>
          <w:p w14:paraId="494733A3"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Não</w:t>
            </w:r>
            <w:r>
              <w:rPr>
                <w:sz w:val="20"/>
                <w:szCs w:val="20"/>
              </w:rPr>
              <w:t xml:space="preserve">  recomendado</w:t>
            </w:r>
          </w:p>
        </w:tc>
        <w:tc>
          <w:tcPr>
            <w:tcW w:w="0" w:type="dxa"/>
            <w:shd w:val="clear" w:color="auto" w:fill="F2F2F2" w:themeFill="background1" w:themeFillShade="F2"/>
          </w:tcPr>
          <w:p w14:paraId="4B94D15A"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27303B12"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 xml:space="preserve">Não </w:t>
            </w:r>
            <w:r>
              <w:rPr>
                <w:sz w:val="20"/>
                <w:szCs w:val="20"/>
              </w:rPr>
              <w:t>recomendado</w:t>
            </w:r>
            <w:r w:rsidRPr="00364653">
              <w:rPr>
                <w:sz w:val="20"/>
                <w:szCs w:val="20"/>
              </w:rPr>
              <w:t xml:space="preserve"> (risco desconhecido)</w:t>
            </w:r>
          </w:p>
        </w:tc>
      </w:tr>
      <w:tr w:rsidR="00895018" w:rsidRPr="00364653" w14:paraId="1C3A8DAF" w14:textId="77777777" w:rsidTr="00793FC3">
        <w:trPr>
          <w:trHeight w:val="674"/>
        </w:trPr>
        <w:tc>
          <w:tcPr>
            <w:cnfStyle w:val="001000000000" w:firstRow="0" w:lastRow="0" w:firstColumn="1" w:lastColumn="0" w:oddVBand="0" w:evenVBand="0" w:oddHBand="0" w:evenHBand="0" w:firstRowFirstColumn="0" w:firstRowLastColumn="0" w:lastRowFirstColumn="0" w:lastRowLastColumn="0"/>
            <w:tcW w:w="0" w:type="dxa"/>
            <w:vAlign w:val="center"/>
          </w:tcPr>
          <w:p w14:paraId="1FB7FACC" w14:textId="77777777" w:rsidR="00895018" w:rsidRPr="00364653" w:rsidRDefault="00895018" w:rsidP="00793FC3">
            <w:pPr>
              <w:jc w:val="center"/>
              <w:rPr>
                <w:sz w:val="20"/>
                <w:szCs w:val="20"/>
              </w:rPr>
            </w:pPr>
            <w:proofErr w:type="spellStart"/>
            <w:r w:rsidRPr="00364653">
              <w:rPr>
                <w:sz w:val="20"/>
                <w:szCs w:val="20"/>
              </w:rPr>
              <w:t>Fingolimod</w:t>
            </w:r>
            <w:proofErr w:type="spellEnd"/>
          </w:p>
        </w:tc>
        <w:tc>
          <w:tcPr>
            <w:tcW w:w="0" w:type="dxa"/>
            <w:vAlign w:val="center"/>
          </w:tcPr>
          <w:p w14:paraId="701D2E5D"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C/Categoria 2</w:t>
            </w:r>
          </w:p>
        </w:tc>
        <w:tc>
          <w:tcPr>
            <w:tcW w:w="0" w:type="dxa"/>
          </w:tcPr>
          <w:p w14:paraId="2A888E3D"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 xml:space="preserve">Suspender antes da concepção, manter </w:t>
            </w:r>
            <w:proofErr w:type="spellStart"/>
            <w:r w:rsidRPr="00364653">
              <w:rPr>
                <w:sz w:val="20"/>
                <w:szCs w:val="20"/>
              </w:rPr>
              <w:t>contracepção</w:t>
            </w:r>
            <w:proofErr w:type="spellEnd"/>
            <w:r w:rsidRPr="00364653">
              <w:rPr>
                <w:sz w:val="20"/>
                <w:szCs w:val="20"/>
              </w:rPr>
              <w:t xml:space="preserve"> 2 meses</w:t>
            </w:r>
          </w:p>
        </w:tc>
        <w:tc>
          <w:tcPr>
            <w:tcW w:w="0" w:type="dxa"/>
            <w:vAlign w:val="center"/>
          </w:tcPr>
          <w:p w14:paraId="53C575BA"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ão recomendado</w:t>
            </w:r>
          </w:p>
        </w:tc>
        <w:tc>
          <w:tcPr>
            <w:tcW w:w="0" w:type="dxa"/>
          </w:tcPr>
          <w:p w14:paraId="594249E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F1AA50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ão recomendado</w:t>
            </w:r>
          </w:p>
        </w:tc>
      </w:tr>
      <w:tr w:rsidR="00895018" w:rsidRPr="00364653" w14:paraId="3A6BC316" w14:textId="77777777" w:rsidTr="00793FC3">
        <w:trPr>
          <w:cnfStyle w:val="000000100000" w:firstRow="0" w:lastRow="0" w:firstColumn="0" w:lastColumn="0" w:oddVBand="0" w:evenVBand="0" w:oddHBand="1" w:evenHBand="0" w:firstRowFirstColumn="0" w:firstRowLastColumn="0" w:lastRowFirstColumn="0" w:lastRowLastColumn="0"/>
          <w:trHeight w:val="3180"/>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0D5A41A1" w14:textId="77777777" w:rsidR="00895018" w:rsidRPr="00364653" w:rsidRDefault="00895018" w:rsidP="00793FC3">
            <w:pPr>
              <w:jc w:val="center"/>
              <w:rPr>
                <w:sz w:val="20"/>
                <w:szCs w:val="20"/>
              </w:rPr>
            </w:pPr>
            <w:proofErr w:type="spellStart"/>
            <w:r w:rsidRPr="00364653">
              <w:rPr>
                <w:sz w:val="20"/>
                <w:szCs w:val="20"/>
              </w:rPr>
              <w:t>Natalizumab</w:t>
            </w:r>
            <w:proofErr w:type="spellEnd"/>
          </w:p>
        </w:tc>
        <w:tc>
          <w:tcPr>
            <w:tcW w:w="0" w:type="dxa"/>
            <w:shd w:val="clear" w:color="auto" w:fill="F2F2F2" w:themeFill="background1" w:themeFillShade="F2"/>
            <w:vAlign w:val="center"/>
          </w:tcPr>
          <w:p w14:paraId="5A9462CD"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C/Categoria 2</w:t>
            </w:r>
          </w:p>
        </w:tc>
        <w:tc>
          <w:tcPr>
            <w:tcW w:w="0" w:type="dxa"/>
            <w:shd w:val="clear" w:color="auto" w:fill="F2F2F2" w:themeFill="background1" w:themeFillShade="F2"/>
            <w:vAlign w:val="center"/>
          </w:tcPr>
          <w:p w14:paraId="099F3DD9"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404040" w:themeColor="text1" w:themeTint="BF"/>
                <w:sz w:val="20"/>
                <w:szCs w:val="20"/>
              </w:rPr>
            </w:pPr>
            <w:r w:rsidRPr="00364653">
              <w:rPr>
                <w:sz w:val="20"/>
                <w:szCs w:val="20"/>
              </w:rPr>
              <w:t xml:space="preserve">Dependendo do nível de </w:t>
            </w:r>
            <w:proofErr w:type="spellStart"/>
            <w:r w:rsidRPr="00364653">
              <w:rPr>
                <w:sz w:val="20"/>
                <w:szCs w:val="20"/>
              </w:rPr>
              <w:t>actividade</w:t>
            </w:r>
            <w:proofErr w:type="spellEnd"/>
            <w:r w:rsidRPr="00364653">
              <w:rPr>
                <w:sz w:val="20"/>
                <w:szCs w:val="20"/>
              </w:rPr>
              <w:t xml:space="preserve"> da doença-Abordagem conservadora:</w:t>
            </w:r>
          </w:p>
          <w:p w14:paraId="3D146C79"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404040" w:themeColor="text1" w:themeTint="BF"/>
                <w:sz w:val="20"/>
                <w:szCs w:val="20"/>
              </w:rPr>
            </w:pPr>
            <w:r w:rsidRPr="00364653">
              <w:rPr>
                <w:sz w:val="20"/>
                <w:szCs w:val="20"/>
              </w:rPr>
              <w:t xml:space="preserve">suspender antes da conceção, manter </w:t>
            </w:r>
            <w:proofErr w:type="spellStart"/>
            <w:r w:rsidRPr="00364653">
              <w:rPr>
                <w:sz w:val="20"/>
                <w:szCs w:val="20"/>
              </w:rPr>
              <w:t>contracepção</w:t>
            </w:r>
            <w:proofErr w:type="spellEnd"/>
            <w:r w:rsidRPr="00364653">
              <w:rPr>
                <w:sz w:val="20"/>
                <w:szCs w:val="20"/>
              </w:rPr>
              <w:t xml:space="preserve"> 2-3 meses</w:t>
            </w:r>
          </w:p>
          <w:p w14:paraId="5392321A"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theme="majorBidi"/>
                <w:i/>
                <w:iCs/>
                <w:color w:val="404040" w:themeColor="text1" w:themeTint="BF"/>
                <w:sz w:val="20"/>
                <w:szCs w:val="20"/>
              </w:rPr>
            </w:pPr>
            <w:r w:rsidRPr="00364653">
              <w:rPr>
                <w:sz w:val="20"/>
                <w:szCs w:val="20"/>
              </w:rPr>
              <w:t xml:space="preserve">- Abordagem </w:t>
            </w:r>
            <w:proofErr w:type="spellStart"/>
            <w:r w:rsidRPr="00364653">
              <w:rPr>
                <w:sz w:val="20"/>
                <w:szCs w:val="20"/>
              </w:rPr>
              <w:t>activa</w:t>
            </w:r>
            <w:proofErr w:type="spellEnd"/>
            <w:r w:rsidRPr="00364653">
              <w:rPr>
                <w:sz w:val="20"/>
                <w:szCs w:val="20"/>
              </w:rPr>
              <w:t>:</w:t>
            </w:r>
          </w:p>
          <w:p w14:paraId="2A98E89D"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manter até à concepção</w:t>
            </w:r>
          </w:p>
          <w:p w14:paraId="4720885B"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testar β-HCG antes de cada infusão)</w:t>
            </w:r>
          </w:p>
        </w:tc>
        <w:tc>
          <w:tcPr>
            <w:tcW w:w="0" w:type="dxa"/>
            <w:shd w:val="clear" w:color="auto" w:fill="F2F2F2" w:themeFill="background1" w:themeFillShade="F2"/>
            <w:vAlign w:val="center"/>
          </w:tcPr>
          <w:p w14:paraId="461BE32D"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Não</w:t>
            </w:r>
            <w:r>
              <w:rPr>
                <w:sz w:val="20"/>
                <w:szCs w:val="20"/>
              </w:rPr>
              <w:t xml:space="preserve"> recomendado</w:t>
            </w:r>
            <w:r w:rsidRPr="00364653">
              <w:rPr>
                <w:sz w:val="20"/>
                <w:szCs w:val="20"/>
              </w:rPr>
              <w:t xml:space="preserve"> </w:t>
            </w:r>
            <w:r>
              <w:rPr>
                <w:sz w:val="20"/>
                <w:szCs w:val="20"/>
              </w:rPr>
              <w:t>(</w:t>
            </w:r>
            <w:r w:rsidRPr="00364653">
              <w:rPr>
                <w:sz w:val="20"/>
                <w:szCs w:val="20"/>
              </w:rPr>
              <w:t>Pode ser considerado em doentes com doença muito ativa</w:t>
            </w:r>
            <w:r>
              <w:rPr>
                <w:sz w:val="20"/>
                <w:szCs w:val="20"/>
              </w:rPr>
              <w:t>)</w:t>
            </w:r>
          </w:p>
        </w:tc>
        <w:tc>
          <w:tcPr>
            <w:tcW w:w="0" w:type="dxa"/>
            <w:shd w:val="clear" w:color="auto" w:fill="F2F2F2" w:themeFill="background1" w:themeFillShade="F2"/>
            <w:vAlign w:val="center"/>
          </w:tcPr>
          <w:p w14:paraId="36E70034" w14:textId="77777777" w:rsidR="00895018" w:rsidRPr="00364653" w:rsidRDefault="00895018" w:rsidP="00793FC3">
            <w:pPr>
              <w:cnfStyle w:val="000000100000" w:firstRow="0" w:lastRow="0" w:firstColumn="0" w:lastColumn="0" w:oddVBand="0" w:evenVBand="0" w:oddHBand="1" w:evenHBand="0" w:firstRowFirstColumn="0" w:firstRowLastColumn="0" w:lastRowFirstColumn="0" w:lastRowLastColumn="0"/>
              <w:rPr>
                <w:color w:val="auto"/>
                <w:sz w:val="20"/>
                <w:szCs w:val="20"/>
              </w:rPr>
            </w:pPr>
          </w:p>
          <w:p w14:paraId="56FF8FF9"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ão recomendado</w:t>
            </w:r>
          </w:p>
          <w:p w14:paraId="25432F6E"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1D7F5EFD"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895018" w:rsidRPr="00364653" w14:paraId="4659CD93" w14:textId="77777777" w:rsidTr="00793FC3">
        <w:trPr>
          <w:trHeight w:val="567"/>
        </w:trPr>
        <w:tc>
          <w:tcPr>
            <w:cnfStyle w:val="001000000000" w:firstRow="0" w:lastRow="0" w:firstColumn="1" w:lastColumn="0" w:oddVBand="0" w:evenVBand="0" w:oddHBand="0" w:evenHBand="0" w:firstRowFirstColumn="0" w:firstRowLastColumn="0" w:lastRowFirstColumn="0" w:lastRowLastColumn="0"/>
            <w:tcW w:w="0" w:type="dxa"/>
            <w:vAlign w:val="center"/>
          </w:tcPr>
          <w:p w14:paraId="5327FF27" w14:textId="77777777" w:rsidR="00895018" w:rsidRPr="00364653" w:rsidRDefault="00895018" w:rsidP="00793FC3">
            <w:pPr>
              <w:jc w:val="center"/>
              <w:rPr>
                <w:sz w:val="20"/>
                <w:szCs w:val="20"/>
              </w:rPr>
            </w:pPr>
            <w:r w:rsidRPr="00364653">
              <w:rPr>
                <w:sz w:val="20"/>
                <w:szCs w:val="20"/>
              </w:rPr>
              <w:t>Alemtuzumab</w:t>
            </w:r>
          </w:p>
        </w:tc>
        <w:tc>
          <w:tcPr>
            <w:tcW w:w="0" w:type="dxa"/>
            <w:vAlign w:val="center"/>
          </w:tcPr>
          <w:p w14:paraId="4074650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C/Categoria 1</w:t>
            </w:r>
          </w:p>
        </w:tc>
        <w:tc>
          <w:tcPr>
            <w:tcW w:w="0" w:type="dxa"/>
          </w:tcPr>
          <w:p w14:paraId="4C5523B9"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 xml:space="preserve">Suspender antes da concepção, manter </w:t>
            </w:r>
            <w:proofErr w:type="spellStart"/>
            <w:r w:rsidRPr="00364653">
              <w:rPr>
                <w:sz w:val="20"/>
                <w:szCs w:val="20"/>
              </w:rPr>
              <w:t>contracepção</w:t>
            </w:r>
            <w:proofErr w:type="spellEnd"/>
            <w:r w:rsidRPr="00364653">
              <w:rPr>
                <w:sz w:val="20"/>
                <w:szCs w:val="20"/>
              </w:rPr>
              <w:t xml:space="preserve"> 4 meses</w:t>
            </w:r>
          </w:p>
        </w:tc>
        <w:tc>
          <w:tcPr>
            <w:tcW w:w="0" w:type="dxa"/>
            <w:vAlign w:val="center"/>
          </w:tcPr>
          <w:p w14:paraId="79484A0B"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Não</w:t>
            </w:r>
            <w:r>
              <w:rPr>
                <w:sz w:val="20"/>
                <w:szCs w:val="20"/>
              </w:rPr>
              <w:t xml:space="preserve"> recomendado</w:t>
            </w:r>
          </w:p>
        </w:tc>
        <w:tc>
          <w:tcPr>
            <w:tcW w:w="0" w:type="dxa"/>
          </w:tcPr>
          <w:p w14:paraId="654D8007"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p>
          <w:p w14:paraId="69358C72"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sz w:val="20"/>
                <w:szCs w:val="20"/>
              </w:rPr>
              <w:t>Não recomendado</w:t>
            </w:r>
          </w:p>
        </w:tc>
      </w:tr>
      <w:tr w:rsidR="00895018" w:rsidRPr="00364653" w14:paraId="4C04F662" w14:textId="77777777" w:rsidTr="00793FC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7E306A46" w14:textId="77777777" w:rsidR="00895018" w:rsidRDefault="00895018" w:rsidP="00793FC3">
            <w:pPr>
              <w:jc w:val="center"/>
              <w:rPr>
                <w:sz w:val="20"/>
                <w:szCs w:val="20"/>
              </w:rPr>
            </w:pPr>
            <w:proofErr w:type="spellStart"/>
            <w:r>
              <w:rPr>
                <w:sz w:val="20"/>
                <w:szCs w:val="20"/>
              </w:rPr>
              <w:t>Ocrelizumab</w:t>
            </w:r>
            <w:proofErr w:type="spellEnd"/>
          </w:p>
        </w:tc>
        <w:tc>
          <w:tcPr>
            <w:tcW w:w="0" w:type="dxa"/>
            <w:shd w:val="clear" w:color="auto" w:fill="F2F2F2" w:themeFill="background1" w:themeFillShade="F2"/>
            <w:vAlign w:val="center"/>
          </w:tcPr>
          <w:p w14:paraId="2269F286" w14:textId="51EC6643" w:rsidR="00895018" w:rsidRPr="00C44BD4" w:rsidRDefault="00FF39CB" w:rsidP="00793FC3">
            <w:pPr>
              <w:keepNext/>
              <w:keepLines/>
              <w:spacing w:before="200"/>
              <w:jc w:val="center"/>
              <w:outlineLvl w:val="6"/>
              <w:cnfStyle w:val="000000100000" w:firstRow="0" w:lastRow="0" w:firstColumn="0" w:lastColumn="0" w:oddVBand="0" w:evenVBand="0" w:oddHBand="1" w:evenHBand="0" w:firstRowFirstColumn="0" w:firstRowLastColumn="0" w:lastRowFirstColumn="0" w:lastRowLastColumn="0"/>
              <w:rPr>
                <w:color w:val="FF0000"/>
                <w:sz w:val="20"/>
                <w:szCs w:val="20"/>
              </w:rPr>
            </w:pPr>
            <w:r>
              <w:rPr>
                <w:color w:val="auto"/>
                <w:sz w:val="20"/>
                <w:szCs w:val="20"/>
              </w:rPr>
              <w:t>N</w:t>
            </w:r>
            <w:r w:rsidR="00895018" w:rsidRPr="0012392D">
              <w:rPr>
                <w:color w:val="auto"/>
                <w:sz w:val="20"/>
                <w:szCs w:val="20"/>
              </w:rPr>
              <w:t>ão definido</w:t>
            </w:r>
          </w:p>
        </w:tc>
        <w:tc>
          <w:tcPr>
            <w:tcW w:w="0" w:type="dxa"/>
            <w:shd w:val="clear" w:color="auto" w:fill="F2F2F2" w:themeFill="background1" w:themeFillShade="F2"/>
          </w:tcPr>
          <w:p w14:paraId="5589B228"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 xml:space="preserve">Suspender antes da concepção, manter </w:t>
            </w:r>
            <w:proofErr w:type="spellStart"/>
            <w:r w:rsidRPr="00364653">
              <w:rPr>
                <w:sz w:val="20"/>
                <w:szCs w:val="20"/>
              </w:rPr>
              <w:t>contracepção</w:t>
            </w:r>
            <w:proofErr w:type="spellEnd"/>
            <w:r w:rsidRPr="00364653">
              <w:rPr>
                <w:sz w:val="20"/>
                <w:szCs w:val="20"/>
              </w:rPr>
              <w:t xml:space="preserve"> </w:t>
            </w:r>
            <w:r>
              <w:rPr>
                <w:sz w:val="20"/>
                <w:szCs w:val="20"/>
              </w:rPr>
              <w:t>12 meses</w:t>
            </w:r>
          </w:p>
        </w:tc>
        <w:tc>
          <w:tcPr>
            <w:tcW w:w="0" w:type="dxa"/>
            <w:shd w:val="clear" w:color="auto" w:fill="F2F2F2" w:themeFill="background1" w:themeFillShade="F2"/>
            <w:vAlign w:val="center"/>
          </w:tcPr>
          <w:p w14:paraId="1E847A35" w14:textId="77777777" w:rsidR="00895018"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ão recomendado</w:t>
            </w:r>
          </w:p>
        </w:tc>
        <w:tc>
          <w:tcPr>
            <w:tcW w:w="0" w:type="dxa"/>
            <w:shd w:val="clear" w:color="auto" w:fill="F2F2F2" w:themeFill="background1" w:themeFillShade="F2"/>
            <w:vAlign w:val="center"/>
          </w:tcPr>
          <w:p w14:paraId="5B50F647" w14:textId="77777777" w:rsidR="00895018"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ão recomendado</w:t>
            </w:r>
          </w:p>
        </w:tc>
      </w:tr>
      <w:tr w:rsidR="00895018" w:rsidRPr="00364653" w14:paraId="16875430" w14:textId="77777777" w:rsidTr="00793FC3">
        <w:trPr>
          <w:trHeight w:val="567"/>
        </w:trPr>
        <w:tc>
          <w:tcPr>
            <w:cnfStyle w:val="001000000000" w:firstRow="0" w:lastRow="0" w:firstColumn="1" w:lastColumn="0" w:oddVBand="0" w:evenVBand="0" w:oddHBand="0" w:evenHBand="0" w:firstRowFirstColumn="0" w:firstRowLastColumn="0" w:lastRowFirstColumn="0" w:lastRowLastColumn="0"/>
            <w:tcW w:w="0" w:type="dxa"/>
            <w:vAlign w:val="center"/>
          </w:tcPr>
          <w:p w14:paraId="756CD95A" w14:textId="77777777" w:rsidR="00895018" w:rsidRPr="00364653" w:rsidRDefault="00895018" w:rsidP="00793FC3">
            <w:pPr>
              <w:jc w:val="center"/>
              <w:rPr>
                <w:sz w:val="20"/>
                <w:szCs w:val="20"/>
              </w:rPr>
            </w:pPr>
            <w:proofErr w:type="spellStart"/>
            <w:r>
              <w:rPr>
                <w:sz w:val="20"/>
                <w:szCs w:val="20"/>
              </w:rPr>
              <w:t>Cladribina</w:t>
            </w:r>
            <w:proofErr w:type="spellEnd"/>
          </w:p>
        </w:tc>
        <w:tc>
          <w:tcPr>
            <w:tcW w:w="0" w:type="dxa"/>
            <w:vAlign w:val="center"/>
          </w:tcPr>
          <w:p w14:paraId="6BDB4409" w14:textId="77777777" w:rsidR="00895018" w:rsidRPr="0012392D" w:rsidRDefault="00895018" w:rsidP="00793FC3">
            <w:pPr>
              <w:keepNext/>
              <w:keepLines/>
              <w:spacing w:before="200" w:after="200" w:line="276" w:lineRule="auto"/>
              <w:jc w:val="center"/>
              <w:outlineLvl w:val="6"/>
              <w:cnfStyle w:val="000000000000" w:firstRow="0" w:lastRow="0" w:firstColumn="0" w:lastColumn="0" w:oddVBand="0" w:evenVBand="0" w:oddHBand="0" w:evenHBand="0" w:firstRowFirstColumn="0" w:firstRowLastColumn="0" w:lastRowFirstColumn="0" w:lastRowLastColumn="0"/>
              <w:rPr>
                <w:color w:val="FF0000"/>
                <w:sz w:val="20"/>
                <w:szCs w:val="20"/>
              </w:rPr>
            </w:pPr>
            <w:r w:rsidRPr="0012392D">
              <w:rPr>
                <w:color w:val="auto"/>
                <w:sz w:val="20"/>
                <w:szCs w:val="20"/>
              </w:rPr>
              <w:t>D/Categoria 1</w:t>
            </w:r>
          </w:p>
        </w:tc>
        <w:tc>
          <w:tcPr>
            <w:tcW w:w="0" w:type="dxa"/>
          </w:tcPr>
          <w:p w14:paraId="55CDEE4D"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sidRPr="00364653">
              <w:rPr>
                <w:sz w:val="20"/>
                <w:szCs w:val="20"/>
              </w:rPr>
              <w:t>Suspender antes da c</w:t>
            </w:r>
            <w:r>
              <w:rPr>
                <w:sz w:val="20"/>
                <w:szCs w:val="20"/>
              </w:rPr>
              <w:t xml:space="preserve">oncepção, manter </w:t>
            </w:r>
            <w:proofErr w:type="spellStart"/>
            <w:r>
              <w:rPr>
                <w:sz w:val="20"/>
                <w:szCs w:val="20"/>
              </w:rPr>
              <w:t>contracepção</w:t>
            </w:r>
            <w:proofErr w:type="spellEnd"/>
            <w:r>
              <w:rPr>
                <w:sz w:val="20"/>
                <w:szCs w:val="20"/>
              </w:rPr>
              <w:t xml:space="preserve"> 6  </w:t>
            </w:r>
            <w:r w:rsidRPr="00364653">
              <w:rPr>
                <w:sz w:val="20"/>
                <w:szCs w:val="20"/>
              </w:rPr>
              <w:t>meses</w:t>
            </w:r>
          </w:p>
        </w:tc>
        <w:tc>
          <w:tcPr>
            <w:tcW w:w="0" w:type="dxa"/>
            <w:vAlign w:val="center"/>
          </w:tcPr>
          <w:p w14:paraId="583BE281"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ão deve ser usado</w:t>
            </w:r>
          </w:p>
        </w:tc>
        <w:tc>
          <w:tcPr>
            <w:tcW w:w="0" w:type="dxa"/>
          </w:tcPr>
          <w:p w14:paraId="0C6D433C" w14:textId="77777777" w:rsidR="00895018"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6B91C81" w14:textId="77777777" w:rsidR="00895018" w:rsidRPr="00364653" w:rsidRDefault="00895018" w:rsidP="00793FC3">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Pr>
                <w:sz w:val="20"/>
                <w:szCs w:val="20"/>
              </w:rPr>
              <w:t>Contra-indicado</w:t>
            </w:r>
            <w:proofErr w:type="spellEnd"/>
          </w:p>
        </w:tc>
      </w:tr>
      <w:tr w:rsidR="00895018" w:rsidRPr="00364653" w14:paraId="23B465DD" w14:textId="77777777" w:rsidTr="00793FC3">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60B56850" w14:textId="77777777" w:rsidR="00895018" w:rsidRPr="00364653" w:rsidRDefault="00895018" w:rsidP="00793FC3">
            <w:pPr>
              <w:jc w:val="center"/>
              <w:rPr>
                <w:sz w:val="20"/>
                <w:szCs w:val="20"/>
              </w:rPr>
            </w:pPr>
            <w:proofErr w:type="spellStart"/>
            <w:r w:rsidRPr="00364653">
              <w:rPr>
                <w:sz w:val="20"/>
                <w:szCs w:val="20"/>
              </w:rPr>
              <w:t>Mitoxantrona</w:t>
            </w:r>
            <w:proofErr w:type="spellEnd"/>
          </w:p>
        </w:tc>
        <w:tc>
          <w:tcPr>
            <w:tcW w:w="0" w:type="dxa"/>
            <w:shd w:val="clear" w:color="auto" w:fill="F2F2F2" w:themeFill="background1" w:themeFillShade="F2"/>
            <w:vAlign w:val="center"/>
          </w:tcPr>
          <w:p w14:paraId="2A6FABB7"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D/Categoria 2</w:t>
            </w:r>
          </w:p>
        </w:tc>
        <w:tc>
          <w:tcPr>
            <w:tcW w:w="0" w:type="dxa"/>
            <w:shd w:val="clear" w:color="auto" w:fill="F2F2F2" w:themeFill="background1" w:themeFillShade="F2"/>
          </w:tcPr>
          <w:p w14:paraId="191B5F7A"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 xml:space="preserve">Suspender antes da concepção, manter </w:t>
            </w:r>
            <w:proofErr w:type="spellStart"/>
            <w:r w:rsidRPr="00364653">
              <w:rPr>
                <w:sz w:val="20"/>
                <w:szCs w:val="20"/>
              </w:rPr>
              <w:t>contracepção</w:t>
            </w:r>
            <w:proofErr w:type="spellEnd"/>
            <w:r w:rsidRPr="00364653">
              <w:rPr>
                <w:sz w:val="20"/>
                <w:szCs w:val="20"/>
              </w:rPr>
              <w:t xml:space="preserve"> 6 meses</w:t>
            </w:r>
          </w:p>
        </w:tc>
        <w:tc>
          <w:tcPr>
            <w:tcW w:w="0" w:type="dxa"/>
            <w:shd w:val="clear" w:color="auto" w:fill="F2F2F2" w:themeFill="background1" w:themeFillShade="F2"/>
            <w:vAlign w:val="center"/>
          </w:tcPr>
          <w:p w14:paraId="4A2A968C"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r w:rsidRPr="00364653">
              <w:rPr>
                <w:sz w:val="20"/>
                <w:szCs w:val="20"/>
              </w:rPr>
              <w:t xml:space="preserve">Não </w:t>
            </w:r>
            <w:r>
              <w:rPr>
                <w:sz w:val="20"/>
                <w:szCs w:val="20"/>
              </w:rPr>
              <w:t xml:space="preserve">deve ser </w:t>
            </w:r>
            <w:r w:rsidRPr="00364653">
              <w:rPr>
                <w:sz w:val="20"/>
                <w:szCs w:val="20"/>
              </w:rPr>
              <w:t>usado</w:t>
            </w:r>
          </w:p>
        </w:tc>
        <w:tc>
          <w:tcPr>
            <w:tcW w:w="0" w:type="dxa"/>
            <w:shd w:val="clear" w:color="auto" w:fill="F2F2F2" w:themeFill="background1" w:themeFillShade="F2"/>
          </w:tcPr>
          <w:p w14:paraId="5EDE60C9"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sz w:val="20"/>
                <w:szCs w:val="20"/>
              </w:rPr>
            </w:pPr>
          </w:p>
          <w:p w14:paraId="1433D664" w14:textId="77777777" w:rsidR="00895018" w:rsidRPr="00364653" w:rsidRDefault="00895018" w:rsidP="00793FC3">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roofErr w:type="spellStart"/>
            <w:r w:rsidRPr="00364653">
              <w:rPr>
                <w:sz w:val="20"/>
                <w:szCs w:val="20"/>
              </w:rPr>
              <w:t>Contra-indicado</w:t>
            </w:r>
            <w:proofErr w:type="spellEnd"/>
          </w:p>
        </w:tc>
      </w:tr>
    </w:tbl>
    <w:p w14:paraId="5D1A0134" w14:textId="513CE803" w:rsidR="00895018" w:rsidRPr="00F30719" w:rsidRDefault="00895018" w:rsidP="00895018">
      <w:pPr>
        <w:spacing w:after="0"/>
        <w:jc w:val="both"/>
        <w:rPr>
          <w:sz w:val="20"/>
          <w:szCs w:val="20"/>
        </w:rPr>
      </w:pPr>
      <w:r>
        <w:rPr>
          <w:sz w:val="20"/>
          <w:szCs w:val="20"/>
        </w:rPr>
        <w:lastRenderedPageBreak/>
        <w:t>Legenda:</w:t>
      </w:r>
      <w:r w:rsidR="00F30719">
        <w:rPr>
          <w:sz w:val="20"/>
          <w:szCs w:val="20"/>
        </w:rPr>
        <w:t xml:space="preserve"> </w:t>
      </w:r>
      <w:r w:rsidRPr="00CA12CE">
        <w:rPr>
          <w:sz w:val="20"/>
          <w:szCs w:val="20"/>
        </w:rPr>
        <w:t xml:space="preserve">TMD- tratamento modificador de doença; </w:t>
      </w:r>
      <w:r>
        <w:rPr>
          <w:sz w:val="20"/>
          <w:szCs w:val="20"/>
        </w:rPr>
        <w:t xml:space="preserve">EMA- </w:t>
      </w:r>
      <w:proofErr w:type="spellStart"/>
      <w:r>
        <w:rPr>
          <w:sz w:val="20"/>
          <w:szCs w:val="20"/>
        </w:rPr>
        <w:t>European</w:t>
      </w:r>
      <w:proofErr w:type="spellEnd"/>
      <w:r>
        <w:rPr>
          <w:sz w:val="20"/>
          <w:szCs w:val="20"/>
        </w:rPr>
        <w:t xml:space="preserve"> Medicines </w:t>
      </w:r>
      <w:proofErr w:type="spellStart"/>
      <w:r>
        <w:rPr>
          <w:sz w:val="20"/>
          <w:szCs w:val="20"/>
        </w:rPr>
        <w:t>Agency</w:t>
      </w:r>
      <w:proofErr w:type="spellEnd"/>
      <w:r>
        <w:rPr>
          <w:sz w:val="20"/>
          <w:szCs w:val="20"/>
        </w:rPr>
        <w:t xml:space="preserve">;  </w:t>
      </w:r>
      <w:r w:rsidRPr="00CA12CE">
        <w:rPr>
          <w:sz w:val="20"/>
          <w:szCs w:val="20"/>
        </w:rPr>
        <w:t xml:space="preserve">FDA- </w:t>
      </w:r>
      <w:proofErr w:type="spellStart"/>
      <w:r w:rsidRPr="00CA12CE">
        <w:rPr>
          <w:sz w:val="20"/>
          <w:szCs w:val="20"/>
        </w:rPr>
        <w:t>Food</w:t>
      </w:r>
      <w:proofErr w:type="spellEnd"/>
      <w:r w:rsidRPr="00CA12CE">
        <w:rPr>
          <w:sz w:val="20"/>
          <w:szCs w:val="20"/>
        </w:rPr>
        <w:t xml:space="preserve"> </w:t>
      </w:r>
      <w:proofErr w:type="spellStart"/>
      <w:r w:rsidRPr="00CA12CE">
        <w:rPr>
          <w:sz w:val="20"/>
          <w:szCs w:val="20"/>
        </w:rPr>
        <w:t>and</w:t>
      </w:r>
      <w:proofErr w:type="spellEnd"/>
      <w:r w:rsidRPr="00CA12CE">
        <w:rPr>
          <w:sz w:val="20"/>
          <w:szCs w:val="20"/>
        </w:rPr>
        <w:t xml:space="preserve"> </w:t>
      </w:r>
      <w:proofErr w:type="spellStart"/>
      <w:r w:rsidRPr="00CA12CE">
        <w:rPr>
          <w:sz w:val="20"/>
          <w:szCs w:val="20"/>
        </w:rPr>
        <w:t>Drug</w:t>
      </w:r>
      <w:proofErr w:type="spellEnd"/>
      <w:r w:rsidRPr="00CA12CE">
        <w:rPr>
          <w:sz w:val="20"/>
          <w:szCs w:val="20"/>
        </w:rPr>
        <w:t xml:space="preserve"> </w:t>
      </w:r>
      <w:proofErr w:type="spellStart"/>
      <w:r w:rsidRPr="00E17B81">
        <w:rPr>
          <w:sz w:val="20"/>
          <w:szCs w:val="20"/>
        </w:rPr>
        <w:t>Administration</w:t>
      </w:r>
      <w:proofErr w:type="spellEnd"/>
      <w:r w:rsidRPr="00E17B81">
        <w:rPr>
          <w:sz w:val="20"/>
          <w:szCs w:val="20"/>
        </w:rPr>
        <w:t xml:space="preserve">; HCG- </w:t>
      </w:r>
      <w:proofErr w:type="spellStart"/>
      <w:r w:rsidRPr="00E17B81">
        <w:rPr>
          <w:i/>
          <w:sz w:val="20"/>
          <w:szCs w:val="20"/>
        </w:rPr>
        <w:t>Human</w:t>
      </w:r>
      <w:proofErr w:type="spellEnd"/>
      <w:r w:rsidRPr="00E17B81">
        <w:rPr>
          <w:i/>
          <w:sz w:val="20"/>
          <w:szCs w:val="20"/>
        </w:rPr>
        <w:t xml:space="preserve"> </w:t>
      </w:r>
      <w:proofErr w:type="spellStart"/>
      <w:r w:rsidRPr="00E17B81">
        <w:rPr>
          <w:i/>
          <w:sz w:val="20"/>
          <w:szCs w:val="20"/>
        </w:rPr>
        <w:t>Chorionic</w:t>
      </w:r>
      <w:proofErr w:type="spellEnd"/>
      <w:r w:rsidRPr="00E17B81">
        <w:rPr>
          <w:i/>
          <w:sz w:val="20"/>
          <w:szCs w:val="20"/>
        </w:rPr>
        <w:t xml:space="preserve"> </w:t>
      </w:r>
      <w:proofErr w:type="spellStart"/>
      <w:r w:rsidRPr="00E17B81">
        <w:rPr>
          <w:i/>
          <w:sz w:val="20"/>
          <w:szCs w:val="20"/>
        </w:rPr>
        <w:t>Gonadotropin</w:t>
      </w:r>
      <w:proofErr w:type="spellEnd"/>
    </w:p>
    <w:p w14:paraId="49AD1B21" w14:textId="77777777" w:rsidR="00895018" w:rsidRDefault="00895018" w:rsidP="00895018">
      <w:pPr>
        <w:spacing w:after="0"/>
        <w:jc w:val="both"/>
        <w:rPr>
          <w:i/>
          <w:sz w:val="16"/>
          <w:szCs w:val="16"/>
        </w:rPr>
      </w:pPr>
      <w:r w:rsidRPr="00CA12CE">
        <w:rPr>
          <w:i/>
          <w:sz w:val="20"/>
          <w:szCs w:val="20"/>
        </w:rPr>
        <w:t>*A explicação das categorias da classificação da FDA e EMA encontra-se detalhada na Caixa de texto</w:t>
      </w:r>
      <w:r w:rsidRPr="00CA12CE">
        <w:rPr>
          <w:i/>
          <w:sz w:val="16"/>
          <w:szCs w:val="16"/>
        </w:rPr>
        <w:t xml:space="preserve"> </w:t>
      </w:r>
      <w:r>
        <w:rPr>
          <w:i/>
          <w:sz w:val="16"/>
          <w:szCs w:val="16"/>
        </w:rPr>
        <w:t>1</w:t>
      </w:r>
    </w:p>
    <w:p w14:paraId="1A307E6D" w14:textId="770BCA46" w:rsidR="00895018" w:rsidRPr="00FE53D3" w:rsidRDefault="00895018" w:rsidP="00FE53D3">
      <w:pPr>
        <w:autoSpaceDE w:val="0"/>
        <w:autoSpaceDN w:val="0"/>
        <w:adjustRightInd w:val="0"/>
        <w:spacing w:after="0" w:line="240" w:lineRule="auto"/>
      </w:pPr>
    </w:p>
    <w:sectPr w:rsidR="00895018" w:rsidRPr="00FE53D3" w:rsidSect="0088128D">
      <w:head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41B8C" w14:textId="77777777" w:rsidR="0052665A" w:rsidRDefault="0052665A" w:rsidP="00E17B81">
      <w:pPr>
        <w:spacing w:after="0" w:line="240" w:lineRule="auto"/>
      </w:pPr>
      <w:r>
        <w:separator/>
      </w:r>
    </w:p>
  </w:endnote>
  <w:endnote w:type="continuationSeparator" w:id="0">
    <w:p w14:paraId="65119B62" w14:textId="77777777" w:rsidR="0052665A" w:rsidRDefault="0052665A" w:rsidP="00E17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37B05" w14:textId="77777777" w:rsidR="0052665A" w:rsidRDefault="0052665A" w:rsidP="00E17B81">
      <w:pPr>
        <w:spacing w:after="0" w:line="240" w:lineRule="auto"/>
      </w:pPr>
      <w:r>
        <w:separator/>
      </w:r>
    </w:p>
  </w:footnote>
  <w:footnote w:type="continuationSeparator" w:id="0">
    <w:p w14:paraId="163943BB" w14:textId="77777777" w:rsidR="0052665A" w:rsidRDefault="0052665A" w:rsidP="00E17B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1303D" w14:textId="34DE75D4" w:rsidR="00793FC3" w:rsidRDefault="00793FC3">
    <w:pPr>
      <w:pStyle w:val="Cabealho"/>
    </w:pPr>
  </w:p>
  <w:p w14:paraId="555B2699" w14:textId="77777777" w:rsidR="00793FC3" w:rsidRDefault="00793FC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72B0"/>
    <w:multiLevelType w:val="hybridMultilevel"/>
    <w:tmpl w:val="2AB6F254"/>
    <w:lvl w:ilvl="0" w:tplc="7FD8F00E">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 w15:restartNumberingAfterBreak="0">
    <w:nsid w:val="0953538B"/>
    <w:multiLevelType w:val="hybridMultilevel"/>
    <w:tmpl w:val="37087A6A"/>
    <w:lvl w:ilvl="0" w:tplc="2D766654">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45196F"/>
    <w:multiLevelType w:val="hybridMultilevel"/>
    <w:tmpl w:val="B650AEC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DF6560D"/>
    <w:multiLevelType w:val="hybridMultilevel"/>
    <w:tmpl w:val="BD96CBE4"/>
    <w:lvl w:ilvl="0" w:tplc="7FD8F00E">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4" w15:restartNumberingAfterBreak="0">
    <w:nsid w:val="103F7B7F"/>
    <w:multiLevelType w:val="hybridMultilevel"/>
    <w:tmpl w:val="E220A630"/>
    <w:lvl w:ilvl="0" w:tplc="6B1A2F58">
      <w:start w:val="1"/>
      <w:numFmt w:val="upperRoman"/>
      <w:lvlText w:val="%1."/>
      <w:lvlJc w:val="left"/>
      <w:pPr>
        <w:ind w:left="1004" w:hanging="720"/>
      </w:pPr>
      <w:rPr>
        <w:rFonts w:asciiTheme="minorHAnsi" w:eastAsiaTheme="minorHAnsi" w:hAnsiTheme="minorHAnsi" w:cstheme="minorBidi"/>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5" w15:restartNumberingAfterBreak="0">
    <w:nsid w:val="192026BB"/>
    <w:multiLevelType w:val="hybridMultilevel"/>
    <w:tmpl w:val="D6AC4490"/>
    <w:lvl w:ilvl="0" w:tplc="0816000F">
      <w:start w:val="1"/>
      <w:numFmt w:val="decimal"/>
      <w:lvlText w:val="%1."/>
      <w:lvlJc w:val="left"/>
      <w:pPr>
        <w:ind w:left="372" w:hanging="360"/>
      </w:pPr>
      <w:rPr>
        <w:rFonts w:hint="default"/>
      </w:rPr>
    </w:lvl>
    <w:lvl w:ilvl="1" w:tplc="08160019" w:tentative="1">
      <w:start w:val="1"/>
      <w:numFmt w:val="lowerLetter"/>
      <w:lvlText w:val="%2."/>
      <w:lvlJc w:val="left"/>
      <w:pPr>
        <w:ind w:left="1092" w:hanging="360"/>
      </w:pPr>
    </w:lvl>
    <w:lvl w:ilvl="2" w:tplc="0816001B" w:tentative="1">
      <w:start w:val="1"/>
      <w:numFmt w:val="lowerRoman"/>
      <w:lvlText w:val="%3."/>
      <w:lvlJc w:val="right"/>
      <w:pPr>
        <w:ind w:left="1812" w:hanging="180"/>
      </w:pPr>
    </w:lvl>
    <w:lvl w:ilvl="3" w:tplc="0816000F" w:tentative="1">
      <w:start w:val="1"/>
      <w:numFmt w:val="decimal"/>
      <w:lvlText w:val="%4."/>
      <w:lvlJc w:val="left"/>
      <w:pPr>
        <w:ind w:left="2532" w:hanging="360"/>
      </w:pPr>
    </w:lvl>
    <w:lvl w:ilvl="4" w:tplc="08160019" w:tentative="1">
      <w:start w:val="1"/>
      <w:numFmt w:val="lowerLetter"/>
      <w:lvlText w:val="%5."/>
      <w:lvlJc w:val="left"/>
      <w:pPr>
        <w:ind w:left="3252" w:hanging="360"/>
      </w:pPr>
    </w:lvl>
    <w:lvl w:ilvl="5" w:tplc="0816001B" w:tentative="1">
      <w:start w:val="1"/>
      <w:numFmt w:val="lowerRoman"/>
      <w:lvlText w:val="%6."/>
      <w:lvlJc w:val="right"/>
      <w:pPr>
        <w:ind w:left="3972" w:hanging="180"/>
      </w:pPr>
    </w:lvl>
    <w:lvl w:ilvl="6" w:tplc="0816000F" w:tentative="1">
      <w:start w:val="1"/>
      <w:numFmt w:val="decimal"/>
      <w:lvlText w:val="%7."/>
      <w:lvlJc w:val="left"/>
      <w:pPr>
        <w:ind w:left="4692" w:hanging="360"/>
      </w:pPr>
    </w:lvl>
    <w:lvl w:ilvl="7" w:tplc="08160019" w:tentative="1">
      <w:start w:val="1"/>
      <w:numFmt w:val="lowerLetter"/>
      <w:lvlText w:val="%8."/>
      <w:lvlJc w:val="left"/>
      <w:pPr>
        <w:ind w:left="5412" w:hanging="360"/>
      </w:pPr>
    </w:lvl>
    <w:lvl w:ilvl="8" w:tplc="0816001B" w:tentative="1">
      <w:start w:val="1"/>
      <w:numFmt w:val="lowerRoman"/>
      <w:lvlText w:val="%9."/>
      <w:lvlJc w:val="right"/>
      <w:pPr>
        <w:ind w:left="6132" w:hanging="180"/>
      </w:pPr>
    </w:lvl>
  </w:abstractNum>
  <w:abstractNum w:abstractNumId="6" w15:restartNumberingAfterBreak="0">
    <w:nsid w:val="212E0931"/>
    <w:multiLevelType w:val="hybridMultilevel"/>
    <w:tmpl w:val="3DA0833C"/>
    <w:lvl w:ilvl="0" w:tplc="71B828F2">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7" w15:restartNumberingAfterBreak="0">
    <w:nsid w:val="26AA059E"/>
    <w:multiLevelType w:val="hybridMultilevel"/>
    <w:tmpl w:val="66B83524"/>
    <w:lvl w:ilvl="0" w:tplc="7FD8F00E">
      <w:start w:val="1"/>
      <w:numFmt w:val="decimal"/>
      <w:lvlText w:val="%1."/>
      <w:lvlJc w:val="left"/>
      <w:pPr>
        <w:ind w:left="36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9282195"/>
    <w:multiLevelType w:val="hybridMultilevel"/>
    <w:tmpl w:val="AD5A0B28"/>
    <w:lvl w:ilvl="0" w:tplc="22069EAC">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9" w15:restartNumberingAfterBreak="0">
    <w:nsid w:val="294A4162"/>
    <w:multiLevelType w:val="hybridMultilevel"/>
    <w:tmpl w:val="E70A0C4C"/>
    <w:lvl w:ilvl="0" w:tplc="0816000F">
      <w:start w:val="3"/>
      <w:numFmt w:val="decimal"/>
      <w:lvlText w:val="%1."/>
      <w:lvlJc w:val="left"/>
      <w:pPr>
        <w:ind w:left="928" w:hanging="360"/>
      </w:pPr>
      <w:rPr>
        <w:rFonts w:hint="default"/>
      </w:rPr>
    </w:lvl>
    <w:lvl w:ilvl="1" w:tplc="08160019" w:tentative="1">
      <w:start w:val="1"/>
      <w:numFmt w:val="lowerLetter"/>
      <w:lvlText w:val="%2."/>
      <w:lvlJc w:val="left"/>
      <w:pPr>
        <w:ind w:left="1648" w:hanging="360"/>
      </w:pPr>
    </w:lvl>
    <w:lvl w:ilvl="2" w:tplc="0816001B" w:tentative="1">
      <w:start w:val="1"/>
      <w:numFmt w:val="lowerRoman"/>
      <w:lvlText w:val="%3."/>
      <w:lvlJc w:val="right"/>
      <w:pPr>
        <w:ind w:left="2368" w:hanging="180"/>
      </w:pPr>
    </w:lvl>
    <w:lvl w:ilvl="3" w:tplc="0816000F" w:tentative="1">
      <w:start w:val="1"/>
      <w:numFmt w:val="decimal"/>
      <w:lvlText w:val="%4."/>
      <w:lvlJc w:val="left"/>
      <w:pPr>
        <w:ind w:left="3088" w:hanging="360"/>
      </w:pPr>
    </w:lvl>
    <w:lvl w:ilvl="4" w:tplc="08160019" w:tentative="1">
      <w:start w:val="1"/>
      <w:numFmt w:val="lowerLetter"/>
      <w:lvlText w:val="%5."/>
      <w:lvlJc w:val="left"/>
      <w:pPr>
        <w:ind w:left="3808" w:hanging="360"/>
      </w:pPr>
    </w:lvl>
    <w:lvl w:ilvl="5" w:tplc="0816001B" w:tentative="1">
      <w:start w:val="1"/>
      <w:numFmt w:val="lowerRoman"/>
      <w:lvlText w:val="%6."/>
      <w:lvlJc w:val="right"/>
      <w:pPr>
        <w:ind w:left="4528" w:hanging="180"/>
      </w:pPr>
    </w:lvl>
    <w:lvl w:ilvl="6" w:tplc="0816000F" w:tentative="1">
      <w:start w:val="1"/>
      <w:numFmt w:val="decimal"/>
      <w:lvlText w:val="%7."/>
      <w:lvlJc w:val="left"/>
      <w:pPr>
        <w:ind w:left="5248" w:hanging="360"/>
      </w:pPr>
    </w:lvl>
    <w:lvl w:ilvl="7" w:tplc="08160019" w:tentative="1">
      <w:start w:val="1"/>
      <w:numFmt w:val="lowerLetter"/>
      <w:lvlText w:val="%8."/>
      <w:lvlJc w:val="left"/>
      <w:pPr>
        <w:ind w:left="5968" w:hanging="360"/>
      </w:pPr>
    </w:lvl>
    <w:lvl w:ilvl="8" w:tplc="0816001B" w:tentative="1">
      <w:start w:val="1"/>
      <w:numFmt w:val="lowerRoman"/>
      <w:lvlText w:val="%9."/>
      <w:lvlJc w:val="right"/>
      <w:pPr>
        <w:ind w:left="6688" w:hanging="180"/>
      </w:pPr>
    </w:lvl>
  </w:abstractNum>
  <w:abstractNum w:abstractNumId="10" w15:restartNumberingAfterBreak="0">
    <w:nsid w:val="2AD90E58"/>
    <w:multiLevelType w:val="hybridMultilevel"/>
    <w:tmpl w:val="D422C480"/>
    <w:lvl w:ilvl="0" w:tplc="97C6F29C">
      <w:start w:val="2"/>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E5D5734"/>
    <w:multiLevelType w:val="hybridMultilevel"/>
    <w:tmpl w:val="6A769D8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1F0721E"/>
    <w:multiLevelType w:val="hybridMultilevel"/>
    <w:tmpl w:val="C060DB2A"/>
    <w:lvl w:ilvl="0" w:tplc="8F005B32">
      <w:start w:val="1"/>
      <w:numFmt w:val="decimal"/>
      <w:lvlText w:val="%1."/>
      <w:lvlJc w:val="left"/>
      <w:pPr>
        <w:ind w:left="360" w:hanging="360"/>
      </w:pPr>
      <w:rPr>
        <w:rFonts w:hint="default"/>
        <w:b w:val="0"/>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3" w15:restartNumberingAfterBreak="0">
    <w:nsid w:val="338F3093"/>
    <w:multiLevelType w:val="hybridMultilevel"/>
    <w:tmpl w:val="4ABEEF82"/>
    <w:lvl w:ilvl="0" w:tplc="F0823A12">
      <w:start w:val="1"/>
      <w:numFmt w:val="upperRoman"/>
      <w:lvlText w:val="%1-"/>
      <w:lvlJc w:val="left"/>
      <w:pPr>
        <w:ind w:left="1080" w:hanging="720"/>
      </w:pPr>
      <w:rPr>
        <w:rFonts w:hint="default"/>
        <w:u w:val="single"/>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5A65283"/>
    <w:multiLevelType w:val="hybridMultilevel"/>
    <w:tmpl w:val="79C2AD8E"/>
    <w:lvl w:ilvl="0" w:tplc="F350F9AA">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5" w15:restartNumberingAfterBreak="0">
    <w:nsid w:val="3A15093E"/>
    <w:multiLevelType w:val="hybridMultilevel"/>
    <w:tmpl w:val="B4A80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195CA2"/>
    <w:multiLevelType w:val="hybridMultilevel"/>
    <w:tmpl w:val="2F982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B75701"/>
    <w:multiLevelType w:val="hybridMultilevel"/>
    <w:tmpl w:val="2916B6D6"/>
    <w:lvl w:ilvl="0" w:tplc="90024526">
      <w:start w:val="1"/>
      <w:numFmt w:val="bullet"/>
      <w:lvlText w:val="-"/>
      <w:lvlJc w:val="left"/>
      <w:pPr>
        <w:ind w:left="644" w:hanging="360"/>
      </w:pPr>
      <w:rPr>
        <w:rFonts w:ascii="Calibri" w:eastAsiaTheme="minorHAnsi" w:hAnsi="Calibri" w:cstheme="minorBidi"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8" w15:restartNumberingAfterBreak="0">
    <w:nsid w:val="47D27BA6"/>
    <w:multiLevelType w:val="hybridMultilevel"/>
    <w:tmpl w:val="DE588B48"/>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ADA448D"/>
    <w:multiLevelType w:val="hybridMultilevel"/>
    <w:tmpl w:val="0720C4A6"/>
    <w:lvl w:ilvl="0" w:tplc="7FD8F00E">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0" w15:restartNumberingAfterBreak="0">
    <w:nsid w:val="4E8F7B13"/>
    <w:multiLevelType w:val="hybridMultilevel"/>
    <w:tmpl w:val="A3D6C39C"/>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1904B79"/>
    <w:multiLevelType w:val="hybridMultilevel"/>
    <w:tmpl w:val="E2CC3CD6"/>
    <w:lvl w:ilvl="0" w:tplc="93C0C1AE">
      <w:start w:val="2"/>
      <w:numFmt w:val="bullet"/>
      <w:lvlText w:val=""/>
      <w:lvlJc w:val="left"/>
      <w:pPr>
        <w:ind w:left="-349" w:hanging="360"/>
      </w:pPr>
      <w:rPr>
        <w:rFonts w:ascii="Symbol" w:eastAsiaTheme="minorHAnsi" w:hAnsi="Symbol" w:cstheme="minorBidi" w:hint="default"/>
        <w:i/>
      </w:rPr>
    </w:lvl>
    <w:lvl w:ilvl="1" w:tplc="08160003" w:tentative="1">
      <w:start w:val="1"/>
      <w:numFmt w:val="bullet"/>
      <w:lvlText w:val="o"/>
      <w:lvlJc w:val="left"/>
      <w:pPr>
        <w:ind w:left="371" w:hanging="360"/>
      </w:pPr>
      <w:rPr>
        <w:rFonts w:ascii="Courier New" w:hAnsi="Courier New" w:cs="Courier New" w:hint="default"/>
      </w:rPr>
    </w:lvl>
    <w:lvl w:ilvl="2" w:tplc="08160005" w:tentative="1">
      <w:start w:val="1"/>
      <w:numFmt w:val="bullet"/>
      <w:lvlText w:val=""/>
      <w:lvlJc w:val="left"/>
      <w:pPr>
        <w:ind w:left="1091" w:hanging="360"/>
      </w:pPr>
      <w:rPr>
        <w:rFonts w:ascii="Wingdings" w:hAnsi="Wingdings" w:hint="default"/>
      </w:rPr>
    </w:lvl>
    <w:lvl w:ilvl="3" w:tplc="08160001" w:tentative="1">
      <w:start w:val="1"/>
      <w:numFmt w:val="bullet"/>
      <w:lvlText w:val=""/>
      <w:lvlJc w:val="left"/>
      <w:pPr>
        <w:ind w:left="1811" w:hanging="360"/>
      </w:pPr>
      <w:rPr>
        <w:rFonts w:ascii="Symbol" w:hAnsi="Symbol" w:hint="default"/>
      </w:rPr>
    </w:lvl>
    <w:lvl w:ilvl="4" w:tplc="08160003" w:tentative="1">
      <w:start w:val="1"/>
      <w:numFmt w:val="bullet"/>
      <w:lvlText w:val="o"/>
      <w:lvlJc w:val="left"/>
      <w:pPr>
        <w:ind w:left="2531" w:hanging="360"/>
      </w:pPr>
      <w:rPr>
        <w:rFonts w:ascii="Courier New" w:hAnsi="Courier New" w:cs="Courier New" w:hint="default"/>
      </w:rPr>
    </w:lvl>
    <w:lvl w:ilvl="5" w:tplc="08160005" w:tentative="1">
      <w:start w:val="1"/>
      <w:numFmt w:val="bullet"/>
      <w:lvlText w:val=""/>
      <w:lvlJc w:val="left"/>
      <w:pPr>
        <w:ind w:left="3251" w:hanging="360"/>
      </w:pPr>
      <w:rPr>
        <w:rFonts w:ascii="Wingdings" w:hAnsi="Wingdings" w:hint="default"/>
      </w:rPr>
    </w:lvl>
    <w:lvl w:ilvl="6" w:tplc="08160001" w:tentative="1">
      <w:start w:val="1"/>
      <w:numFmt w:val="bullet"/>
      <w:lvlText w:val=""/>
      <w:lvlJc w:val="left"/>
      <w:pPr>
        <w:ind w:left="3971" w:hanging="360"/>
      </w:pPr>
      <w:rPr>
        <w:rFonts w:ascii="Symbol" w:hAnsi="Symbol" w:hint="default"/>
      </w:rPr>
    </w:lvl>
    <w:lvl w:ilvl="7" w:tplc="08160003" w:tentative="1">
      <w:start w:val="1"/>
      <w:numFmt w:val="bullet"/>
      <w:lvlText w:val="o"/>
      <w:lvlJc w:val="left"/>
      <w:pPr>
        <w:ind w:left="4691" w:hanging="360"/>
      </w:pPr>
      <w:rPr>
        <w:rFonts w:ascii="Courier New" w:hAnsi="Courier New" w:cs="Courier New" w:hint="default"/>
      </w:rPr>
    </w:lvl>
    <w:lvl w:ilvl="8" w:tplc="08160005" w:tentative="1">
      <w:start w:val="1"/>
      <w:numFmt w:val="bullet"/>
      <w:lvlText w:val=""/>
      <w:lvlJc w:val="left"/>
      <w:pPr>
        <w:ind w:left="5411" w:hanging="360"/>
      </w:pPr>
      <w:rPr>
        <w:rFonts w:ascii="Wingdings" w:hAnsi="Wingdings" w:hint="default"/>
      </w:rPr>
    </w:lvl>
  </w:abstractNum>
  <w:abstractNum w:abstractNumId="22" w15:restartNumberingAfterBreak="0">
    <w:nsid w:val="52BA6366"/>
    <w:multiLevelType w:val="hybridMultilevel"/>
    <w:tmpl w:val="9E20C3B8"/>
    <w:lvl w:ilvl="0" w:tplc="D7789A1C">
      <w:start w:val="5"/>
      <w:numFmt w:val="upperRoman"/>
      <w:lvlText w:val="%1."/>
      <w:lvlJc w:val="left"/>
      <w:pPr>
        <w:ind w:left="1004" w:hanging="72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3" w15:restartNumberingAfterBreak="0">
    <w:nsid w:val="54161C08"/>
    <w:multiLevelType w:val="hybridMultilevel"/>
    <w:tmpl w:val="23C6EC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937459"/>
    <w:multiLevelType w:val="hybridMultilevel"/>
    <w:tmpl w:val="765ACD6E"/>
    <w:lvl w:ilvl="0" w:tplc="242E515A">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5" w15:restartNumberingAfterBreak="0">
    <w:nsid w:val="57C55EE7"/>
    <w:multiLevelType w:val="hybridMultilevel"/>
    <w:tmpl w:val="58922CA4"/>
    <w:lvl w:ilvl="0" w:tplc="E7C06D38">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6" w15:restartNumberingAfterBreak="0">
    <w:nsid w:val="5CF6175F"/>
    <w:multiLevelType w:val="hybridMultilevel"/>
    <w:tmpl w:val="FA5091BA"/>
    <w:lvl w:ilvl="0" w:tplc="D0C8091C">
      <w:start w:val="2"/>
      <w:numFmt w:val="bullet"/>
      <w:lvlText w:val="-"/>
      <w:lvlJc w:val="left"/>
      <w:pPr>
        <w:ind w:left="644" w:hanging="360"/>
      </w:pPr>
      <w:rPr>
        <w:rFonts w:ascii="Calibri" w:eastAsiaTheme="minorHAnsi" w:hAnsi="Calibri" w:cstheme="minorBidi"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63086EAF"/>
    <w:multiLevelType w:val="hybridMultilevel"/>
    <w:tmpl w:val="8134225C"/>
    <w:lvl w:ilvl="0" w:tplc="B3D0E2E8">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365731F"/>
    <w:multiLevelType w:val="hybridMultilevel"/>
    <w:tmpl w:val="7792936A"/>
    <w:lvl w:ilvl="0" w:tplc="5EC667B8">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94958D3"/>
    <w:multiLevelType w:val="hybridMultilevel"/>
    <w:tmpl w:val="B0343DFA"/>
    <w:lvl w:ilvl="0" w:tplc="04090013">
      <w:start w:val="1"/>
      <w:numFmt w:val="upperRoman"/>
      <w:lvlText w:val="%1."/>
      <w:lvlJc w:val="righ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6C833081"/>
    <w:multiLevelType w:val="hybridMultilevel"/>
    <w:tmpl w:val="C8563884"/>
    <w:lvl w:ilvl="0" w:tplc="76503D66">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31" w15:restartNumberingAfterBreak="0">
    <w:nsid w:val="6F19519D"/>
    <w:multiLevelType w:val="hybridMultilevel"/>
    <w:tmpl w:val="798088F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5756283"/>
    <w:multiLevelType w:val="hybridMultilevel"/>
    <w:tmpl w:val="330E0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3C15DD"/>
    <w:multiLevelType w:val="multilevel"/>
    <w:tmpl w:val="0EA4013A"/>
    <w:lvl w:ilvl="0">
      <w:start w:val="1"/>
      <w:numFmt w:val="upperRoman"/>
      <w:lvlText w:val="%1."/>
      <w:lvlJc w:val="left"/>
      <w:pPr>
        <w:ind w:left="1004" w:hanging="720"/>
      </w:pPr>
      <w:rPr>
        <w:rFonts w:asciiTheme="minorHAnsi" w:eastAsiaTheme="minorHAnsi" w:hAnsiTheme="minorHAnsi" w:cstheme="minorBidi"/>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31"/>
  </w:num>
  <w:num w:numId="2">
    <w:abstractNumId w:val="9"/>
  </w:num>
  <w:num w:numId="3">
    <w:abstractNumId w:val="21"/>
  </w:num>
  <w:num w:numId="4">
    <w:abstractNumId w:val="10"/>
  </w:num>
  <w:num w:numId="5">
    <w:abstractNumId w:val="11"/>
  </w:num>
  <w:num w:numId="6">
    <w:abstractNumId w:val="1"/>
  </w:num>
  <w:num w:numId="7">
    <w:abstractNumId w:val="23"/>
  </w:num>
  <w:num w:numId="8">
    <w:abstractNumId w:val="14"/>
  </w:num>
  <w:num w:numId="9">
    <w:abstractNumId w:val="16"/>
  </w:num>
  <w:num w:numId="10">
    <w:abstractNumId w:val="15"/>
  </w:num>
  <w:num w:numId="11">
    <w:abstractNumId w:val="26"/>
  </w:num>
  <w:num w:numId="12">
    <w:abstractNumId w:val="2"/>
  </w:num>
  <w:num w:numId="13">
    <w:abstractNumId w:val="29"/>
  </w:num>
  <w:num w:numId="14">
    <w:abstractNumId w:val="4"/>
  </w:num>
  <w:num w:numId="15">
    <w:abstractNumId w:val="13"/>
  </w:num>
  <w:num w:numId="16">
    <w:abstractNumId w:val="27"/>
  </w:num>
  <w:num w:numId="17">
    <w:abstractNumId w:val="28"/>
  </w:num>
  <w:num w:numId="18">
    <w:abstractNumId w:val="6"/>
  </w:num>
  <w:num w:numId="19">
    <w:abstractNumId w:val="33"/>
  </w:num>
  <w:num w:numId="20">
    <w:abstractNumId w:val="30"/>
  </w:num>
  <w:num w:numId="21">
    <w:abstractNumId w:val="24"/>
  </w:num>
  <w:num w:numId="22">
    <w:abstractNumId w:val="25"/>
  </w:num>
  <w:num w:numId="23">
    <w:abstractNumId w:val="8"/>
  </w:num>
  <w:num w:numId="24">
    <w:abstractNumId w:val="18"/>
  </w:num>
  <w:num w:numId="25">
    <w:abstractNumId w:val="20"/>
  </w:num>
  <w:num w:numId="26">
    <w:abstractNumId w:val="32"/>
  </w:num>
  <w:num w:numId="27">
    <w:abstractNumId w:val="17"/>
  </w:num>
  <w:num w:numId="28">
    <w:abstractNumId w:val="12"/>
  </w:num>
  <w:num w:numId="29">
    <w:abstractNumId w:val="7"/>
  </w:num>
  <w:num w:numId="30">
    <w:abstractNumId w:val="5"/>
  </w:num>
  <w:num w:numId="31">
    <w:abstractNumId w:val="0"/>
  </w:num>
  <w:num w:numId="32">
    <w:abstractNumId w:val="19"/>
  </w:num>
  <w:num w:numId="33">
    <w:abstractNumId w:val="3"/>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chives Surger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z5rzdt02s5vrefssrptp51xwwsst9rxw22&quot;&gt;Theory of Mind 1&lt;record-ids&gt;&lt;item&gt;903&lt;/item&gt;&lt;item&gt;904&lt;/item&gt;&lt;item&gt;905&lt;/item&gt;&lt;item&gt;906&lt;/item&gt;&lt;item&gt;908&lt;/item&gt;&lt;item&gt;910&lt;/item&gt;&lt;item&gt;923&lt;/item&gt;&lt;item&gt;924&lt;/item&gt;&lt;item&gt;925&lt;/item&gt;&lt;item&gt;1539&lt;/item&gt;&lt;item&gt;1540&lt;/item&gt;&lt;item&gt;1620&lt;/item&gt;&lt;/record-ids&gt;&lt;/item&gt;&lt;/Libraries&gt;"/>
  </w:docVars>
  <w:rsids>
    <w:rsidRoot w:val="00FB4918"/>
    <w:rsid w:val="0000096A"/>
    <w:rsid w:val="000019F5"/>
    <w:rsid w:val="000201FC"/>
    <w:rsid w:val="00020A64"/>
    <w:rsid w:val="00022130"/>
    <w:rsid w:val="00023359"/>
    <w:rsid w:val="0002402B"/>
    <w:rsid w:val="00025F6E"/>
    <w:rsid w:val="000275B1"/>
    <w:rsid w:val="0003073C"/>
    <w:rsid w:val="00034071"/>
    <w:rsid w:val="00035E55"/>
    <w:rsid w:val="00046D2C"/>
    <w:rsid w:val="00052B48"/>
    <w:rsid w:val="000571A0"/>
    <w:rsid w:val="00070257"/>
    <w:rsid w:val="000716B0"/>
    <w:rsid w:val="00081C3E"/>
    <w:rsid w:val="0008251C"/>
    <w:rsid w:val="000A5E38"/>
    <w:rsid w:val="000A79C5"/>
    <w:rsid w:val="000B1B30"/>
    <w:rsid w:val="000D105A"/>
    <w:rsid w:val="000D379A"/>
    <w:rsid w:val="000D5A41"/>
    <w:rsid w:val="000E0B72"/>
    <w:rsid w:val="000E3AB0"/>
    <w:rsid w:val="000E5B94"/>
    <w:rsid w:val="000E7F3B"/>
    <w:rsid w:val="000F0A65"/>
    <w:rsid w:val="00100BAC"/>
    <w:rsid w:val="00104689"/>
    <w:rsid w:val="00112DDB"/>
    <w:rsid w:val="001153A9"/>
    <w:rsid w:val="0012392D"/>
    <w:rsid w:val="00124800"/>
    <w:rsid w:val="00126D45"/>
    <w:rsid w:val="00127553"/>
    <w:rsid w:val="00133C34"/>
    <w:rsid w:val="00135859"/>
    <w:rsid w:val="00140E9E"/>
    <w:rsid w:val="00144272"/>
    <w:rsid w:val="00144CC4"/>
    <w:rsid w:val="0015002A"/>
    <w:rsid w:val="0015219E"/>
    <w:rsid w:val="00157890"/>
    <w:rsid w:val="00163EF8"/>
    <w:rsid w:val="00165B50"/>
    <w:rsid w:val="00173588"/>
    <w:rsid w:val="0017419B"/>
    <w:rsid w:val="00174523"/>
    <w:rsid w:val="0017584F"/>
    <w:rsid w:val="0017764C"/>
    <w:rsid w:val="00177981"/>
    <w:rsid w:val="00177A6C"/>
    <w:rsid w:val="00182471"/>
    <w:rsid w:val="001834DF"/>
    <w:rsid w:val="00184968"/>
    <w:rsid w:val="00185226"/>
    <w:rsid w:val="00194450"/>
    <w:rsid w:val="00195A6A"/>
    <w:rsid w:val="001A704A"/>
    <w:rsid w:val="001B7418"/>
    <w:rsid w:val="001C2EA0"/>
    <w:rsid w:val="001D292B"/>
    <w:rsid w:val="001D41EB"/>
    <w:rsid w:val="001D642C"/>
    <w:rsid w:val="001D66D2"/>
    <w:rsid w:val="001D670C"/>
    <w:rsid w:val="001D76FA"/>
    <w:rsid w:val="001E264C"/>
    <w:rsid w:val="001E4F0D"/>
    <w:rsid w:val="001F267C"/>
    <w:rsid w:val="001F3961"/>
    <w:rsid w:val="001F4C34"/>
    <w:rsid w:val="0021706C"/>
    <w:rsid w:val="00217F85"/>
    <w:rsid w:val="0022034D"/>
    <w:rsid w:val="00220A92"/>
    <w:rsid w:val="002212C7"/>
    <w:rsid w:val="00224540"/>
    <w:rsid w:val="00227412"/>
    <w:rsid w:val="0023149D"/>
    <w:rsid w:val="0023184A"/>
    <w:rsid w:val="0024224B"/>
    <w:rsid w:val="002439D6"/>
    <w:rsid w:val="00244176"/>
    <w:rsid w:val="00251796"/>
    <w:rsid w:val="00260804"/>
    <w:rsid w:val="00264354"/>
    <w:rsid w:val="00264B4F"/>
    <w:rsid w:val="002665E1"/>
    <w:rsid w:val="002720AE"/>
    <w:rsid w:val="00272DB2"/>
    <w:rsid w:val="00275E60"/>
    <w:rsid w:val="00276551"/>
    <w:rsid w:val="00276808"/>
    <w:rsid w:val="00281619"/>
    <w:rsid w:val="00282689"/>
    <w:rsid w:val="002A268C"/>
    <w:rsid w:val="002B4D93"/>
    <w:rsid w:val="002B5F5C"/>
    <w:rsid w:val="002C03DC"/>
    <w:rsid w:val="002C0F76"/>
    <w:rsid w:val="002C79FC"/>
    <w:rsid w:val="002D1A67"/>
    <w:rsid w:val="002E0346"/>
    <w:rsid w:val="002E2088"/>
    <w:rsid w:val="002F11CF"/>
    <w:rsid w:val="002F1E4C"/>
    <w:rsid w:val="002F4DD4"/>
    <w:rsid w:val="0030083E"/>
    <w:rsid w:val="0031704A"/>
    <w:rsid w:val="0032079E"/>
    <w:rsid w:val="0032307B"/>
    <w:rsid w:val="00323C90"/>
    <w:rsid w:val="00324707"/>
    <w:rsid w:val="00325DA7"/>
    <w:rsid w:val="00340CAA"/>
    <w:rsid w:val="00344952"/>
    <w:rsid w:val="0034681C"/>
    <w:rsid w:val="003500D1"/>
    <w:rsid w:val="003537D1"/>
    <w:rsid w:val="0035469C"/>
    <w:rsid w:val="003570B1"/>
    <w:rsid w:val="00360699"/>
    <w:rsid w:val="00364653"/>
    <w:rsid w:val="00365F25"/>
    <w:rsid w:val="0037201A"/>
    <w:rsid w:val="003726DA"/>
    <w:rsid w:val="00374EB5"/>
    <w:rsid w:val="0038040B"/>
    <w:rsid w:val="003865E6"/>
    <w:rsid w:val="003875F3"/>
    <w:rsid w:val="00397C4B"/>
    <w:rsid w:val="003B34F5"/>
    <w:rsid w:val="003B41F2"/>
    <w:rsid w:val="003B4F14"/>
    <w:rsid w:val="003B65C3"/>
    <w:rsid w:val="003C2DA8"/>
    <w:rsid w:val="003C3428"/>
    <w:rsid w:val="003C4F77"/>
    <w:rsid w:val="003D193D"/>
    <w:rsid w:val="003D4AE8"/>
    <w:rsid w:val="003E2F20"/>
    <w:rsid w:val="003E5C1C"/>
    <w:rsid w:val="003E60A1"/>
    <w:rsid w:val="003F01BA"/>
    <w:rsid w:val="003F089F"/>
    <w:rsid w:val="00407F81"/>
    <w:rsid w:val="00410B70"/>
    <w:rsid w:val="0042370D"/>
    <w:rsid w:val="00427246"/>
    <w:rsid w:val="004274CF"/>
    <w:rsid w:val="00431B84"/>
    <w:rsid w:val="004355B1"/>
    <w:rsid w:val="004428F4"/>
    <w:rsid w:val="00450902"/>
    <w:rsid w:val="0045365D"/>
    <w:rsid w:val="00457BA3"/>
    <w:rsid w:val="00463648"/>
    <w:rsid w:val="00463F9C"/>
    <w:rsid w:val="004866C7"/>
    <w:rsid w:val="00490668"/>
    <w:rsid w:val="00495801"/>
    <w:rsid w:val="00495DC6"/>
    <w:rsid w:val="00495EBE"/>
    <w:rsid w:val="004A3BD4"/>
    <w:rsid w:val="004B0E5A"/>
    <w:rsid w:val="004B3733"/>
    <w:rsid w:val="004B3C39"/>
    <w:rsid w:val="004B4A81"/>
    <w:rsid w:val="004B6B62"/>
    <w:rsid w:val="004C030F"/>
    <w:rsid w:val="004C0C9E"/>
    <w:rsid w:val="004D5474"/>
    <w:rsid w:val="004D54B1"/>
    <w:rsid w:val="004E1214"/>
    <w:rsid w:val="004E1F32"/>
    <w:rsid w:val="004E539A"/>
    <w:rsid w:val="004F2DCA"/>
    <w:rsid w:val="004F518D"/>
    <w:rsid w:val="004F5BD8"/>
    <w:rsid w:val="00516FA4"/>
    <w:rsid w:val="005205B3"/>
    <w:rsid w:val="005246D2"/>
    <w:rsid w:val="0052665A"/>
    <w:rsid w:val="00527084"/>
    <w:rsid w:val="00530826"/>
    <w:rsid w:val="00534FED"/>
    <w:rsid w:val="00535F56"/>
    <w:rsid w:val="0054485C"/>
    <w:rsid w:val="00553A37"/>
    <w:rsid w:val="00560F05"/>
    <w:rsid w:val="00565583"/>
    <w:rsid w:val="0056763E"/>
    <w:rsid w:val="00582A19"/>
    <w:rsid w:val="00585C05"/>
    <w:rsid w:val="00593D1E"/>
    <w:rsid w:val="00596B2B"/>
    <w:rsid w:val="005A2AB1"/>
    <w:rsid w:val="005A56CD"/>
    <w:rsid w:val="005C4565"/>
    <w:rsid w:val="005D078E"/>
    <w:rsid w:val="005D0A72"/>
    <w:rsid w:val="005D3C24"/>
    <w:rsid w:val="005D4F62"/>
    <w:rsid w:val="005E2155"/>
    <w:rsid w:val="005E327D"/>
    <w:rsid w:val="005E35B3"/>
    <w:rsid w:val="005F4084"/>
    <w:rsid w:val="005F585D"/>
    <w:rsid w:val="00602BF0"/>
    <w:rsid w:val="0060381C"/>
    <w:rsid w:val="00603922"/>
    <w:rsid w:val="00607E57"/>
    <w:rsid w:val="006116E9"/>
    <w:rsid w:val="006132D9"/>
    <w:rsid w:val="00616EC8"/>
    <w:rsid w:val="006206AD"/>
    <w:rsid w:val="00620A9E"/>
    <w:rsid w:val="00622124"/>
    <w:rsid w:val="00623B67"/>
    <w:rsid w:val="00624917"/>
    <w:rsid w:val="00630B7C"/>
    <w:rsid w:val="00631A0A"/>
    <w:rsid w:val="006348A8"/>
    <w:rsid w:val="00635139"/>
    <w:rsid w:val="0063617E"/>
    <w:rsid w:val="00641B13"/>
    <w:rsid w:val="00642D5B"/>
    <w:rsid w:val="00643681"/>
    <w:rsid w:val="006507B8"/>
    <w:rsid w:val="006529F0"/>
    <w:rsid w:val="00674516"/>
    <w:rsid w:val="0067476F"/>
    <w:rsid w:val="006750C6"/>
    <w:rsid w:val="00685F77"/>
    <w:rsid w:val="006930BB"/>
    <w:rsid w:val="006A1895"/>
    <w:rsid w:val="006A1D81"/>
    <w:rsid w:val="006A702D"/>
    <w:rsid w:val="006B7F88"/>
    <w:rsid w:val="006C1C88"/>
    <w:rsid w:val="006C5C8E"/>
    <w:rsid w:val="006C7E50"/>
    <w:rsid w:val="006E00E9"/>
    <w:rsid w:val="006E0A43"/>
    <w:rsid w:val="006E3531"/>
    <w:rsid w:val="006E4854"/>
    <w:rsid w:val="006E60CF"/>
    <w:rsid w:val="006F35BE"/>
    <w:rsid w:val="007002BD"/>
    <w:rsid w:val="007020CA"/>
    <w:rsid w:val="00710017"/>
    <w:rsid w:val="007109B7"/>
    <w:rsid w:val="007141E2"/>
    <w:rsid w:val="00716A2A"/>
    <w:rsid w:val="007177EE"/>
    <w:rsid w:val="00726612"/>
    <w:rsid w:val="00731E67"/>
    <w:rsid w:val="007336EB"/>
    <w:rsid w:val="00741596"/>
    <w:rsid w:val="0074189F"/>
    <w:rsid w:val="00744DD3"/>
    <w:rsid w:val="007459E3"/>
    <w:rsid w:val="00755152"/>
    <w:rsid w:val="0075544E"/>
    <w:rsid w:val="007560FC"/>
    <w:rsid w:val="00765764"/>
    <w:rsid w:val="007679FC"/>
    <w:rsid w:val="00777A2B"/>
    <w:rsid w:val="007803DE"/>
    <w:rsid w:val="00783106"/>
    <w:rsid w:val="007845EE"/>
    <w:rsid w:val="007867AD"/>
    <w:rsid w:val="007903A8"/>
    <w:rsid w:val="007911ED"/>
    <w:rsid w:val="00793FC3"/>
    <w:rsid w:val="00794ECB"/>
    <w:rsid w:val="007A05E6"/>
    <w:rsid w:val="007A652B"/>
    <w:rsid w:val="007B4238"/>
    <w:rsid w:val="007F2C94"/>
    <w:rsid w:val="007F30F0"/>
    <w:rsid w:val="0080061C"/>
    <w:rsid w:val="00804B57"/>
    <w:rsid w:val="00814224"/>
    <w:rsid w:val="008145C4"/>
    <w:rsid w:val="00816D92"/>
    <w:rsid w:val="008241E3"/>
    <w:rsid w:val="008250C9"/>
    <w:rsid w:val="00831B61"/>
    <w:rsid w:val="00834DF0"/>
    <w:rsid w:val="00836ED1"/>
    <w:rsid w:val="00846779"/>
    <w:rsid w:val="008502A2"/>
    <w:rsid w:val="00855B7F"/>
    <w:rsid w:val="00855CC6"/>
    <w:rsid w:val="00857971"/>
    <w:rsid w:val="00860162"/>
    <w:rsid w:val="00860F30"/>
    <w:rsid w:val="008616C0"/>
    <w:rsid w:val="00862A38"/>
    <w:rsid w:val="00864A02"/>
    <w:rsid w:val="0087233E"/>
    <w:rsid w:val="008746F1"/>
    <w:rsid w:val="00880678"/>
    <w:rsid w:val="0088128D"/>
    <w:rsid w:val="008855F1"/>
    <w:rsid w:val="00895018"/>
    <w:rsid w:val="008967B4"/>
    <w:rsid w:val="008A1AE8"/>
    <w:rsid w:val="008A3E6B"/>
    <w:rsid w:val="008A46B9"/>
    <w:rsid w:val="008A6516"/>
    <w:rsid w:val="008B15B9"/>
    <w:rsid w:val="008C184F"/>
    <w:rsid w:val="008C632A"/>
    <w:rsid w:val="008D3293"/>
    <w:rsid w:val="008D49B5"/>
    <w:rsid w:val="008D6329"/>
    <w:rsid w:val="008E6CA9"/>
    <w:rsid w:val="008E6FD2"/>
    <w:rsid w:val="008F0566"/>
    <w:rsid w:val="008F3C90"/>
    <w:rsid w:val="008F59AB"/>
    <w:rsid w:val="008F771E"/>
    <w:rsid w:val="00900CA4"/>
    <w:rsid w:val="00902993"/>
    <w:rsid w:val="0090736C"/>
    <w:rsid w:val="00913826"/>
    <w:rsid w:val="00914523"/>
    <w:rsid w:val="00930E56"/>
    <w:rsid w:val="00931B1A"/>
    <w:rsid w:val="00943BCE"/>
    <w:rsid w:val="00943CE0"/>
    <w:rsid w:val="00945322"/>
    <w:rsid w:val="00952A46"/>
    <w:rsid w:val="009551F2"/>
    <w:rsid w:val="00961887"/>
    <w:rsid w:val="009651C5"/>
    <w:rsid w:val="00971BF5"/>
    <w:rsid w:val="00971FDA"/>
    <w:rsid w:val="0098375F"/>
    <w:rsid w:val="00983D7B"/>
    <w:rsid w:val="009910F6"/>
    <w:rsid w:val="00991914"/>
    <w:rsid w:val="00992CE4"/>
    <w:rsid w:val="009B40C1"/>
    <w:rsid w:val="009B4C9A"/>
    <w:rsid w:val="009B6ABA"/>
    <w:rsid w:val="009C0306"/>
    <w:rsid w:val="009C190A"/>
    <w:rsid w:val="009E48CE"/>
    <w:rsid w:val="009E5942"/>
    <w:rsid w:val="009E70FC"/>
    <w:rsid w:val="009F26ED"/>
    <w:rsid w:val="009F3BB5"/>
    <w:rsid w:val="009F4F0F"/>
    <w:rsid w:val="00A03F0E"/>
    <w:rsid w:val="00A067F0"/>
    <w:rsid w:val="00A13013"/>
    <w:rsid w:val="00A17BF1"/>
    <w:rsid w:val="00A20D67"/>
    <w:rsid w:val="00A21364"/>
    <w:rsid w:val="00A23A93"/>
    <w:rsid w:val="00A27474"/>
    <w:rsid w:val="00A317E1"/>
    <w:rsid w:val="00A3195C"/>
    <w:rsid w:val="00A33CE7"/>
    <w:rsid w:val="00A345A6"/>
    <w:rsid w:val="00A40C26"/>
    <w:rsid w:val="00A41CB3"/>
    <w:rsid w:val="00A431FB"/>
    <w:rsid w:val="00A4618B"/>
    <w:rsid w:val="00A50AF2"/>
    <w:rsid w:val="00A51260"/>
    <w:rsid w:val="00A5598E"/>
    <w:rsid w:val="00A60487"/>
    <w:rsid w:val="00A613C9"/>
    <w:rsid w:val="00A66091"/>
    <w:rsid w:val="00A71940"/>
    <w:rsid w:val="00A758C3"/>
    <w:rsid w:val="00A847EB"/>
    <w:rsid w:val="00A85763"/>
    <w:rsid w:val="00A861C7"/>
    <w:rsid w:val="00A86857"/>
    <w:rsid w:val="00A8765F"/>
    <w:rsid w:val="00A90519"/>
    <w:rsid w:val="00A978AB"/>
    <w:rsid w:val="00AB1618"/>
    <w:rsid w:val="00AB7079"/>
    <w:rsid w:val="00AC2442"/>
    <w:rsid w:val="00AC474E"/>
    <w:rsid w:val="00AC58B8"/>
    <w:rsid w:val="00AD038F"/>
    <w:rsid w:val="00AD493B"/>
    <w:rsid w:val="00AF7504"/>
    <w:rsid w:val="00B0375E"/>
    <w:rsid w:val="00B052C8"/>
    <w:rsid w:val="00B07D69"/>
    <w:rsid w:val="00B15877"/>
    <w:rsid w:val="00B15B57"/>
    <w:rsid w:val="00B20269"/>
    <w:rsid w:val="00B2077D"/>
    <w:rsid w:val="00B25C9C"/>
    <w:rsid w:val="00B31787"/>
    <w:rsid w:val="00B33EF1"/>
    <w:rsid w:val="00B4397C"/>
    <w:rsid w:val="00B43FB6"/>
    <w:rsid w:val="00B4521A"/>
    <w:rsid w:val="00B53667"/>
    <w:rsid w:val="00B65978"/>
    <w:rsid w:val="00B67DEC"/>
    <w:rsid w:val="00B70727"/>
    <w:rsid w:val="00B7426D"/>
    <w:rsid w:val="00B74C87"/>
    <w:rsid w:val="00B84669"/>
    <w:rsid w:val="00B86AD0"/>
    <w:rsid w:val="00B92953"/>
    <w:rsid w:val="00B942C1"/>
    <w:rsid w:val="00B944B0"/>
    <w:rsid w:val="00B94A16"/>
    <w:rsid w:val="00BA12EC"/>
    <w:rsid w:val="00BA3572"/>
    <w:rsid w:val="00BA49E6"/>
    <w:rsid w:val="00BA5625"/>
    <w:rsid w:val="00BA6736"/>
    <w:rsid w:val="00BB01A5"/>
    <w:rsid w:val="00BB52FB"/>
    <w:rsid w:val="00BC0E9C"/>
    <w:rsid w:val="00BD72A9"/>
    <w:rsid w:val="00BE014B"/>
    <w:rsid w:val="00BE0FF0"/>
    <w:rsid w:val="00BE41BD"/>
    <w:rsid w:val="00BE5332"/>
    <w:rsid w:val="00BE6EDC"/>
    <w:rsid w:val="00BF28EE"/>
    <w:rsid w:val="00C0003D"/>
    <w:rsid w:val="00C0237B"/>
    <w:rsid w:val="00C033D8"/>
    <w:rsid w:val="00C041DE"/>
    <w:rsid w:val="00C06A3A"/>
    <w:rsid w:val="00C1210A"/>
    <w:rsid w:val="00C16492"/>
    <w:rsid w:val="00C1758C"/>
    <w:rsid w:val="00C17E32"/>
    <w:rsid w:val="00C21EBE"/>
    <w:rsid w:val="00C2432A"/>
    <w:rsid w:val="00C31EC5"/>
    <w:rsid w:val="00C403D3"/>
    <w:rsid w:val="00C44BD4"/>
    <w:rsid w:val="00C4554A"/>
    <w:rsid w:val="00C5014D"/>
    <w:rsid w:val="00C5205A"/>
    <w:rsid w:val="00C644A4"/>
    <w:rsid w:val="00C65F07"/>
    <w:rsid w:val="00C65FE9"/>
    <w:rsid w:val="00C6695D"/>
    <w:rsid w:val="00C67DA5"/>
    <w:rsid w:val="00C736DD"/>
    <w:rsid w:val="00C8059E"/>
    <w:rsid w:val="00C8071E"/>
    <w:rsid w:val="00C81D5E"/>
    <w:rsid w:val="00C857B7"/>
    <w:rsid w:val="00C85F3F"/>
    <w:rsid w:val="00C86FAF"/>
    <w:rsid w:val="00C93B13"/>
    <w:rsid w:val="00C95FAB"/>
    <w:rsid w:val="00C96291"/>
    <w:rsid w:val="00C972D5"/>
    <w:rsid w:val="00CA12CE"/>
    <w:rsid w:val="00CA1DE8"/>
    <w:rsid w:val="00CA24BC"/>
    <w:rsid w:val="00CA39F8"/>
    <w:rsid w:val="00CB23F8"/>
    <w:rsid w:val="00CB64B9"/>
    <w:rsid w:val="00CC1304"/>
    <w:rsid w:val="00CC2BFD"/>
    <w:rsid w:val="00CC3830"/>
    <w:rsid w:val="00CD0335"/>
    <w:rsid w:val="00CD2FC0"/>
    <w:rsid w:val="00CD3918"/>
    <w:rsid w:val="00CD3EF2"/>
    <w:rsid w:val="00CD54FB"/>
    <w:rsid w:val="00CE0370"/>
    <w:rsid w:val="00CF3FF2"/>
    <w:rsid w:val="00D0241D"/>
    <w:rsid w:val="00D14751"/>
    <w:rsid w:val="00D15B42"/>
    <w:rsid w:val="00D17548"/>
    <w:rsid w:val="00D2561E"/>
    <w:rsid w:val="00D308BD"/>
    <w:rsid w:val="00D35D88"/>
    <w:rsid w:val="00D42277"/>
    <w:rsid w:val="00D42289"/>
    <w:rsid w:val="00D46007"/>
    <w:rsid w:val="00D523CB"/>
    <w:rsid w:val="00D53637"/>
    <w:rsid w:val="00D54F5F"/>
    <w:rsid w:val="00D6228D"/>
    <w:rsid w:val="00D67BFA"/>
    <w:rsid w:val="00D70687"/>
    <w:rsid w:val="00D836F8"/>
    <w:rsid w:val="00D8452F"/>
    <w:rsid w:val="00D84615"/>
    <w:rsid w:val="00D950EA"/>
    <w:rsid w:val="00D953EE"/>
    <w:rsid w:val="00D97B78"/>
    <w:rsid w:val="00DA0A8F"/>
    <w:rsid w:val="00DA1151"/>
    <w:rsid w:val="00DC5BB5"/>
    <w:rsid w:val="00DD0E28"/>
    <w:rsid w:val="00DD1896"/>
    <w:rsid w:val="00DD4604"/>
    <w:rsid w:val="00DD79A7"/>
    <w:rsid w:val="00DE446C"/>
    <w:rsid w:val="00DE5733"/>
    <w:rsid w:val="00DE7EDE"/>
    <w:rsid w:val="00DF1170"/>
    <w:rsid w:val="00DF29A7"/>
    <w:rsid w:val="00DF4325"/>
    <w:rsid w:val="00DF4614"/>
    <w:rsid w:val="00DF5B69"/>
    <w:rsid w:val="00DF71A3"/>
    <w:rsid w:val="00E04D9D"/>
    <w:rsid w:val="00E13E49"/>
    <w:rsid w:val="00E16BD9"/>
    <w:rsid w:val="00E17B81"/>
    <w:rsid w:val="00E21338"/>
    <w:rsid w:val="00E31434"/>
    <w:rsid w:val="00E347A9"/>
    <w:rsid w:val="00E35A01"/>
    <w:rsid w:val="00E37B6D"/>
    <w:rsid w:val="00E410D4"/>
    <w:rsid w:val="00E4424C"/>
    <w:rsid w:val="00E447E0"/>
    <w:rsid w:val="00E45DB9"/>
    <w:rsid w:val="00E46830"/>
    <w:rsid w:val="00E5070E"/>
    <w:rsid w:val="00E54050"/>
    <w:rsid w:val="00E54A21"/>
    <w:rsid w:val="00E55AD6"/>
    <w:rsid w:val="00E644F4"/>
    <w:rsid w:val="00E64E05"/>
    <w:rsid w:val="00E726EE"/>
    <w:rsid w:val="00E736C3"/>
    <w:rsid w:val="00E769E1"/>
    <w:rsid w:val="00E77D64"/>
    <w:rsid w:val="00E805B3"/>
    <w:rsid w:val="00E8631A"/>
    <w:rsid w:val="00E874AA"/>
    <w:rsid w:val="00E913D2"/>
    <w:rsid w:val="00E938B6"/>
    <w:rsid w:val="00E9743B"/>
    <w:rsid w:val="00EA0D2A"/>
    <w:rsid w:val="00EA28B5"/>
    <w:rsid w:val="00EC3780"/>
    <w:rsid w:val="00ED193F"/>
    <w:rsid w:val="00ED43CC"/>
    <w:rsid w:val="00ED51D9"/>
    <w:rsid w:val="00EE6E0F"/>
    <w:rsid w:val="00EF2249"/>
    <w:rsid w:val="00EF4655"/>
    <w:rsid w:val="00EF47D4"/>
    <w:rsid w:val="00F01A6C"/>
    <w:rsid w:val="00F038B6"/>
    <w:rsid w:val="00F07BC4"/>
    <w:rsid w:val="00F128CE"/>
    <w:rsid w:val="00F16DCC"/>
    <w:rsid w:val="00F17F15"/>
    <w:rsid w:val="00F22D78"/>
    <w:rsid w:val="00F22F3A"/>
    <w:rsid w:val="00F30719"/>
    <w:rsid w:val="00F31970"/>
    <w:rsid w:val="00F323CE"/>
    <w:rsid w:val="00F32CBA"/>
    <w:rsid w:val="00F33C39"/>
    <w:rsid w:val="00F364C4"/>
    <w:rsid w:val="00F42211"/>
    <w:rsid w:val="00F43B11"/>
    <w:rsid w:val="00F4462B"/>
    <w:rsid w:val="00F56DE2"/>
    <w:rsid w:val="00F647AF"/>
    <w:rsid w:val="00F6511C"/>
    <w:rsid w:val="00F72C7A"/>
    <w:rsid w:val="00F733B9"/>
    <w:rsid w:val="00F736DA"/>
    <w:rsid w:val="00F774EE"/>
    <w:rsid w:val="00F77736"/>
    <w:rsid w:val="00F80F25"/>
    <w:rsid w:val="00F861B1"/>
    <w:rsid w:val="00FA1D44"/>
    <w:rsid w:val="00FA4FD7"/>
    <w:rsid w:val="00FA5F02"/>
    <w:rsid w:val="00FB0E03"/>
    <w:rsid w:val="00FB4324"/>
    <w:rsid w:val="00FB4918"/>
    <w:rsid w:val="00FB4DB8"/>
    <w:rsid w:val="00FC3B19"/>
    <w:rsid w:val="00FC43D5"/>
    <w:rsid w:val="00FC5FB2"/>
    <w:rsid w:val="00FD1BF6"/>
    <w:rsid w:val="00FD6E2A"/>
    <w:rsid w:val="00FE0BC9"/>
    <w:rsid w:val="00FE53B0"/>
    <w:rsid w:val="00FE53D3"/>
    <w:rsid w:val="00FE6499"/>
    <w:rsid w:val="00FE6D92"/>
    <w:rsid w:val="00FF2D7B"/>
    <w:rsid w:val="00FF31FC"/>
    <w:rsid w:val="00FF39CB"/>
    <w:rsid w:val="00FF477B"/>
    <w:rsid w:val="00FF662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A5AE26"/>
  <w15:docId w15:val="{4DBCCE3A-6F6F-4496-9F68-CDEDC8454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0237B"/>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FB4918"/>
    <w:pPr>
      <w:ind w:left="720"/>
      <w:contextualSpacing/>
    </w:pPr>
  </w:style>
  <w:style w:type="character" w:styleId="Refdecomentrio">
    <w:name w:val="annotation reference"/>
    <w:basedOn w:val="Tipodeletrapredefinidodopargrafo"/>
    <w:uiPriority w:val="99"/>
    <w:semiHidden/>
    <w:unhideWhenUsed/>
    <w:rsid w:val="00F736DA"/>
    <w:rPr>
      <w:sz w:val="16"/>
      <w:szCs w:val="16"/>
    </w:rPr>
  </w:style>
  <w:style w:type="paragraph" w:styleId="Textodecomentrio">
    <w:name w:val="annotation text"/>
    <w:basedOn w:val="Normal"/>
    <w:link w:val="TextodecomentrioCarter"/>
    <w:uiPriority w:val="99"/>
    <w:semiHidden/>
    <w:unhideWhenUsed/>
    <w:rsid w:val="00F736D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F736DA"/>
    <w:rPr>
      <w:sz w:val="20"/>
      <w:szCs w:val="20"/>
    </w:rPr>
  </w:style>
  <w:style w:type="paragraph" w:styleId="Assuntodecomentrio">
    <w:name w:val="annotation subject"/>
    <w:basedOn w:val="Textodecomentrio"/>
    <w:next w:val="Textodecomentrio"/>
    <w:link w:val="AssuntodecomentrioCarter"/>
    <w:uiPriority w:val="99"/>
    <w:semiHidden/>
    <w:unhideWhenUsed/>
    <w:rsid w:val="00F736DA"/>
    <w:rPr>
      <w:b/>
      <w:bCs/>
    </w:rPr>
  </w:style>
  <w:style w:type="character" w:customStyle="1" w:styleId="AssuntodecomentrioCarter">
    <w:name w:val="Assunto de comentário Caráter"/>
    <w:basedOn w:val="TextodecomentrioCarter"/>
    <w:link w:val="Assuntodecomentrio"/>
    <w:uiPriority w:val="99"/>
    <w:semiHidden/>
    <w:rsid w:val="00F736DA"/>
    <w:rPr>
      <w:b/>
      <w:bCs/>
      <w:sz w:val="20"/>
      <w:szCs w:val="20"/>
    </w:rPr>
  </w:style>
  <w:style w:type="paragraph" w:styleId="Textodebalo">
    <w:name w:val="Balloon Text"/>
    <w:basedOn w:val="Normal"/>
    <w:link w:val="TextodebaloCarter"/>
    <w:uiPriority w:val="99"/>
    <w:semiHidden/>
    <w:unhideWhenUsed/>
    <w:rsid w:val="00F736DA"/>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F736DA"/>
    <w:rPr>
      <w:rFonts w:ascii="Tahoma" w:hAnsi="Tahoma" w:cs="Tahoma"/>
      <w:sz w:val="16"/>
      <w:szCs w:val="16"/>
    </w:rPr>
  </w:style>
  <w:style w:type="table" w:styleId="TabelacomGrelha">
    <w:name w:val="Table Grid"/>
    <w:basedOn w:val="Tabelanormal"/>
    <w:uiPriority w:val="59"/>
    <w:rsid w:val="00A06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1">
    <w:name w:val="Medium Shading 21"/>
    <w:basedOn w:val="Tabelanormal"/>
    <w:uiPriority w:val="64"/>
    <w:rsid w:val="0086016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Grid1">
    <w:name w:val="Light Grid1"/>
    <w:basedOn w:val="Tabelanormal"/>
    <w:uiPriority w:val="62"/>
    <w:rsid w:val="008601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List11">
    <w:name w:val="Medium List 11"/>
    <w:basedOn w:val="Tabelanormal"/>
    <w:uiPriority w:val="65"/>
    <w:rsid w:val="0086016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21">
    <w:name w:val="Medium List 21"/>
    <w:basedOn w:val="Tabelanormal"/>
    <w:uiPriority w:val="66"/>
    <w:rsid w:val="0086016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LightShading1">
    <w:name w:val="Light Shading1"/>
    <w:basedOn w:val="Tabelanormal"/>
    <w:uiPriority w:val="60"/>
    <w:rsid w:val="008601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5A56CD"/>
    <w:pPr>
      <w:spacing w:after="0"/>
      <w:jc w:val="center"/>
    </w:pPr>
    <w:rPr>
      <w:rFonts w:ascii="Calibri" w:hAnsi="Calibri" w:cs="Calibri"/>
      <w:lang w:val="en-US"/>
    </w:rPr>
  </w:style>
  <w:style w:type="paragraph" w:customStyle="1" w:styleId="EndNoteBibliography">
    <w:name w:val="EndNote Bibliography"/>
    <w:basedOn w:val="Normal"/>
    <w:rsid w:val="005A56CD"/>
    <w:pPr>
      <w:spacing w:line="240" w:lineRule="auto"/>
    </w:pPr>
    <w:rPr>
      <w:rFonts w:ascii="Calibri" w:hAnsi="Calibri" w:cs="Calibri"/>
      <w:lang w:val="en-US"/>
    </w:rPr>
  </w:style>
  <w:style w:type="paragraph" w:styleId="Reviso">
    <w:name w:val="Revision"/>
    <w:hidden/>
    <w:uiPriority w:val="99"/>
    <w:semiHidden/>
    <w:rsid w:val="00135859"/>
    <w:pPr>
      <w:spacing w:after="0" w:line="240" w:lineRule="auto"/>
    </w:pPr>
  </w:style>
  <w:style w:type="character" w:styleId="Hiperligao">
    <w:name w:val="Hyperlink"/>
    <w:basedOn w:val="Tipodeletrapredefinidodopargrafo"/>
    <w:uiPriority w:val="99"/>
    <w:unhideWhenUsed/>
    <w:rsid w:val="00D54F5F"/>
    <w:rPr>
      <w:color w:val="0000FF" w:themeColor="hyperlink"/>
      <w:u w:val="single"/>
    </w:rPr>
  </w:style>
  <w:style w:type="character" w:customStyle="1" w:styleId="Mencionar1">
    <w:name w:val="Mencionar1"/>
    <w:basedOn w:val="Tipodeletrapredefinidodopargrafo"/>
    <w:uiPriority w:val="99"/>
    <w:semiHidden/>
    <w:unhideWhenUsed/>
    <w:rsid w:val="00D54F5F"/>
    <w:rPr>
      <w:color w:val="2B579A"/>
      <w:shd w:val="clear" w:color="auto" w:fill="E6E6E6"/>
    </w:rPr>
  </w:style>
  <w:style w:type="character" w:customStyle="1" w:styleId="MenoNoResolvida1">
    <w:name w:val="Menção Não Resolvida1"/>
    <w:basedOn w:val="Tipodeletrapredefinidodopargrafo"/>
    <w:uiPriority w:val="99"/>
    <w:semiHidden/>
    <w:unhideWhenUsed/>
    <w:rsid w:val="007560FC"/>
    <w:rPr>
      <w:color w:val="808080"/>
      <w:shd w:val="clear" w:color="auto" w:fill="E6E6E6"/>
    </w:rPr>
  </w:style>
  <w:style w:type="paragraph" w:styleId="Cabealho">
    <w:name w:val="header"/>
    <w:basedOn w:val="Normal"/>
    <w:link w:val="CabealhoCarter"/>
    <w:uiPriority w:val="99"/>
    <w:unhideWhenUsed/>
    <w:rsid w:val="00E17B81"/>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17B81"/>
  </w:style>
  <w:style w:type="paragraph" w:styleId="Rodap">
    <w:name w:val="footer"/>
    <w:basedOn w:val="Normal"/>
    <w:link w:val="RodapCarter"/>
    <w:uiPriority w:val="99"/>
    <w:unhideWhenUsed/>
    <w:rsid w:val="00E17B81"/>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17B81"/>
  </w:style>
  <w:style w:type="character" w:styleId="MenoNoResolvida">
    <w:name w:val="Unresolved Mention"/>
    <w:basedOn w:val="Tipodeletrapredefinidodopargrafo"/>
    <w:uiPriority w:val="99"/>
    <w:semiHidden/>
    <w:unhideWhenUsed/>
    <w:rsid w:val="00E938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95143">
      <w:bodyDiv w:val="1"/>
      <w:marLeft w:val="0"/>
      <w:marRight w:val="0"/>
      <w:marTop w:val="0"/>
      <w:marBottom w:val="0"/>
      <w:divBdr>
        <w:top w:val="none" w:sz="0" w:space="0" w:color="auto"/>
        <w:left w:val="none" w:sz="0" w:space="0" w:color="auto"/>
        <w:bottom w:val="none" w:sz="0" w:space="0" w:color="auto"/>
        <w:right w:val="none" w:sz="0" w:space="0" w:color="auto"/>
      </w:divBdr>
    </w:div>
    <w:div w:id="150484767">
      <w:bodyDiv w:val="1"/>
      <w:marLeft w:val="0"/>
      <w:marRight w:val="0"/>
      <w:marTop w:val="0"/>
      <w:marBottom w:val="0"/>
      <w:divBdr>
        <w:top w:val="none" w:sz="0" w:space="0" w:color="auto"/>
        <w:left w:val="none" w:sz="0" w:space="0" w:color="auto"/>
        <w:bottom w:val="none" w:sz="0" w:space="0" w:color="auto"/>
        <w:right w:val="none" w:sz="0" w:space="0" w:color="auto"/>
      </w:divBdr>
    </w:div>
    <w:div w:id="394161963">
      <w:bodyDiv w:val="1"/>
      <w:marLeft w:val="0"/>
      <w:marRight w:val="0"/>
      <w:marTop w:val="0"/>
      <w:marBottom w:val="0"/>
      <w:divBdr>
        <w:top w:val="none" w:sz="0" w:space="0" w:color="auto"/>
        <w:left w:val="none" w:sz="0" w:space="0" w:color="auto"/>
        <w:bottom w:val="none" w:sz="0" w:space="0" w:color="auto"/>
        <w:right w:val="none" w:sz="0" w:space="0" w:color="auto"/>
      </w:divBdr>
      <w:divsChild>
        <w:div w:id="719480783">
          <w:marLeft w:val="0"/>
          <w:marRight w:val="0"/>
          <w:marTop w:val="0"/>
          <w:marBottom w:val="0"/>
          <w:divBdr>
            <w:top w:val="none" w:sz="0" w:space="0" w:color="auto"/>
            <w:left w:val="none" w:sz="0" w:space="0" w:color="auto"/>
            <w:bottom w:val="none" w:sz="0" w:space="0" w:color="auto"/>
            <w:right w:val="none" w:sz="0" w:space="0" w:color="auto"/>
          </w:divBdr>
          <w:divsChild>
            <w:div w:id="2139956735">
              <w:marLeft w:val="0"/>
              <w:marRight w:val="0"/>
              <w:marTop w:val="0"/>
              <w:marBottom w:val="0"/>
              <w:divBdr>
                <w:top w:val="none" w:sz="0" w:space="0" w:color="auto"/>
                <w:left w:val="none" w:sz="0" w:space="0" w:color="auto"/>
                <w:bottom w:val="none" w:sz="0" w:space="0" w:color="auto"/>
                <w:right w:val="none" w:sz="0" w:space="0" w:color="auto"/>
              </w:divBdr>
              <w:divsChild>
                <w:div w:id="2067483139">
                  <w:marLeft w:val="0"/>
                  <w:marRight w:val="0"/>
                  <w:marTop w:val="0"/>
                  <w:marBottom w:val="0"/>
                  <w:divBdr>
                    <w:top w:val="none" w:sz="0" w:space="0" w:color="auto"/>
                    <w:left w:val="none" w:sz="0" w:space="0" w:color="auto"/>
                    <w:bottom w:val="none" w:sz="0" w:space="0" w:color="auto"/>
                    <w:right w:val="none" w:sz="0" w:space="0" w:color="auto"/>
                  </w:divBdr>
                  <w:divsChild>
                    <w:div w:id="657341991">
                      <w:marLeft w:val="0"/>
                      <w:marRight w:val="0"/>
                      <w:marTop w:val="0"/>
                      <w:marBottom w:val="0"/>
                      <w:divBdr>
                        <w:top w:val="none" w:sz="0" w:space="0" w:color="auto"/>
                        <w:left w:val="none" w:sz="0" w:space="0" w:color="auto"/>
                        <w:bottom w:val="none" w:sz="0" w:space="0" w:color="auto"/>
                        <w:right w:val="none" w:sz="0" w:space="0" w:color="auto"/>
                      </w:divBdr>
                      <w:divsChild>
                        <w:div w:id="1664426254">
                          <w:marLeft w:val="0"/>
                          <w:marRight w:val="0"/>
                          <w:marTop w:val="0"/>
                          <w:marBottom w:val="0"/>
                          <w:divBdr>
                            <w:top w:val="none" w:sz="0" w:space="0" w:color="auto"/>
                            <w:left w:val="none" w:sz="0" w:space="0" w:color="auto"/>
                            <w:bottom w:val="none" w:sz="0" w:space="0" w:color="auto"/>
                            <w:right w:val="none" w:sz="0" w:space="0" w:color="auto"/>
                          </w:divBdr>
                          <w:divsChild>
                            <w:div w:id="2118870142">
                              <w:marLeft w:val="0"/>
                              <w:marRight w:val="0"/>
                              <w:marTop w:val="0"/>
                              <w:marBottom w:val="0"/>
                              <w:divBdr>
                                <w:top w:val="none" w:sz="0" w:space="0" w:color="auto"/>
                                <w:left w:val="none" w:sz="0" w:space="0" w:color="auto"/>
                                <w:bottom w:val="none" w:sz="0" w:space="0" w:color="auto"/>
                                <w:right w:val="none" w:sz="0" w:space="0" w:color="auto"/>
                              </w:divBdr>
                              <w:divsChild>
                                <w:div w:id="2045128974">
                                  <w:marLeft w:val="0"/>
                                  <w:marRight w:val="0"/>
                                  <w:marTop w:val="0"/>
                                  <w:marBottom w:val="0"/>
                                  <w:divBdr>
                                    <w:top w:val="none" w:sz="0" w:space="0" w:color="auto"/>
                                    <w:left w:val="none" w:sz="0" w:space="0" w:color="auto"/>
                                    <w:bottom w:val="none" w:sz="0" w:space="0" w:color="auto"/>
                                    <w:right w:val="none" w:sz="0" w:space="0" w:color="auto"/>
                                  </w:divBdr>
                                  <w:divsChild>
                                    <w:div w:id="1752239512">
                                      <w:marLeft w:val="60"/>
                                      <w:marRight w:val="0"/>
                                      <w:marTop w:val="0"/>
                                      <w:marBottom w:val="0"/>
                                      <w:divBdr>
                                        <w:top w:val="none" w:sz="0" w:space="0" w:color="auto"/>
                                        <w:left w:val="none" w:sz="0" w:space="0" w:color="auto"/>
                                        <w:bottom w:val="none" w:sz="0" w:space="0" w:color="auto"/>
                                        <w:right w:val="none" w:sz="0" w:space="0" w:color="auto"/>
                                      </w:divBdr>
                                      <w:divsChild>
                                        <w:div w:id="251159515">
                                          <w:marLeft w:val="0"/>
                                          <w:marRight w:val="0"/>
                                          <w:marTop w:val="0"/>
                                          <w:marBottom w:val="0"/>
                                          <w:divBdr>
                                            <w:top w:val="none" w:sz="0" w:space="0" w:color="auto"/>
                                            <w:left w:val="none" w:sz="0" w:space="0" w:color="auto"/>
                                            <w:bottom w:val="none" w:sz="0" w:space="0" w:color="auto"/>
                                            <w:right w:val="none" w:sz="0" w:space="0" w:color="auto"/>
                                          </w:divBdr>
                                          <w:divsChild>
                                            <w:div w:id="1248071835">
                                              <w:marLeft w:val="0"/>
                                              <w:marRight w:val="0"/>
                                              <w:marTop w:val="0"/>
                                              <w:marBottom w:val="120"/>
                                              <w:divBdr>
                                                <w:top w:val="single" w:sz="6" w:space="0" w:color="F5F5F5"/>
                                                <w:left w:val="single" w:sz="6" w:space="0" w:color="F5F5F5"/>
                                                <w:bottom w:val="single" w:sz="6" w:space="0" w:color="F5F5F5"/>
                                                <w:right w:val="single" w:sz="6" w:space="0" w:color="F5F5F5"/>
                                              </w:divBdr>
                                              <w:divsChild>
                                                <w:div w:id="1914394792">
                                                  <w:marLeft w:val="0"/>
                                                  <w:marRight w:val="0"/>
                                                  <w:marTop w:val="0"/>
                                                  <w:marBottom w:val="0"/>
                                                  <w:divBdr>
                                                    <w:top w:val="none" w:sz="0" w:space="0" w:color="auto"/>
                                                    <w:left w:val="none" w:sz="0" w:space="0" w:color="auto"/>
                                                    <w:bottom w:val="none" w:sz="0" w:space="0" w:color="auto"/>
                                                    <w:right w:val="none" w:sz="0" w:space="0" w:color="auto"/>
                                                  </w:divBdr>
                                                  <w:divsChild>
                                                    <w:div w:id="86528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1431408">
      <w:bodyDiv w:val="1"/>
      <w:marLeft w:val="0"/>
      <w:marRight w:val="0"/>
      <w:marTop w:val="0"/>
      <w:marBottom w:val="0"/>
      <w:divBdr>
        <w:top w:val="none" w:sz="0" w:space="0" w:color="auto"/>
        <w:left w:val="none" w:sz="0" w:space="0" w:color="auto"/>
        <w:bottom w:val="none" w:sz="0" w:space="0" w:color="auto"/>
        <w:right w:val="none" w:sz="0" w:space="0" w:color="auto"/>
      </w:divBdr>
      <w:divsChild>
        <w:div w:id="1415276862">
          <w:marLeft w:val="0"/>
          <w:marRight w:val="0"/>
          <w:marTop w:val="0"/>
          <w:marBottom w:val="0"/>
          <w:divBdr>
            <w:top w:val="none" w:sz="0" w:space="0" w:color="auto"/>
            <w:left w:val="none" w:sz="0" w:space="0" w:color="auto"/>
            <w:bottom w:val="none" w:sz="0" w:space="0" w:color="auto"/>
            <w:right w:val="none" w:sz="0" w:space="0" w:color="auto"/>
          </w:divBdr>
        </w:div>
        <w:div w:id="917984831">
          <w:marLeft w:val="0"/>
          <w:marRight w:val="0"/>
          <w:marTop w:val="0"/>
          <w:marBottom w:val="0"/>
          <w:divBdr>
            <w:top w:val="none" w:sz="0" w:space="0" w:color="auto"/>
            <w:left w:val="none" w:sz="0" w:space="0" w:color="auto"/>
            <w:bottom w:val="none" w:sz="0" w:space="0" w:color="auto"/>
            <w:right w:val="none" w:sz="0" w:space="0" w:color="auto"/>
          </w:divBdr>
          <w:divsChild>
            <w:div w:id="218130687">
              <w:marLeft w:val="0"/>
              <w:marRight w:val="0"/>
              <w:marTop w:val="0"/>
              <w:marBottom w:val="0"/>
              <w:divBdr>
                <w:top w:val="none" w:sz="0" w:space="0" w:color="auto"/>
                <w:left w:val="none" w:sz="0" w:space="0" w:color="auto"/>
                <w:bottom w:val="none" w:sz="0" w:space="0" w:color="auto"/>
                <w:right w:val="none" w:sz="0" w:space="0" w:color="auto"/>
              </w:divBdr>
              <w:divsChild>
                <w:div w:id="1495872239">
                  <w:marLeft w:val="0"/>
                  <w:marRight w:val="0"/>
                  <w:marTop w:val="0"/>
                  <w:marBottom w:val="0"/>
                  <w:divBdr>
                    <w:top w:val="none" w:sz="0" w:space="0" w:color="auto"/>
                    <w:left w:val="none" w:sz="0" w:space="0" w:color="auto"/>
                    <w:bottom w:val="none" w:sz="0" w:space="0" w:color="auto"/>
                    <w:right w:val="none" w:sz="0" w:space="0" w:color="auto"/>
                  </w:divBdr>
                  <w:divsChild>
                    <w:div w:id="1767731861">
                      <w:marLeft w:val="0"/>
                      <w:marRight w:val="0"/>
                      <w:marTop w:val="0"/>
                      <w:marBottom w:val="0"/>
                      <w:divBdr>
                        <w:top w:val="none" w:sz="0" w:space="0" w:color="auto"/>
                        <w:left w:val="none" w:sz="0" w:space="0" w:color="auto"/>
                        <w:bottom w:val="none" w:sz="0" w:space="0" w:color="auto"/>
                        <w:right w:val="none" w:sz="0" w:space="0" w:color="auto"/>
                      </w:divBdr>
                      <w:divsChild>
                        <w:div w:id="44985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2377670">
          <w:marLeft w:val="0"/>
          <w:marRight w:val="0"/>
          <w:marTop w:val="0"/>
          <w:marBottom w:val="0"/>
          <w:divBdr>
            <w:top w:val="none" w:sz="0" w:space="0" w:color="auto"/>
            <w:left w:val="none" w:sz="0" w:space="0" w:color="auto"/>
            <w:bottom w:val="none" w:sz="0" w:space="0" w:color="auto"/>
            <w:right w:val="none" w:sz="0" w:space="0" w:color="auto"/>
          </w:divBdr>
          <w:divsChild>
            <w:div w:id="1462191337">
              <w:marLeft w:val="0"/>
              <w:marRight w:val="0"/>
              <w:marTop w:val="0"/>
              <w:marBottom w:val="0"/>
              <w:divBdr>
                <w:top w:val="none" w:sz="0" w:space="0" w:color="auto"/>
                <w:left w:val="none" w:sz="0" w:space="0" w:color="auto"/>
                <w:bottom w:val="none" w:sz="0" w:space="0" w:color="auto"/>
                <w:right w:val="none" w:sz="0" w:space="0" w:color="auto"/>
              </w:divBdr>
              <w:divsChild>
                <w:div w:id="1175148182">
                  <w:marLeft w:val="0"/>
                  <w:marRight w:val="0"/>
                  <w:marTop w:val="0"/>
                  <w:marBottom w:val="0"/>
                  <w:divBdr>
                    <w:top w:val="none" w:sz="0" w:space="0" w:color="auto"/>
                    <w:left w:val="none" w:sz="0" w:space="0" w:color="auto"/>
                    <w:bottom w:val="none" w:sz="0" w:space="0" w:color="auto"/>
                    <w:right w:val="none" w:sz="0" w:space="0" w:color="auto"/>
                  </w:divBdr>
                  <w:divsChild>
                    <w:div w:id="289483040">
                      <w:marLeft w:val="0"/>
                      <w:marRight w:val="0"/>
                      <w:marTop w:val="0"/>
                      <w:marBottom w:val="0"/>
                      <w:divBdr>
                        <w:top w:val="none" w:sz="0" w:space="0" w:color="auto"/>
                        <w:left w:val="none" w:sz="0" w:space="0" w:color="auto"/>
                        <w:bottom w:val="none" w:sz="0" w:space="0" w:color="auto"/>
                        <w:right w:val="none" w:sz="0" w:space="0" w:color="auto"/>
                      </w:divBdr>
                      <w:divsChild>
                        <w:div w:id="1531453793">
                          <w:marLeft w:val="0"/>
                          <w:marRight w:val="0"/>
                          <w:marTop w:val="0"/>
                          <w:marBottom w:val="0"/>
                          <w:divBdr>
                            <w:top w:val="none" w:sz="0" w:space="0" w:color="auto"/>
                            <w:left w:val="none" w:sz="0" w:space="0" w:color="auto"/>
                            <w:bottom w:val="none" w:sz="0" w:space="0" w:color="auto"/>
                            <w:right w:val="none" w:sz="0" w:space="0" w:color="auto"/>
                          </w:divBdr>
                          <w:divsChild>
                            <w:div w:id="119211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oniarmbatista@huc.min-saude.p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e-lactancia.org/breastfeeding/interferon-beta-1b/produc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7ABC7-5912-491D-BA4E-5F491E9F1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7526</Words>
  <Characters>94644</Characters>
  <Application>Microsoft Office Word</Application>
  <DocSecurity>0</DocSecurity>
  <Lines>788</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ónia Batista</dc:creator>
  <cp:lastModifiedBy>Sónia</cp:lastModifiedBy>
  <cp:revision>7</cp:revision>
  <dcterms:created xsi:type="dcterms:W3CDTF">2019-09-03T10:54:00Z</dcterms:created>
  <dcterms:modified xsi:type="dcterms:W3CDTF">2019-09-13T18:36:00Z</dcterms:modified>
</cp:coreProperties>
</file>